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28C16" w14:textId="54799523" w:rsidR="006305D7" w:rsidRPr="008371CB" w:rsidRDefault="006305D7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TITLE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0C76090E" w14:textId="2E0EF455" w:rsidR="007A4DD6" w:rsidRPr="008371CB" w:rsidRDefault="00C167D4" w:rsidP="008371CB">
      <w:pPr>
        <w:widowControl/>
        <w:rPr>
          <w:rFonts w:asciiTheme="minorHAnsi" w:hAnsiTheme="minorHAnsi" w:cstheme="minorHAnsi"/>
          <w:bCs/>
          <w:color w:val="auto"/>
        </w:rPr>
      </w:pPr>
      <w:r w:rsidRPr="008371CB">
        <w:rPr>
          <w:rFonts w:asciiTheme="minorHAnsi" w:hAnsiTheme="minorHAnsi" w:cstheme="minorHAnsi"/>
          <w:bCs/>
          <w:color w:val="auto"/>
        </w:rPr>
        <w:t xml:space="preserve">Uracil-DNA </w:t>
      </w:r>
      <w:r w:rsidR="007E4045" w:rsidRPr="008371CB">
        <w:rPr>
          <w:rFonts w:asciiTheme="minorHAnsi" w:hAnsiTheme="minorHAnsi" w:cstheme="minorHAnsi"/>
          <w:bCs/>
          <w:color w:val="auto"/>
          <w:lang w:eastAsia="zh-TW"/>
        </w:rPr>
        <w:t>G</w:t>
      </w:r>
      <w:r w:rsidRPr="008371CB">
        <w:rPr>
          <w:rFonts w:asciiTheme="minorHAnsi" w:hAnsiTheme="minorHAnsi" w:cstheme="minorHAnsi"/>
          <w:bCs/>
          <w:color w:val="auto"/>
        </w:rPr>
        <w:t xml:space="preserve">lycosylase </w:t>
      </w:r>
      <w:r w:rsidR="007E4045" w:rsidRPr="008371CB">
        <w:rPr>
          <w:rFonts w:asciiTheme="minorHAnsi" w:hAnsiTheme="minorHAnsi" w:cstheme="minorHAnsi"/>
          <w:bCs/>
          <w:color w:val="auto"/>
        </w:rPr>
        <w:t>A</w:t>
      </w:r>
      <w:r w:rsidRPr="008371CB">
        <w:rPr>
          <w:rFonts w:asciiTheme="minorHAnsi" w:hAnsiTheme="minorHAnsi" w:cstheme="minorHAnsi"/>
          <w:bCs/>
          <w:color w:val="auto"/>
        </w:rPr>
        <w:t xml:space="preserve">ssay by </w:t>
      </w:r>
      <w:r w:rsidR="007E4045" w:rsidRPr="008371CB">
        <w:rPr>
          <w:rFonts w:asciiTheme="minorHAnsi" w:hAnsiTheme="minorHAnsi" w:cstheme="minorHAnsi"/>
          <w:bCs/>
          <w:color w:val="auto"/>
        </w:rPr>
        <w:t>M</w:t>
      </w:r>
      <w:r w:rsidR="007117CE" w:rsidRPr="008371CB">
        <w:rPr>
          <w:rFonts w:asciiTheme="minorHAnsi" w:hAnsiTheme="minorHAnsi" w:cstheme="minorHAnsi"/>
          <w:bCs/>
          <w:color w:val="auto"/>
        </w:rPr>
        <w:t>atrix</w:t>
      </w:r>
      <w:r w:rsidR="007E4045" w:rsidRPr="008371CB">
        <w:rPr>
          <w:rFonts w:asciiTheme="minorHAnsi" w:hAnsiTheme="minorHAnsi" w:cstheme="minorHAnsi"/>
          <w:bCs/>
          <w:color w:val="auto"/>
        </w:rPr>
        <w:t>-</w:t>
      </w:r>
      <w:r w:rsidR="00654074" w:rsidRPr="008371CB">
        <w:rPr>
          <w:rFonts w:asciiTheme="minorHAnsi" w:hAnsiTheme="minorHAnsi" w:cstheme="minorHAnsi"/>
          <w:bCs/>
          <w:color w:val="auto"/>
        </w:rPr>
        <w:t>a</w:t>
      </w:r>
      <w:r w:rsidR="007117CE" w:rsidRPr="008371CB">
        <w:rPr>
          <w:rFonts w:asciiTheme="minorHAnsi" w:hAnsiTheme="minorHAnsi" w:cstheme="minorHAnsi"/>
          <w:bCs/>
          <w:color w:val="auto"/>
        </w:rPr>
        <w:t xml:space="preserve">ssisted </w:t>
      </w:r>
      <w:r w:rsidR="007E4045" w:rsidRPr="008371CB">
        <w:rPr>
          <w:rFonts w:asciiTheme="minorHAnsi" w:hAnsiTheme="minorHAnsi" w:cstheme="minorHAnsi"/>
          <w:bCs/>
          <w:color w:val="auto"/>
        </w:rPr>
        <w:t>L</w:t>
      </w:r>
      <w:r w:rsidR="007117CE" w:rsidRPr="008371CB">
        <w:rPr>
          <w:rFonts w:asciiTheme="minorHAnsi" w:hAnsiTheme="minorHAnsi" w:cstheme="minorHAnsi"/>
          <w:bCs/>
          <w:color w:val="auto"/>
        </w:rPr>
        <w:t xml:space="preserve">aser </w:t>
      </w:r>
      <w:r w:rsidR="007E4045" w:rsidRPr="008371CB">
        <w:rPr>
          <w:rFonts w:asciiTheme="minorHAnsi" w:hAnsiTheme="minorHAnsi" w:cstheme="minorHAnsi"/>
          <w:bCs/>
          <w:color w:val="auto"/>
        </w:rPr>
        <w:t>D</w:t>
      </w:r>
      <w:r w:rsidR="007117CE" w:rsidRPr="008371CB">
        <w:rPr>
          <w:rFonts w:asciiTheme="minorHAnsi" w:hAnsiTheme="minorHAnsi" w:cstheme="minorHAnsi"/>
          <w:bCs/>
          <w:color w:val="auto"/>
        </w:rPr>
        <w:t>esorption/</w:t>
      </w:r>
      <w:r w:rsidR="007E4045" w:rsidRPr="008371CB">
        <w:rPr>
          <w:rFonts w:asciiTheme="minorHAnsi" w:hAnsiTheme="minorHAnsi" w:cstheme="minorHAnsi"/>
          <w:bCs/>
          <w:color w:val="auto"/>
        </w:rPr>
        <w:t>I</w:t>
      </w:r>
      <w:r w:rsidR="007117CE" w:rsidRPr="008371CB">
        <w:rPr>
          <w:rFonts w:asciiTheme="minorHAnsi" w:hAnsiTheme="minorHAnsi" w:cstheme="minorHAnsi"/>
          <w:bCs/>
          <w:color w:val="auto"/>
        </w:rPr>
        <w:t xml:space="preserve">onization </w:t>
      </w:r>
      <w:r w:rsidR="007E4045" w:rsidRPr="008371CB">
        <w:rPr>
          <w:rFonts w:asciiTheme="minorHAnsi" w:hAnsiTheme="minorHAnsi" w:cstheme="minorHAnsi"/>
          <w:bCs/>
          <w:color w:val="auto"/>
        </w:rPr>
        <w:t>T</w:t>
      </w:r>
      <w:r w:rsidR="007117CE" w:rsidRPr="008371CB">
        <w:rPr>
          <w:rFonts w:asciiTheme="minorHAnsi" w:hAnsiTheme="minorHAnsi" w:cstheme="minorHAnsi"/>
          <w:bCs/>
          <w:color w:val="auto"/>
        </w:rPr>
        <w:t>ime-of-flight</w:t>
      </w:r>
      <w:r w:rsidR="002D5B05" w:rsidRPr="008371CB">
        <w:rPr>
          <w:rFonts w:asciiTheme="minorHAnsi" w:hAnsiTheme="minorHAnsi" w:cstheme="minorHAnsi"/>
          <w:bCs/>
          <w:color w:val="auto"/>
        </w:rPr>
        <w:t xml:space="preserve"> </w:t>
      </w:r>
      <w:r w:rsidR="007E4045" w:rsidRPr="008371CB">
        <w:rPr>
          <w:rFonts w:asciiTheme="minorHAnsi" w:hAnsiTheme="minorHAnsi" w:cstheme="minorHAnsi"/>
          <w:bCs/>
          <w:color w:val="auto"/>
        </w:rPr>
        <w:t>M</w:t>
      </w:r>
      <w:r w:rsidR="002D5B05" w:rsidRPr="008371CB">
        <w:rPr>
          <w:rFonts w:asciiTheme="minorHAnsi" w:hAnsiTheme="minorHAnsi" w:cstheme="minorHAnsi"/>
          <w:bCs/>
          <w:color w:val="auto"/>
        </w:rPr>
        <w:t xml:space="preserve">ass </w:t>
      </w:r>
      <w:r w:rsidR="007E4045" w:rsidRPr="008371CB">
        <w:rPr>
          <w:rFonts w:asciiTheme="minorHAnsi" w:hAnsiTheme="minorHAnsi" w:cstheme="minorHAnsi"/>
          <w:bCs/>
          <w:color w:val="auto"/>
        </w:rPr>
        <w:t>S</w:t>
      </w:r>
      <w:r w:rsidR="002D5B05" w:rsidRPr="008371CB">
        <w:rPr>
          <w:rFonts w:asciiTheme="minorHAnsi" w:hAnsiTheme="minorHAnsi" w:cstheme="minorHAnsi"/>
          <w:bCs/>
          <w:color w:val="auto"/>
        </w:rPr>
        <w:t>pectrometry</w:t>
      </w:r>
      <w:r w:rsidR="00A32E1B" w:rsidRPr="008371CB">
        <w:rPr>
          <w:rFonts w:asciiTheme="minorHAnsi" w:hAnsiTheme="minorHAnsi" w:cstheme="minorHAnsi"/>
          <w:bCs/>
          <w:color w:val="auto"/>
        </w:rPr>
        <w:t xml:space="preserve"> </w:t>
      </w:r>
      <w:r w:rsidR="007E4045" w:rsidRPr="008371CB">
        <w:rPr>
          <w:rFonts w:asciiTheme="minorHAnsi" w:hAnsiTheme="minorHAnsi" w:cstheme="minorHAnsi"/>
          <w:bCs/>
          <w:color w:val="auto"/>
        </w:rPr>
        <w:t>A</w:t>
      </w:r>
      <w:r w:rsidR="00A32E1B" w:rsidRPr="008371CB">
        <w:rPr>
          <w:rFonts w:asciiTheme="minorHAnsi" w:hAnsiTheme="minorHAnsi" w:cstheme="minorHAnsi"/>
          <w:bCs/>
          <w:color w:val="auto"/>
        </w:rPr>
        <w:t>nalysis</w:t>
      </w:r>
    </w:p>
    <w:p w14:paraId="2E300B21" w14:textId="77777777" w:rsidR="007A4DD6" w:rsidRPr="008371CB" w:rsidRDefault="007A4DD6" w:rsidP="008371CB">
      <w:pPr>
        <w:widowControl/>
        <w:rPr>
          <w:rFonts w:asciiTheme="minorHAnsi" w:hAnsiTheme="minorHAnsi" w:cstheme="minorHAnsi"/>
          <w:b/>
          <w:bCs/>
          <w:color w:val="auto"/>
        </w:rPr>
      </w:pPr>
    </w:p>
    <w:p w14:paraId="3D080DA3" w14:textId="575B3881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8371CB">
        <w:rPr>
          <w:rFonts w:asciiTheme="minorHAnsi" w:hAnsiTheme="minorHAnsi" w:cstheme="minorHAnsi"/>
          <w:b/>
          <w:bCs/>
          <w:color w:val="auto"/>
        </w:rPr>
        <w:t xml:space="preserve"> &amp; AFFILIATIONS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713CA72B" w14:textId="6BE31D18" w:rsidR="002D5B05" w:rsidRPr="008371CB" w:rsidRDefault="00C167D4" w:rsidP="008371CB">
      <w:pPr>
        <w:widowControl/>
        <w:rPr>
          <w:rFonts w:asciiTheme="minorHAnsi" w:hAnsiTheme="minorHAnsi" w:cstheme="minorHAnsi"/>
          <w:color w:val="auto"/>
          <w:vertAlign w:val="superscript"/>
        </w:rPr>
      </w:pPr>
      <w:r w:rsidRPr="008371CB">
        <w:rPr>
          <w:rFonts w:asciiTheme="minorHAnsi" w:hAnsiTheme="minorHAnsi" w:cstheme="minorHAnsi"/>
          <w:color w:val="auto"/>
        </w:rPr>
        <w:t>Hui-Lan Chang</w:t>
      </w:r>
      <w:r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</w:t>
      </w:r>
      <w:r w:rsidRPr="008371CB">
        <w:rPr>
          <w:rFonts w:asciiTheme="minorHAnsi" w:hAnsiTheme="minorHAnsi" w:cstheme="minorHAnsi"/>
          <w:color w:val="auto"/>
          <w:lang w:eastAsia="zh-TW"/>
        </w:rPr>
        <w:t>*</w:t>
      </w:r>
      <w:r w:rsidRPr="008371CB">
        <w:rPr>
          <w:rFonts w:asciiTheme="minorHAnsi" w:hAnsiTheme="minorHAnsi" w:cstheme="minorHAnsi"/>
          <w:color w:val="auto"/>
        </w:rPr>
        <w:t>,</w:t>
      </w:r>
      <w:r w:rsidRPr="008371CB">
        <w:rPr>
          <w:rFonts w:asciiTheme="minorHAnsi" w:hAnsiTheme="minorHAnsi" w:cstheme="minorHAnsi"/>
          <w:color w:val="auto"/>
          <w:position w:val="12"/>
        </w:rPr>
        <w:t xml:space="preserve"> </w:t>
      </w:r>
      <w:r w:rsidR="002D5B05" w:rsidRPr="008371CB">
        <w:rPr>
          <w:rFonts w:asciiTheme="minorHAnsi" w:hAnsiTheme="minorHAnsi" w:cstheme="minorHAnsi"/>
          <w:color w:val="auto"/>
        </w:rPr>
        <w:t>Kang-Yi Su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</w:t>
      </w:r>
      <w:r w:rsidR="002D5B05" w:rsidRPr="008371CB">
        <w:rPr>
          <w:rFonts w:asciiTheme="minorHAnsi" w:hAnsiTheme="minorHAnsi" w:cstheme="minorHAnsi"/>
          <w:color w:val="auto"/>
          <w:vertAlign w:val="superscript"/>
        </w:rPr>
        <w:t>,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2</w:t>
      </w:r>
      <w:r w:rsidR="00FF487E" w:rsidRPr="008371CB">
        <w:rPr>
          <w:rFonts w:asciiTheme="minorHAnsi" w:hAnsiTheme="minorHAnsi" w:cstheme="minorHAnsi"/>
          <w:color w:val="auto"/>
          <w:lang w:eastAsia="zh-TW"/>
        </w:rPr>
        <w:t>*</w:t>
      </w:r>
      <w:r w:rsidR="002D5B05" w:rsidRPr="008371CB">
        <w:rPr>
          <w:rFonts w:asciiTheme="minorHAnsi" w:hAnsiTheme="minorHAnsi" w:cstheme="minorHAnsi"/>
          <w:color w:val="auto"/>
        </w:rPr>
        <w:t xml:space="preserve">, </w:t>
      </w:r>
      <w:r w:rsidR="00FA4089" w:rsidRPr="008371CB">
        <w:rPr>
          <w:rFonts w:asciiTheme="minorHAnsi" w:hAnsiTheme="minorHAnsi" w:cstheme="minorHAnsi"/>
          <w:color w:val="auto"/>
        </w:rPr>
        <w:t>Steven D. Goodman</w:t>
      </w:r>
      <w:r w:rsidR="00FA4089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3</w:t>
      </w:r>
      <w:r w:rsidR="002D5B05" w:rsidRPr="008371CB">
        <w:rPr>
          <w:rFonts w:asciiTheme="minorHAnsi" w:hAnsiTheme="minorHAnsi" w:cstheme="minorHAnsi"/>
          <w:color w:val="auto"/>
        </w:rPr>
        <w:t>, Wern-Cherng Cheng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2</w:t>
      </w:r>
      <w:r w:rsidR="002D5B05" w:rsidRPr="008371CB">
        <w:rPr>
          <w:rFonts w:asciiTheme="minorHAnsi" w:hAnsiTheme="minorHAnsi" w:cstheme="minorHAnsi"/>
          <w:color w:val="auto"/>
        </w:rPr>
        <w:t>, Liang-In Lin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</w:t>
      </w:r>
      <w:r w:rsidR="00DB780E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,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2</w:t>
      </w:r>
      <w:r w:rsidR="002D5B05" w:rsidRPr="008371CB">
        <w:rPr>
          <w:rFonts w:asciiTheme="minorHAnsi" w:hAnsiTheme="minorHAnsi" w:cstheme="minorHAnsi"/>
          <w:color w:val="auto"/>
        </w:rPr>
        <w:t>,</w:t>
      </w:r>
      <w:r w:rsidR="00FF487E" w:rsidRPr="008371CB">
        <w:rPr>
          <w:rFonts w:asciiTheme="minorHAnsi" w:hAnsiTheme="minorHAnsi" w:cstheme="minorHAnsi"/>
          <w:color w:val="auto"/>
        </w:rPr>
        <w:t xml:space="preserve"> </w:t>
      </w:r>
      <w:r w:rsidR="002D5B05" w:rsidRPr="008371CB">
        <w:rPr>
          <w:rFonts w:asciiTheme="minorHAnsi" w:hAnsiTheme="minorHAnsi" w:cstheme="minorHAnsi"/>
          <w:color w:val="auto"/>
        </w:rPr>
        <w:t>Ya-Chien Yang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</w:t>
      </w:r>
      <w:r w:rsidR="00DB780E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,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2</w:t>
      </w:r>
      <w:r w:rsidR="002D5B05" w:rsidRPr="008371CB">
        <w:rPr>
          <w:rFonts w:asciiTheme="minorHAnsi" w:hAnsiTheme="minorHAnsi" w:cstheme="minorHAnsi"/>
          <w:color w:val="auto"/>
        </w:rPr>
        <w:t xml:space="preserve">, </w:t>
      </w:r>
      <w:r w:rsidR="007014A4" w:rsidRPr="008371CB">
        <w:rPr>
          <w:rFonts w:asciiTheme="minorHAnsi" w:hAnsiTheme="minorHAnsi" w:cstheme="minorHAnsi"/>
          <w:color w:val="auto"/>
          <w:shd w:val="clear" w:color="auto" w:fill="FFFFFF"/>
        </w:rPr>
        <w:t>Sui-Yuan Chang</w:t>
      </w:r>
      <w:r w:rsidR="007014A4" w:rsidRPr="008371CB">
        <w:rPr>
          <w:rFonts w:asciiTheme="minorHAnsi" w:hAnsiTheme="minorHAnsi" w:cstheme="minorHAnsi"/>
          <w:color w:val="auto"/>
          <w:vertAlign w:val="superscript"/>
        </w:rPr>
        <w:t>1,2</w:t>
      </w:r>
      <w:r w:rsidR="007014A4" w:rsidRPr="008371CB">
        <w:rPr>
          <w:rFonts w:asciiTheme="minorHAnsi" w:hAnsiTheme="minorHAnsi" w:cstheme="minorHAnsi"/>
          <w:color w:val="auto"/>
        </w:rPr>
        <w:t xml:space="preserve">, </w:t>
      </w:r>
      <w:r w:rsidR="002D5B05" w:rsidRPr="008371CB">
        <w:rPr>
          <w:rFonts w:asciiTheme="minorHAnsi" w:hAnsiTheme="minorHAnsi" w:cstheme="minorHAnsi"/>
          <w:color w:val="auto"/>
        </w:rPr>
        <w:t>Woei-</w:t>
      </w:r>
      <w:r w:rsidR="005815CB" w:rsidRPr="008371CB">
        <w:rPr>
          <w:rFonts w:asciiTheme="minorHAnsi" w:hAnsiTheme="minorHAnsi" w:cstheme="minorHAnsi"/>
          <w:color w:val="auto"/>
        </w:rPr>
        <w:t>h</w:t>
      </w:r>
      <w:r w:rsidR="002D5B05" w:rsidRPr="008371CB">
        <w:rPr>
          <w:rFonts w:asciiTheme="minorHAnsi" w:hAnsiTheme="minorHAnsi" w:cstheme="minorHAnsi"/>
          <w:color w:val="auto"/>
        </w:rPr>
        <w:t>orng Fang</w:t>
      </w:r>
      <w:r w:rsidR="002D5B05"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,2</w:t>
      </w:r>
    </w:p>
    <w:p w14:paraId="286FB24B" w14:textId="77777777" w:rsidR="00AF4271" w:rsidRPr="008371CB" w:rsidRDefault="00AF4271" w:rsidP="008371CB">
      <w:pPr>
        <w:widowControl/>
        <w:rPr>
          <w:rFonts w:asciiTheme="minorHAnsi" w:hAnsiTheme="minorHAnsi" w:cstheme="minorHAnsi"/>
          <w:color w:val="auto"/>
        </w:rPr>
      </w:pPr>
    </w:p>
    <w:p w14:paraId="3EE61F85" w14:textId="60D4E7BF" w:rsidR="002D5B05" w:rsidRPr="008371CB" w:rsidRDefault="002D5B0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1</w:t>
      </w:r>
      <w:r w:rsidRPr="008371CB">
        <w:rPr>
          <w:rFonts w:asciiTheme="minorHAnsi" w:eastAsia="DFKai-SB" w:hAnsiTheme="minorHAnsi" w:cstheme="minorHAnsi"/>
          <w:color w:val="auto"/>
        </w:rPr>
        <w:t>Department of Clinical Laboratory Sciences and Medical Bio</w:t>
      </w:r>
      <w:r w:rsidRPr="008371CB">
        <w:rPr>
          <w:rFonts w:asciiTheme="minorHAnsi" w:hAnsiTheme="minorHAnsi" w:cstheme="minorHAnsi"/>
          <w:color w:val="auto"/>
        </w:rPr>
        <w:t>t</w:t>
      </w:r>
      <w:r w:rsidRPr="008371CB">
        <w:rPr>
          <w:rFonts w:asciiTheme="minorHAnsi" w:eastAsia="DFKai-SB" w:hAnsiTheme="minorHAnsi" w:cstheme="minorHAnsi"/>
          <w:color w:val="auto"/>
        </w:rPr>
        <w:t>echnology</w:t>
      </w:r>
      <w:r w:rsidRPr="008371CB">
        <w:rPr>
          <w:rFonts w:asciiTheme="minorHAnsi" w:hAnsiTheme="minorHAnsi" w:cstheme="minorHAnsi"/>
          <w:color w:val="auto"/>
        </w:rPr>
        <w:t>, College of Medicine, National Taiwan University, Taipei 10002, Taiwan, ROC</w:t>
      </w:r>
    </w:p>
    <w:p w14:paraId="1D5417BF" w14:textId="62CB7D40" w:rsidR="002D5B05" w:rsidRPr="008371CB" w:rsidRDefault="002D5B0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2</w:t>
      </w:r>
      <w:r w:rsidRPr="008371CB">
        <w:rPr>
          <w:rFonts w:asciiTheme="minorHAnsi" w:hAnsiTheme="minorHAnsi" w:cstheme="minorHAnsi"/>
          <w:color w:val="auto"/>
        </w:rPr>
        <w:t>Department of Laboratory Medicine, National Taiwan University Hospital, Taipei, Taiwan, 100-63, ROC</w:t>
      </w:r>
    </w:p>
    <w:p w14:paraId="32B171D0" w14:textId="59A937E5" w:rsidR="007A4DD6" w:rsidRPr="008371CB" w:rsidRDefault="002D5B05" w:rsidP="008371CB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8371CB">
        <w:rPr>
          <w:rFonts w:asciiTheme="minorHAnsi" w:hAnsiTheme="minorHAnsi" w:cstheme="minorHAnsi"/>
          <w:color w:val="auto"/>
          <w:vertAlign w:val="superscript"/>
          <w:lang w:eastAsia="zh-TW"/>
        </w:rPr>
        <w:t>3</w:t>
      </w:r>
      <w:r w:rsidRPr="008371CB">
        <w:rPr>
          <w:rFonts w:asciiTheme="minorHAnsi" w:hAnsiTheme="minorHAnsi" w:cstheme="minorHAnsi"/>
          <w:color w:val="auto"/>
        </w:rPr>
        <w:t xml:space="preserve">Center for Microbial Pathogenesis, Nationwide Children’s Hospital and the Department of Pediatrics, </w:t>
      </w:r>
      <w:r w:rsidR="00FF487E" w:rsidRPr="008371CB">
        <w:rPr>
          <w:rFonts w:asciiTheme="minorHAnsi" w:hAnsiTheme="minorHAnsi" w:cstheme="minorHAnsi"/>
          <w:color w:val="auto"/>
        </w:rPr>
        <w:t>T</w:t>
      </w:r>
      <w:r w:rsidRPr="008371CB">
        <w:rPr>
          <w:rFonts w:asciiTheme="minorHAnsi" w:hAnsiTheme="minorHAnsi" w:cstheme="minorHAnsi"/>
          <w:color w:val="auto"/>
        </w:rPr>
        <w:t>he Ohio State University, Columbus, OH, USA</w:t>
      </w:r>
    </w:p>
    <w:p w14:paraId="6BE74210" w14:textId="77777777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</w:p>
    <w:p w14:paraId="75BEB13F" w14:textId="3E5BC133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*Shared first-authorship</w:t>
      </w:r>
    </w:p>
    <w:p w14:paraId="52D4037E" w14:textId="7EEB23C3" w:rsidR="008F1E16" w:rsidRPr="008371CB" w:rsidRDefault="008F1E16" w:rsidP="008371CB">
      <w:pPr>
        <w:widowControl/>
        <w:rPr>
          <w:rFonts w:asciiTheme="minorHAnsi" w:hAnsiTheme="minorHAnsi" w:cstheme="minorHAnsi"/>
          <w:color w:val="auto"/>
          <w:lang w:eastAsia="zh-TW"/>
        </w:rPr>
      </w:pPr>
    </w:p>
    <w:p w14:paraId="1DC7F72A" w14:textId="40AABC6D" w:rsidR="007E4045" w:rsidRPr="008371CB" w:rsidRDefault="007E4045" w:rsidP="008371CB">
      <w:pPr>
        <w:widowControl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371CB">
        <w:rPr>
          <w:rFonts w:asciiTheme="minorHAnsi" w:hAnsiTheme="minorHAnsi" w:cstheme="minorHAnsi"/>
          <w:b/>
          <w:bCs/>
          <w:color w:val="auto"/>
          <w:lang w:eastAsia="zh-TW"/>
        </w:rPr>
        <w:t xml:space="preserve">Email addresses of co-authors: </w:t>
      </w:r>
    </w:p>
    <w:p w14:paraId="624F1A44" w14:textId="6C1A8251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  <w:position w:val="12"/>
        </w:rPr>
      </w:pPr>
      <w:r w:rsidRPr="008371CB">
        <w:rPr>
          <w:rFonts w:asciiTheme="minorHAnsi" w:hAnsiTheme="minorHAnsi" w:cstheme="minorHAnsi"/>
          <w:color w:val="auto"/>
        </w:rPr>
        <w:t>Hui-Lan Chang</w:t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  <w:t>(lanlanchang1004@gmail.com)</w:t>
      </w:r>
    </w:p>
    <w:p w14:paraId="7479709C" w14:textId="61C51769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Kang-Yi Su</w:t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</w:r>
      <w:r w:rsidR="00321165" w:rsidRPr="008371CB">
        <w:rPr>
          <w:rFonts w:asciiTheme="minorHAnsi" w:hAnsiTheme="minorHAnsi" w:cstheme="minorHAnsi"/>
          <w:color w:val="auto"/>
        </w:rPr>
        <w:tab/>
        <w:t>(</w:t>
      </w:r>
      <w:r w:rsidR="00874E8E" w:rsidRPr="008371CB">
        <w:rPr>
          <w:rFonts w:asciiTheme="minorHAnsi" w:hAnsiTheme="minorHAnsi" w:cstheme="minorHAnsi"/>
          <w:color w:val="auto"/>
        </w:rPr>
        <w:t>suky@ntu.edu.tw)</w:t>
      </w:r>
    </w:p>
    <w:p w14:paraId="6738FFD7" w14:textId="0FAAE5FD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Steven D. Goodman</w:t>
      </w:r>
      <w:r w:rsidR="00874E8E" w:rsidRPr="008371CB">
        <w:rPr>
          <w:rFonts w:asciiTheme="minorHAnsi" w:hAnsiTheme="minorHAnsi" w:cstheme="minorHAnsi"/>
          <w:color w:val="auto"/>
        </w:rPr>
        <w:tab/>
      </w:r>
      <w:r w:rsidR="00874E8E" w:rsidRPr="008371CB">
        <w:rPr>
          <w:rFonts w:asciiTheme="minorHAnsi" w:hAnsiTheme="minorHAnsi" w:cstheme="minorHAnsi"/>
          <w:color w:val="auto"/>
        </w:rPr>
        <w:tab/>
      </w:r>
      <w:r w:rsidR="00874E8E" w:rsidRPr="008371CB">
        <w:rPr>
          <w:rFonts w:asciiTheme="minorHAnsi" w:hAnsiTheme="minorHAnsi" w:cstheme="minorHAnsi"/>
          <w:color w:val="auto"/>
        </w:rPr>
        <w:tab/>
      </w:r>
      <w:r w:rsidR="00874E8E" w:rsidRPr="008371CB">
        <w:rPr>
          <w:rFonts w:asciiTheme="minorHAnsi" w:hAnsiTheme="minorHAnsi" w:cstheme="minorHAnsi"/>
          <w:color w:val="auto"/>
        </w:rPr>
        <w:tab/>
      </w:r>
      <w:r w:rsidR="00874E8E" w:rsidRPr="008371CB">
        <w:rPr>
          <w:rFonts w:asciiTheme="minorHAnsi" w:hAnsiTheme="minorHAnsi" w:cstheme="minorHAnsi"/>
          <w:color w:val="auto"/>
        </w:rPr>
        <w:tab/>
        <w:t>(</w:t>
      </w:r>
      <w:r w:rsidR="00DB17EF" w:rsidRPr="008371CB">
        <w:rPr>
          <w:rFonts w:asciiTheme="minorHAnsi" w:hAnsiTheme="minorHAnsi" w:cstheme="minorHAnsi"/>
          <w:color w:val="auto"/>
        </w:rPr>
        <w:t>sgoodman@usc.edu)</w:t>
      </w:r>
    </w:p>
    <w:p w14:paraId="4872BF43" w14:textId="07449632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Wern-Cherng Cheng</w:t>
      </w:r>
      <w:r w:rsidR="00DB17EF" w:rsidRPr="008371CB">
        <w:rPr>
          <w:rFonts w:asciiTheme="minorHAnsi" w:hAnsiTheme="minorHAnsi" w:cstheme="minorHAnsi"/>
          <w:color w:val="auto"/>
        </w:rPr>
        <w:tab/>
      </w:r>
      <w:r w:rsidR="00DB17EF" w:rsidRPr="008371CB">
        <w:rPr>
          <w:rFonts w:asciiTheme="minorHAnsi" w:hAnsiTheme="minorHAnsi" w:cstheme="minorHAnsi"/>
          <w:color w:val="auto"/>
        </w:rPr>
        <w:tab/>
      </w:r>
      <w:r w:rsidR="00DB17EF" w:rsidRPr="008371CB">
        <w:rPr>
          <w:rFonts w:asciiTheme="minorHAnsi" w:hAnsiTheme="minorHAnsi" w:cstheme="minorHAnsi"/>
          <w:color w:val="auto"/>
        </w:rPr>
        <w:tab/>
      </w:r>
      <w:r w:rsidR="00DB17EF" w:rsidRPr="008371CB">
        <w:rPr>
          <w:rFonts w:asciiTheme="minorHAnsi" w:hAnsiTheme="minorHAnsi" w:cstheme="minorHAnsi"/>
          <w:color w:val="auto"/>
        </w:rPr>
        <w:tab/>
      </w:r>
      <w:r w:rsidR="00DB17EF" w:rsidRPr="008371CB">
        <w:rPr>
          <w:rFonts w:asciiTheme="minorHAnsi" w:hAnsiTheme="minorHAnsi" w:cstheme="minorHAnsi"/>
          <w:color w:val="auto"/>
        </w:rPr>
        <w:tab/>
        <w:t>(</w:t>
      </w:r>
      <w:r w:rsidR="006B1865" w:rsidRPr="008371CB">
        <w:rPr>
          <w:rFonts w:asciiTheme="minorHAnsi" w:hAnsiTheme="minorHAnsi" w:cstheme="minorHAnsi"/>
          <w:color w:val="auto"/>
        </w:rPr>
        <w:t>wccheng@ntu.edu.tw)</w:t>
      </w:r>
    </w:p>
    <w:p w14:paraId="1DCEAC5F" w14:textId="18333416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Liang-In Lin</w:t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  <w:t>(linliangin@gmail.com)</w:t>
      </w:r>
    </w:p>
    <w:p w14:paraId="4CADAC85" w14:textId="546C45B0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Ya-Chien Yang</w:t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</w:r>
      <w:r w:rsidR="006B1865" w:rsidRPr="008371CB">
        <w:rPr>
          <w:rFonts w:asciiTheme="minorHAnsi" w:hAnsiTheme="minorHAnsi" w:cstheme="minorHAnsi"/>
          <w:color w:val="auto"/>
        </w:rPr>
        <w:tab/>
        <w:t>(ycyangntu@ntu.edu.tw)</w:t>
      </w:r>
    </w:p>
    <w:p w14:paraId="710B7D15" w14:textId="28249055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  <w:shd w:val="clear" w:color="auto" w:fill="FFFFFF"/>
        </w:rPr>
        <w:t>Sui-Yuan Chang</w:t>
      </w:r>
      <w:r w:rsidR="006B1865" w:rsidRPr="008371CB">
        <w:rPr>
          <w:rFonts w:asciiTheme="minorHAnsi" w:hAnsiTheme="minorHAnsi" w:cstheme="minorHAnsi"/>
          <w:color w:val="auto"/>
          <w:shd w:val="clear" w:color="auto" w:fill="FFFFFF"/>
        </w:rPr>
        <w:tab/>
      </w:r>
      <w:r w:rsidR="006B1865" w:rsidRPr="008371CB">
        <w:rPr>
          <w:rFonts w:asciiTheme="minorHAnsi" w:hAnsiTheme="minorHAnsi" w:cstheme="minorHAnsi"/>
          <w:color w:val="auto"/>
          <w:shd w:val="clear" w:color="auto" w:fill="FFFFFF"/>
        </w:rPr>
        <w:tab/>
      </w:r>
      <w:r w:rsidR="006B1865" w:rsidRPr="008371CB">
        <w:rPr>
          <w:rFonts w:asciiTheme="minorHAnsi" w:hAnsiTheme="minorHAnsi" w:cstheme="minorHAnsi"/>
          <w:color w:val="auto"/>
          <w:shd w:val="clear" w:color="auto" w:fill="FFFFFF"/>
        </w:rPr>
        <w:tab/>
      </w:r>
      <w:r w:rsidR="006B1865" w:rsidRPr="008371CB">
        <w:rPr>
          <w:rFonts w:asciiTheme="minorHAnsi" w:hAnsiTheme="minorHAnsi" w:cstheme="minorHAnsi"/>
          <w:color w:val="auto"/>
          <w:shd w:val="clear" w:color="auto" w:fill="FFFFFF"/>
        </w:rPr>
        <w:tab/>
      </w:r>
      <w:r w:rsidR="006B1865" w:rsidRPr="008371CB">
        <w:rPr>
          <w:rFonts w:asciiTheme="minorHAnsi" w:hAnsiTheme="minorHAnsi" w:cstheme="minorHAnsi"/>
          <w:color w:val="auto"/>
          <w:shd w:val="clear" w:color="auto" w:fill="FFFFFF"/>
        </w:rPr>
        <w:tab/>
        <w:t>(</w:t>
      </w:r>
      <w:r w:rsidR="006B670E" w:rsidRPr="008371CB">
        <w:rPr>
          <w:rFonts w:asciiTheme="minorHAnsi" w:hAnsiTheme="minorHAnsi" w:cstheme="minorHAnsi"/>
          <w:color w:val="auto"/>
          <w:shd w:val="clear" w:color="auto" w:fill="FFFFFF"/>
        </w:rPr>
        <w:t>sychang@ntu.edu.tw)</w:t>
      </w:r>
    </w:p>
    <w:p w14:paraId="66C6E3DD" w14:textId="77777777" w:rsidR="007E4045" w:rsidRPr="008371CB" w:rsidRDefault="007E4045" w:rsidP="008371CB">
      <w:pPr>
        <w:widowControl/>
        <w:rPr>
          <w:rFonts w:asciiTheme="minorHAnsi" w:hAnsiTheme="minorHAnsi" w:cstheme="minorHAnsi"/>
          <w:color w:val="auto"/>
          <w:lang w:eastAsia="zh-TW"/>
        </w:rPr>
      </w:pPr>
    </w:p>
    <w:p w14:paraId="02718F7C" w14:textId="68787685" w:rsidR="00FF487E" w:rsidRPr="008371CB" w:rsidRDefault="008F1E16" w:rsidP="008371CB">
      <w:pPr>
        <w:widowControl/>
        <w:rPr>
          <w:rFonts w:asciiTheme="minorHAnsi" w:hAnsiTheme="minorHAnsi" w:cstheme="minorHAnsi"/>
          <w:b/>
          <w:color w:val="auto"/>
          <w:lang w:eastAsia="zh-TW"/>
        </w:rPr>
      </w:pP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Corresponding </w:t>
      </w:r>
      <w:r w:rsidR="006B670E" w:rsidRPr="008371CB">
        <w:rPr>
          <w:rFonts w:asciiTheme="minorHAnsi" w:hAnsiTheme="minorHAnsi" w:cstheme="minorHAnsi"/>
          <w:b/>
          <w:color w:val="auto"/>
          <w:lang w:eastAsia="zh-TW"/>
        </w:rPr>
        <w:t>a</w:t>
      </w: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uthor: </w:t>
      </w:r>
    </w:p>
    <w:p w14:paraId="43FB4311" w14:textId="72945010" w:rsidR="00FF487E" w:rsidRPr="008371CB" w:rsidRDefault="008F1E16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 xml:space="preserve">Woei-horng Fang </w:t>
      </w:r>
      <w:r w:rsidR="006B670E" w:rsidRPr="008371CB">
        <w:rPr>
          <w:rFonts w:asciiTheme="minorHAnsi" w:hAnsiTheme="minorHAnsi" w:cstheme="minorHAnsi"/>
          <w:color w:val="auto"/>
        </w:rPr>
        <w:tab/>
      </w:r>
      <w:r w:rsidR="006B670E" w:rsidRPr="008371CB">
        <w:rPr>
          <w:rFonts w:asciiTheme="minorHAnsi" w:hAnsiTheme="minorHAnsi" w:cstheme="minorHAnsi"/>
          <w:color w:val="auto"/>
        </w:rPr>
        <w:tab/>
      </w:r>
      <w:r w:rsidR="006B670E" w:rsidRPr="008371CB">
        <w:rPr>
          <w:rFonts w:asciiTheme="minorHAnsi" w:hAnsiTheme="minorHAnsi" w:cstheme="minorHAnsi"/>
          <w:color w:val="auto"/>
        </w:rPr>
        <w:tab/>
      </w:r>
      <w:r w:rsidR="006B670E" w:rsidRPr="008371CB">
        <w:rPr>
          <w:rFonts w:asciiTheme="minorHAnsi" w:hAnsiTheme="minorHAnsi" w:cstheme="minorHAnsi"/>
          <w:color w:val="auto"/>
        </w:rPr>
        <w:tab/>
      </w:r>
      <w:r w:rsidR="006B670E" w:rsidRPr="008371CB">
        <w:rPr>
          <w:rFonts w:asciiTheme="minorHAnsi" w:hAnsiTheme="minorHAnsi" w:cstheme="minorHAnsi"/>
          <w:color w:val="auto"/>
        </w:rPr>
        <w:tab/>
        <w:t>(whfang@ntu.edu.tw)</w:t>
      </w:r>
    </w:p>
    <w:p w14:paraId="257FB459" w14:textId="77777777" w:rsidR="006922C2" w:rsidRPr="008371CB" w:rsidRDefault="006922C2" w:rsidP="008371CB">
      <w:pPr>
        <w:widowControl/>
        <w:rPr>
          <w:rFonts w:asciiTheme="minorHAnsi" w:hAnsiTheme="minorHAnsi" w:cstheme="minorHAnsi"/>
          <w:bCs/>
          <w:color w:val="auto"/>
        </w:rPr>
      </w:pPr>
    </w:p>
    <w:p w14:paraId="71B79AC9" w14:textId="6E8EFB06" w:rsidR="006305D7" w:rsidRPr="008371CB" w:rsidRDefault="006305D7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KEYWORDS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6C0B0781" w14:textId="3A584D0F" w:rsidR="007A4DD6" w:rsidRPr="008371CB" w:rsidRDefault="00600D1D" w:rsidP="008371CB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Base excision repair, </w:t>
      </w:r>
      <w:r w:rsidRPr="008371CB">
        <w:rPr>
          <w:rFonts w:asciiTheme="minorHAnsi" w:hAnsiTheme="minorHAnsi" w:cstheme="minorHAnsi"/>
          <w:color w:val="auto"/>
        </w:rPr>
        <w:t xml:space="preserve">MALDI-TOF mass spectrometry, </w:t>
      </w:r>
      <w:r w:rsidR="00C167D4" w:rsidRPr="008371CB">
        <w:rPr>
          <w:rFonts w:asciiTheme="minorHAnsi" w:eastAsia="DFKai-SB" w:hAnsiTheme="minorHAnsi" w:cstheme="minorHAnsi"/>
          <w:color w:val="auto"/>
        </w:rPr>
        <w:t>Uracil</w:t>
      </w:r>
      <w:r w:rsidR="007014A4" w:rsidRPr="008371CB">
        <w:rPr>
          <w:rFonts w:asciiTheme="minorHAnsi" w:eastAsia="DFKai-SB" w:hAnsiTheme="minorHAnsi" w:cstheme="minorHAnsi"/>
          <w:color w:val="auto"/>
        </w:rPr>
        <w:t>-</w:t>
      </w:r>
      <w:r w:rsidR="00C167D4" w:rsidRPr="008371CB">
        <w:rPr>
          <w:rFonts w:asciiTheme="minorHAnsi" w:eastAsia="DFKai-SB" w:hAnsiTheme="minorHAnsi" w:cstheme="minorHAnsi"/>
          <w:color w:val="auto"/>
        </w:rPr>
        <w:t>DNA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g</w:t>
      </w:r>
      <w:r w:rsidR="00C167D4" w:rsidRPr="008371CB">
        <w:rPr>
          <w:rFonts w:asciiTheme="minorHAnsi" w:eastAsia="DFKai-SB" w:hAnsiTheme="minorHAnsi" w:cstheme="minorHAnsi"/>
          <w:color w:val="auto"/>
        </w:rPr>
        <w:t xml:space="preserve">lycosylase, </w:t>
      </w:r>
      <w:r w:rsidR="007014A4" w:rsidRPr="008371CB">
        <w:rPr>
          <w:rFonts w:asciiTheme="minorHAnsi" w:hAnsiTheme="minorHAnsi" w:cstheme="minorHAnsi"/>
          <w:color w:val="auto"/>
        </w:rPr>
        <w:t>apurinic/apyrimidinic site,</w:t>
      </w:r>
      <w:r w:rsidR="00C167D4" w:rsidRPr="008371CB">
        <w:rPr>
          <w:rFonts w:asciiTheme="minorHAnsi" w:hAnsiTheme="minorHAnsi" w:cstheme="minorHAnsi"/>
          <w:color w:val="auto"/>
        </w:rPr>
        <w:t xml:space="preserve"> </w:t>
      </w:r>
      <w:r w:rsidR="007014A4" w:rsidRPr="008371CB">
        <w:rPr>
          <w:rFonts w:asciiTheme="minorHAnsi" w:eastAsia="DFKai-SB" w:hAnsiTheme="minorHAnsi" w:cstheme="minorHAnsi"/>
          <w:color w:val="auto"/>
        </w:rPr>
        <w:t>g</w:t>
      </w:r>
      <w:r w:rsidR="00C167D4" w:rsidRPr="008371CB">
        <w:rPr>
          <w:rFonts w:asciiTheme="minorHAnsi" w:eastAsia="DFKai-SB" w:hAnsiTheme="minorHAnsi" w:cstheme="minorHAnsi"/>
          <w:color w:val="auto"/>
        </w:rPr>
        <w:t>lycosylase inhibitor</w:t>
      </w:r>
      <w:r w:rsidR="00C167D4" w:rsidRPr="008371CB">
        <w:rPr>
          <w:rFonts w:asciiTheme="minorHAnsi" w:hAnsiTheme="minorHAnsi" w:cstheme="minorHAnsi"/>
          <w:color w:val="auto"/>
          <w:lang w:eastAsia="zh-TW"/>
        </w:rPr>
        <w:t xml:space="preserve"> </w:t>
      </w:r>
    </w:p>
    <w:p w14:paraId="1CB4E390" w14:textId="77777777" w:rsidR="006305D7" w:rsidRPr="008371CB" w:rsidRDefault="006305D7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3A5F972D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S</w:t>
      </w:r>
      <w:r w:rsidR="006D41CB" w:rsidRPr="008371CB">
        <w:rPr>
          <w:rFonts w:asciiTheme="minorHAnsi" w:hAnsiTheme="minorHAnsi" w:cstheme="minorHAnsi"/>
          <w:b/>
          <w:bCs/>
          <w:color w:val="auto"/>
        </w:rPr>
        <w:t>UMMARY</w:t>
      </w:r>
      <w:r w:rsidRPr="008371CB">
        <w:rPr>
          <w:rFonts w:asciiTheme="minorHAnsi" w:hAnsiTheme="minorHAnsi" w:cstheme="minorHAnsi"/>
          <w:b/>
          <w:bCs/>
          <w:color w:val="auto"/>
        </w:rPr>
        <w:t>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4B11927D" w14:textId="2EF18917" w:rsidR="00C8102F" w:rsidRPr="008371CB" w:rsidRDefault="008F1E16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  <w:lang w:eastAsia="zh-TW"/>
        </w:rPr>
        <w:t>A</w:t>
      </w:r>
      <w:r w:rsidR="001534F5" w:rsidRPr="008371CB">
        <w:rPr>
          <w:rFonts w:asciiTheme="minorHAnsi" w:hAnsiTheme="minorHAnsi" w:cstheme="minorHAnsi"/>
          <w:color w:val="auto"/>
        </w:rPr>
        <w:t xml:space="preserve"> non-labeled, non-radio-isotop</w:t>
      </w:r>
      <w:r w:rsidR="00194249" w:rsidRPr="008371CB">
        <w:rPr>
          <w:rFonts w:asciiTheme="minorHAnsi" w:hAnsiTheme="minorHAnsi" w:cstheme="minorHAnsi"/>
          <w:color w:val="auto"/>
          <w:lang w:eastAsia="zh-HK"/>
        </w:rPr>
        <w:t>ic</w:t>
      </w:r>
      <w:r w:rsidR="001534F5" w:rsidRPr="008371CB">
        <w:rPr>
          <w:rFonts w:asciiTheme="minorHAnsi" w:hAnsiTheme="minorHAnsi" w:cstheme="minorHAnsi"/>
          <w:color w:val="auto"/>
        </w:rPr>
        <w:t xml:space="preserve"> </w:t>
      </w:r>
      <w:r w:rsidR="00C8102F" w:rsidRPr="008371CB">
        <w:rPr>
          <w:rFonts w:asciiTheme="minorHAnsi" w:hAnsiTheme="minorHAnsi" w:cstheme="minorHAnsi"/>
          <w:color w:val="auto"/>
        </w:rPr>
        <w:t xml:space="preserve">method </w:t>
      </w:r>
      <w:r w:rsidR="004D59CE" w:rsidRPr="008371CB">
        <w:rPr>
          <w:rFonts w:asciiTheme="minorHAnsi" w:hAnsiTheme="minorHAnsi" w:cstheme="minorHAnsi"/>
          <w:color w:val="auto"/>
          <w:lang w:eastAsia="zh-TW"/>
        </w:rPr>
        <w:t>to assay</w:t>
      </w:r>
      <w:r w:rsidR="00C8102F" w:rsidRPr="008371CB">
        <w:rPr>
          <w:rFonts w:asciiTheme="minorHAnsi" w:hAnsiTheme="minorHAnsi" w:cstheme="minorHAnsi"/>
          <w:color w:val="auto"/>
        </w:rPr>
        <w:t xml:space="preserve"> </w:t>
      </w:r>
      <w:r w:rsidR="00C167D4" w:rsidRPr="008371CB">
        <w:rPr>
          <w:rFonts w:asciiTheme="minorHAnsi" w:hAnsiTheme="minorHAnsi" w:cstheme="minorHAnsi"/>
          <w:color w:val="auto"/>
        </w:rPr>
        <w:t>uracil-</w:t>
      </w:r>
      <w:r w:rsidR="004D59CE" w:rsidRPr="008371CB">
        <w:rPr>
          <w:rFonts w:asciiTheme="minorHAnsi" w:hAnsiTheme="minorHAnsi" w:cstheme="minorHAnsi"/>
          <w:color w:val="auto"/>
        </w:rPr>
        <w:t xml:space="preserve">DNA </w:t>
      </w:r>
      <w:r w:rsidR="00C167D4" w:rsidRPr="008371CB">
        <w:rPr>
          <w:rFonts w:asciiTheme="minorHAnsi" w:hAnsiTheme="minorHAnsi" w:cstheme="minorHAnsi"/>
          <w:color w:val="auto"/>
        </w:rPr>
        <w:t xml:space="preserve">glycosylase </w:t>
      </w:r>
      <w:r w:rsidR="004D59CE" w:rsidRPr="008371CB">
        <w:rPr>
          <w:rFonts w:asciiTheme="minorHAnsi" w:hAnsiTheme="minorHAnsi" w:cstheme="minorHAnsi"/>
          <w:color w:val="auto"/>
        </w:rPr>
        <w:t xml:space="preserve">activity </w:t>
      </w:r>
      <w:r w:rsidR="00C8102F" w:rsidRPr="008371CB">
        <w:rPr>
          <w:rFonts w:asciiTheme="minorHAnsi" w:hAnsiTheme="minorHAnsi" w:cstheme="minorHAnsi"/>
          <w:color w:val="auto"/>
        </w:rPr>
        <w:t>was developed using MALDI-TOF mass spectrometry</w:t>
      </w:r>
      <w:r w:rsidR="001534F5" w:rsidRPr="008371CB">
        <w:rPr>
          <w:rFonts w:asciiTheme="minorHAnsi" w:hAnsiTheme="minorHAnsi" w:cstheme="minorHAnsi"/>
          <w:color w:val="auto"/>
        </w:rPr>
        <w:t xml:space="preserve"> </w:t>
      </w:r>
      <w:r w:rsidR="00C167D4" w:rsidRPr="008371CB">
        <w:rPr>
          <w:rFonts w:asciiTheme="minorHAnsi" w:hAnsiTheme="minorHAnsi" w:cstheme="minorHAnsi"/>
          <w:color w:val="auto"/>
        </w:rPr>
        <w:t xml:space="preserve">for direct </w:t>
      </w:r>
      <w:r w:rsidR="006D41CB" w:rsidRPr="008371CB">
        <w:rPr>
          <w:rFonts w:asciiTheme="minorHAnsi" w:hAnsiTheme="minorHAnsi" w:cstheme="minorHAnsi"/>
          <w:color w:val="auto"/>
        </w:rPr>
        <w:t>apurinic/apyrimidinic site</w:t>
      </w:r>
      <w:r w:rsidR="00C167D4" w:rsidRPr="008371CB">
        <w:rPr>
          <w:rFonts w:asciiTheme="minorHAnsi" w:hAnsiTheme="minorHAnsi" w:cstheme="minorHAnsi"/>
          <w:color w:val="auto"/>
        </w:rPr>
        <w:t>-containing product analysis</w:t>
      </w:r>
      <w:r w:rsidR="00C8102F" w:rsidRPr="008371CB">
        <w:rPr>
          <w:rFonts w:asciiTheme="minorHAnsi" w:hAnsiTheme="minorHAnsi" w:cstheme="minorHAnsi"/>
          <w:color w:val="auto"/>
        </w:rPr>
        <w:t>.</w:t>
      </w:r>
      <w:r w:rsidR="001534F5" w:rsidRPr="008371CB">
        <w:rPr>
          <w:rFonts w:asciiTheme="minorHAnsi" w:hAnsiTheme="minorHAnsi" w:cstheme="minorHAnsi"/>
          <w:color w:val="auto"/>
        </w:rPr>
        <w:t xml:space="preserve"> </w:t>
      </w:r>
      <w:r w:rsidR="00C37758" w:rsidRPr="008371CB">
        <w:rPr>
          <w:rFonts w:asciiTheme="minorHAnsi" w:hAnsiTheme="minorHAnsi" w:cstheme="minorHAnsi"/>
          <w:color w:val="auto"/>
        </w:rPr>
        <w:t>The assay proved to be</w:t>
      </w:r>
      <w:r w:rsidR="003E299B" w:rsidRPr="008371CB">
        <w:rPr>
          <w:rFonts w:asciiTheme="minorHAnsi" w:hAnsiTheme="minorHAnsi" w:cstheme="minorHAnsi"/>
          <w:color w:val="auto"/>
        </w:rPr>
        <w:t xml:space="preserve"> quite</w:t>
      </w:r>
      <w:r w:rsidR="00C37758" w:rsidRPr="008371CB">
        <w:rPr>
          <w:rFonts w:asciiTheme="minorHAnsi" w:hAnsiTheme="minorHAnsi" w:cstheme="minorHAnsi"/>
          <w:color w:val="auto"/>
        </w:rPr>
        <w:t xml:space="preserve"> </w:t>
      </w:r>
      <w:r w:rsidR="00C167D4" w:rsidRPr="008371CB">
        <w:rPr>
          <w:rFonts w:asciiTheme="minorHAnsi" w:hAnsiTheme="minorHAnsi" w:cstheme="minorHAnsi"/>
          <w:color w:val="auto"/>
        </w:rPr>
        <w:t xml:space="preserve">simple, </w:t>
      </w:r>
      <w:r w:rsidR="00C37758" w:rsidRPr="008371CB">
        <w:rPr>
          <w:rFonts w:asciiTheme="minorHAnsi" w:hAnsiTheme="minorHAnsi" w:cstheme="minorHAnsi"/>
          <w:color w:val="auto"/>
        </w:rPr>
        <w:t>specific, rapid</w:t>
      </w:r>
      <w:r w:rsidR="00BE31BE" w:rsidRPr="008371CB">
        <w:rPr>
          <w:rFonts w:asciiTheme="minorHAnsi" w:hAnsiTheme="minorHAnsi" w:cstheme="minorHAnsi"/>
          <w:color w:val="auto"/>
        </w:rPr>
        <w:t>,</w:t>
      </w:r>
      <w:r w:rsidR="00C37758" w:rsidRPr="008371CB">
        <w:rPr>
          <w:rFonts w:asciiTheme="minorHAnsi" w:hAnsiTheme="minorHAnsi" w:cstheme="minorHAnsi"/>
          <w:color w:val="auto"/>
        </w:rPr>
        <w:t xml:space="preserve"> and easy to </w:t>
      </w:r>
      <w:r w:rsidR="003E299B" w:rsidRPr="008371CB">
        <w:rPr>
          <w:rFonts w:asciiTheme="minorHAnsi" w:hAnsiTheme="minorHAnsi" w:cstheme="minorHAnsi"/>
          <w:color w:val="auto"/>
        </w:rPr>
        <w:t>use</w:t>
      </w:r>
      <w:r w:rsidR="00C37758" w:rsidRPr="008371CB">
        <w:rPr>
          <w:rFonts w:asciiTheme="minorHAnsi" w:hAnsiTheme="minorHAnsi" w:cstheme="minorHAnsi"/>
          <w:color w:val="auto"/>
        </w:rPr>
        <w:t xml:space="preserve"> for </w:t>
      </w:r>
      <w:r w:rsidR="00C167D4" w:rsidRPr="008371CB">
        <w:rPr>
          <w:rFonts w:asciiTheme="minorHAnsi" w:hAnsiTheme="minorHAnsi" w:cstheme="minorHAnsi"/>
          <w:color w:val="auto"/>
        </w:rPr>
        <w:t>DNA glycosylase measurement</w:t>
      </w:r>
      <w:r w:rsidR="00C37758" w:rsidRPr="008371CB">
        <w:rPr>
          <w:rFonts w:asciiTheme="minorHAnsi" w:hAnsiTheme="minorHAnsi" w:cstheme="minorHAnsi"/>
          <w:color w:val="auto"/>
        </w:rPr>
        <w:t xml:space="preserve">. </w:t>
      </w:r>
    </w:p>
    <w:p w14:paraId="761028D6" w14:textId="77777777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</w:p>
    <w:p w14:paraId="64FB8590" w14:textId="220669D4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ABSTRACT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64689911" w14:textId="55BB1C68" w:rsidR="0043428A" w:rsidRPr="008371CB" w:rsidRDefault="00BC78FF" w:rsidP="008371CB">
      <w:pPr>
        <w:widowControl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  <w:lang w:eastAsia="zh-TW"/>
        </w:rPr>
        <w:t>U</w:t>
      </w:r>
      <w:r w:rsidR="007014A4" w:rsidRPr="008371CB">
        <w:rPr>
          <w:rFonts w:asciiTheme="minorHAnsi" w:hAnsiTheme="minorHAnsi" w:cstheme="minorHAnsi"/>
          <w:color w:val="auto"/>
        </w:rPr>
        <w:t xml:space="preserve">racil-DNA glycosylase (UDG) is a key component </w:t>
      </w:r>
      <w:r>
        <w:rPr>
          <w:rFonts w:asciiTheme="minorHAnsi" w:hAnsiTheme="minorHAnsi" w:cstheme="minorHAnsi"/>
          <w:color w:val="auto"/>
        </w:rPr>
        <w:t>i</w:t>
      </w:r>
      <w:r w:rsidRPr="008371CB">
        <w:rPr>
          <w:rFonts w:asciiTheme="minorHAnsi" w:hAnsiTheme="minorHAnsi" w:cstheme="minorHAnsi"/>
          <w:color w:val="auto"/>
        </w:rPr>
        <w:t>n the base excision repair pathway</w:t>
      </w:r>
      <w:r>
        <w:rPr>
          <w:rFonts w:asciiTheme="minorHAnsi" w:hAnsiTheme="minorHAnsi" w:cstheme="minorHAnsi"/>
          <w:color w:val="auto"/>
        </w:rPr>
        <w:t xml:space="preserve"> for the </w:t>
      </w:r>
      <w:r w:rsidR="007014A4" w:rsidRPr="008371CB">
        <w:rPr>
          <w:rFonts w:asciiTheme="minorHAnsi" w:hAnsiTheme="minorHAnsi" w:cstheme="minorHAnsi"/>
          <w:color w:val="auto"/>
        </w:rPr>
        <w:t>correct</w:t>
      </w:r>
      <w:r>
        <w:rPr>
          <w:rFonts w:asciiTheme="minorHAnsi" w:hAnsiTheme="minorHAnsi" w:cstheme="minorHAnsi"/>
          <w:color w:val="auto"/>
        </w:rPr>
        <w:t>ion of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BE19FB" w:rsidRPr="008371CB">
        <w:rPr>
          <w:rFonts w:asciiTheme="minorHAnsi" w:hAnsiTheme="minorHAnsi" w:cstheme="minorHAnsi"/>
          <w:color w:val="auto"/>
        </w:rPr>
        <w:t xml:space="preserve">uracil </w:t>
      </w:r>
      <w:r w:rsidR="00AF6A26" w:rsidRPr="008371CB">
        <w:rPr>
          <w:rFonts w:asciiTheme="minorHAnsi" w:hAnsiTheme="minorHAnsi" w:cstheme="minorHAnsi"/>
          <w:color w:val="auto"/>
        </w:rPr>
        <w:t xml:space="preserve">formed </w:t>
      </w:r>
      <w:r w:rsidR="00BE19FB" w:rsidRPr="008371CB">
        <w:rPr>
          <w:rFonts w:asciiTheme="minorHAnsi" w:hAnsiTheme="minorHAnsi" w:cstheme="minorHAnsi"/>
          <w:color w:val="auto"/>
        </w:rPr>
        <w:t xml:space="preserve">from </w:t>
      </w:r>
      <w:r w:rsidR="007014A4" w:rsidRPr="008371CB">
        <w:rPr>
          <w:rFonts w:asciiTheme="minorHAnsi" w:hAnsiTheme="minorHAnsi" w:cstheme="minorHAnsi"/>
          <w:color w:val="auto"/>
        </w:rPr>
        <w:t>hydrolytic deamination of cytosine</w:t>
      </w:r>
      <w:r w:rsidR="004D59CE" w:rsidRPr="008371CB">
        <w:rPr>
          <w:rFonts w:asciiTheme="minorHAnsi" w:hAnsiTheme="minorHAnsi" w:cstheme="minorHAnsi"/>
          <w:color w:val="auto"/>
        </w:rPr>
        <w:t>.</w:t>
      </w:r>
      <w:r w:rsidR="00BE19FB" w:rsidRPr="008371CB">
        <w:rPr>
          <w:rFonts w:asciiTheme="minorHAnsi" w:hAnsiTheme="minorHAnsi" w:cstheme="minorHAnsi"/>
          <w:color w:val="auto"/>
        </w:rPr>
        <w:t xml:space="preserve"> </w:t>
      </w:r>
      <w:r w:rsidR="004D59CE" w:rsidRPr="008371CB">
        <w:rPr>
          <w:rFonts w:asciiTheme="minorHAnsi" w:hAnsiTheme="minorHAnsi" w:cstheme="minorHAnsi"/>
          <w:color w:val="auto"/>
        </w:rPr>
        <w:t>T</w:t>
      </w:r>
      <w:r w:rsidR="00BE19FB" w:rsidRPr="008371CB">
        <w:rPr>
          <w:rFonts w:asciiTheme="minorHAnsi" w:hAnsiTheme="minorHAnsi" w:cstheme="minorHAnsi"/>
          <w:color w:val="auto"/>
        </w:rPr>
        <w:t>hus</w:t>
      </w:r>
      <w:r w:rsidR="003E299B" w:rsidRPr="008371CB">
        <w:rPr>
          <w:rFonts w:asciiTheme="minorHAnsi" w:hAnsiTheme="minorHAnsi" w:cstheme="minorHAnsi"/>
          <w:color w:val="auto"/>
        </w:rPr>
        <w:t>,</w:t>
      </w:r>
      <w:r w:rsidR="00BE19FB" w:rsidRPr="008371CB">
        <w:rPr>
          <w:rFonts w:asciiTheme="minorHAnsi" w:hAnsiTheme="minorHAnsi" w:cstheme="minorHAnsi"/>
          <w:color w:val="auto"/>
        </w:rPr>
        <w:t xml:space="preserve"> </w:t>
      </w:r>
      <w:r w:rsidR="004D59CE" w:rsidRPr="008371CB">
        <w:rPr>
          <w:rFonts w:asciiTheme="minorHAnsi" w:hAnsiTheme="minorHAnsi" w:cstheme="minorHAnsi"/>
          <w:color w:val="auto"/>
        </w:rPr>
        <w:t xml:space="preserve">it </w:t>
      </w:r>
      <w:r w:rsidR="00BE19FB" w:rsidRPr="008371CB">
        <w:rPr>
          <w:rFonts w:asciiTheme="minorHAnsi" w:hAnsiTheme="minorHAnsi" w:cstheme="minorHAnsi"/>
          <w:color w:val="auto"/>
        </w:rPr>
        <w:t xml:space="preserve">is </w:t>
      </w:r>
      <w:r w:rsidR="009C6EAB">
        <w:rPr>
          <w:rFonts w:asciiTheme="minorHAnsi" w:hAnsiTheme="minorHAnsi" w:cstheme="minorHAnsi"/>
          <w:color w:val="auto"/>
        </w:rPr>
        <w:t>crucial</w:t>
      </w:r>
      <w:r w:rsidR="00BE19FB" w:rsidRPr="008371CB">
        <w:rPr>
          <w:rFonts w:asciiTheme="minorHAnsi" w:hAnsiTheme="minorHAnsi" w:cstheme="minorHAnsi"/>
          <w:color w:val="auto"/>
        </w:rPr>
        <w:t xml:space="preserve"> for </w:t>
      </w:r>
      <w:r w:rsidR="007014A4" w:rsidRPr="008371CB">
        <w:rPr>
          <w:rFonts w:asciiTheme="minorHAnsi" w:hAnsiTheme="minorHAnsi" w:cstheme="minorHAnsi"/>
          <w:color w:val="auto"/>
        </w:rPr>
        <w:t xml:space="preserve">genome integrity </w:t>
      </w:r>
      <w:r w:rsidR="00BE19FB" w:rsidRPr="008371CB">
        <w:rPr>
          <w:rFonts w:asciiTheme="minorHAnsi" w:hAnsiTheme="minorHAnsi" w:cstheme="minorHAnsi"/>
          <w:color w:val="auto"/>
        </w:rPr>
        <w:t>maintenance</w:t>
      </w:r>
      <w:r w:rsidR="007014A4" w:rsidRPr="008371CB">
        <w:rPr>
          <w:rFonts w:asciiTheme="minorHAnsi" w:hAnsiTheme="minorHAnsi" w:cstheme="minorHAnsi"/>
          <w:color w:val="auto"/>
        </w:rPr>
        <w:t>.</w:t>
      </w:r>
      <w:r w:rsidR="004311F6" w:rsidRPr="008371CB">
        <w:rPr>
          <w:rFonts w:asciiTheme="minorHAnsi" w:hAnsiTheme="minorHAnsi" w:cstheme="minorHAnsi"/>
          <w:color w:val="auto"/>
        </w:rPr>
        <w:t xml:space="preserve"> A</w:t>
      </w:r>
      <w:r w:rsidR="00BE19FB" w:rsidRPr="008371CB">
        <w:rPr>
          <w:rFonts w:asciiTheme="minorHAnsi" w:hAnsiTheme="minorHAnsi" w:cstheme="minorHAnsi"/>
          <w:color w:val="auto"/>
        </w:rPr>
        <w:t xml:space="preserve"> </w:t>
      </w:r>
      <w:r w:rsidR="005A28C3">
        <w:rPr>
          <w:rFonts w:asciiTheme="minorHAnsi" w:hAnsiTheme="minorHAnsi" w:cstheme="minorHAnsi"/>
          <w:color w:val="auto"/>
        </w:rPr>
        <w:t>highly</w:t>
      </w:r>
      <w:r w:rsidR="00BE19FB" w:rsidRPr="008371CB">
        <w:rPr>
          <w:rFonts w:asciiTheme="minorHAnsi" w:hAnsiTheme="minorHAnsi" w:cstheme="minorHAnsi"/>
          <w:color w:val="auto"/>
        </w:rPr>
        <w:t xml:space="preserve"> specific, </w:t>
      </w:r>
      <w:r w:rsidR="007014A4" w:rsidRPr="008371CB">
        <w:rPr>
          <w:rFonts w:asciiTheme="minorHAnsi" w:hAnsiTheme="minorHAnsi" w:cstheme="minorHAnsi"/>
          <w:color w:val="auto"/>
        </w:rPr>
        <w:t xml:space="preserve">non-labeled, non-radio-isotopic method </w:t>
      </w:r>
      <w:r w:rsidR="004311F6" w:rsidRPr="008371CB">
        <w:rPr>
          <w:rFonts w:asciiTheme="minorHAnsi" w:hAnsiTheme="minorHAnsi" w:cstheme="minorHAnsi"/>
          <w:color w:val="auto"/>
        </w:rPr>
        <w:t>was developed</w:t>
      </w:r>
      <w:r w:rsidR="003E299B" w:rsidRPr="008371CB">
        <w:rPr>
          <w:rFonts w:asciiTheme="minorHAnsi" w:hAnsiTheme="minorHAnsi" w:cstheme="minorHAnsi"/>
          <w:color w:val="auto"/>
        </w:rPr>
        <w:t xml:space="preserve"> </w:t>
      </w:r>
      <w:r w:rsidR="00432F31" w:rsidRPr="008371CB">
        <w:rPr>
          <w:rFonts w:asciiTheme="minorHAnsi" w:hAnsiTheme="minorHAnsi" w:cstheme="minorHAnsi"/>
          <w:color w:val="auto"/>
        </w:rPr>
        <w:t>to measure UDG activity</w:t>
      </w:r>
      <w:r w:rsidR="007014A4" w:rsidRPr="008371CB">
        <w:rPr>
          <w:rFonts w:asciiTheme="minorHAnsi" w:hAnsiTheme="minorHAnsi" w:cstheme="minorHAnsi"/>
          <w:color w:val="auto"/>
        </w:rPr>
        <w:t xml:space="preserve">. </w:t>
      </w:r>
      <w:r w:rsidR="00D44DC9" w:rsidRPr="008371CB">
        <w:rPr>
          <w:rFonts w:asciiTheme="minorHAnsi" w:hAnsiTheme="minorHAnsi" w:cstheme="minorHAnsi"/>
          <w:color w:val="auto"/>
        </w:rPr>
        <w:t>A s</w:t>
      </w:r>
      <w:r w:rsidR="00447728" w:rsidRPr="008371CB">
        <w:rPr>
          <w:rFonts w:asciiTheme="minorHAnsi" w:hAnsiTheme="minorHAnsi" w:cstheme="minorHAnsi"/>
          <w:color w:val="auto"/>
        </w:rPr>
        <w:t>ynthetic DNA</w:t>
      </w:r>
      <w:r w:rsidR="007014A4" w:rsidRPr="008371CB">
        <w:rPr>
          <w:rFonts w:asciiTheme="minorHAnsi" w:hAnsiTheme="minorHAnsi" w:cstheme="minorHAnsi"/>
          <w:color w:val="auto"/>
        </w:rPr>
        <w:t xml:space="preserve"> duplex</w:t>
      </w:r>
      <w:r w:rsidR="004311F6" w:rsidRPr="008371CB">
        <w:rPr>
          <w:rFonts w:asciiTheme="minorHAnsi" w:hAnsiTheme="minorHAnsi" w:cstheme="minorHAnsi"/>
          <w:color w:val="auto"/>
        </w:rPr>
        <w:t xml:space="preserve"> containing a site-specific uracil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432F31" w:rsidRPr="008371CB">
        <w:rPr>
          <w:rFonts w:asciiTheme="minorHAnsi" w:hAnsiTheme="minorHAnsi" w:cstheme="minorHAnsi"/>
          <w:color w:val="auto"/>
        </w:rPr>
        <w:t xml:space="preserve">was </w:t>
      </w:r>
      <w:r w:rsidR="00447728" w:rsidRPr="008371CB">
        <w:rPr>
          <w:rFonts w:asciiTheme="minorHAnsi" w:hAnsiTheme="minorHAnsi" w:cstheme="minorHAnsi"/>
          <w:color w:val="auto"/>
        </w:rPr>
        <w:t xml:space="preserve">cleaved </w:t>
      </w:r>
      <w:r w:rsidR="007014A4" w:rsidRPr="008371CB">
        <w:rPr>
          <w:rFonts w:asciiTheme="minorHAnsi" w:hAnsiTheme="minorHAnsi" w:cstheme="minorHAnsi"/>
          <w:color w:val="auto"/>
        </w:rPr>
        <w:t xml:space="preserve">by </w:t>
      </w:r>
      <w:r w:rsidR="007014A4" w:rsidRPr="008371CB">
        <w:rPr>
          <w:rFonts w:asciiTheme="minorHAnsi" w:hAnsiTheme="minorHAnsi" w:cstheme="minorHAnsi"/>
          <w:color w:val="auto"/>
        </w:rPr>
        <w:lastRenderedPageBreak/>
        <w:t xml:space="preserve">UDG </w:t>
      </w:r>
      <w:r w:rsidR="00D44DC9" w:rsidRPr="008371CB">
        <w:rPr>
          <w:rFonts w:asciiTheme="minorHAnsi" w:hAnsiTheme="minorHAnsi" w:cstheme="minorHAnsi"/>
          <w:color w:val="auto"/>
        </w:rPr>
        <w:t xml:space="preserve">and </w:t>
      </w:r>
      <w:r w:rsidR="007014A4" w:rsidRPr="008371CB">
        <w:rPr>
          <w:rFonts w:asciiTheme="minorHAnsi" w:hAnsiTheme="minorHAnsi" w:cstheme="minorHAnsi"/>
          <w:color w:val="auto"/>
        </w:rPr>
        <w:t>then subjected to Matrix</w:t>
      </w:r>
      <w:r w:rsidR="00D44DC9" w:rsidRPr="008371CB">
        <w:rPr>
          <w:rFonts w:asciiTheme="minorHAnsi" w:hAnsiTheme="minorHAnsi" w:cstheme="minorHAnsi"/>
          <w:color w:val="auto"/>
        </w:rPr>
        <w:t>-a</w:t>
      </w:r>
      <w:r w:rsidR="007014A4" w:rsidRPr="008371CB">
        <w:rPr>
          <w:rFonts w:asciiTheme="minorHAnsi" w:hAnsiTheme="minorHAnsi" w:cstheme="minorHAnsi"/>
          <w:color w:val="auto"/>
        </w:rPr>
        <w:t>ssisted Laser Desorption/Ionization time-of-flight mass</w:t>
      </w:r>
      <w:r w:rsidR="00447728" w:rsidRPr="008371CB">
        <w:rPr>
          <w:rFonts w:asciiTheme="minorHAnsi" w:hAnsiTheme="minorHAnsi" w:cstheme="minorHAnsi"/>
          <w:color w:val="auto"/>
        </w:rPr>
        <w:t xml:space="preserve"> spectrometry (MALDI-TOF MS)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447728" w:rsidRPr="008371CB">
        <w:rPr>
          <w:rFonts w:asciiTheme="minorHAnsi" w:hAnsiTheme="minorHAnsi" w:cstheme="minorHAnsi"/>
          <w:color w:val="auto"/>
        </w:rPr>
        <w:t>analysis</w:t>
      </w:r>
      <w:r w:rsidR="007014A4" w:rsidRPr="008371CB">
        <w:rPr>
          <w:rFonts w:asciiTheme="minorHAnsi" w:hAnsiTheme="minorHAnsi" w:cstheme="minorHAnsi"/>
          <w:color w:val="auto"/>
        </w:rPr>
        <w:t xml:space="preserve">. A protocol was </w:t>
      </w:r>
      <w:r w:rsidR="00447728" w:rsidRPr="008371CB">
        <w:rPr>
          <w:rFonts w:asciiTheme="minorHAnsi" w:hAnsiTheme="minorHAnsi" w:cstheme="minorHAnsi"/>
          <w:color w:val="auto"/>
        </w:rPr>
        <w:t>establishe</w:t>
      </w:r>
      <w:r w:rsidR="007014A4" w:rsidRPr="008371CB">
        <w:rPr>
          <w:rFonts w:asciiTheme="minorHAnsi" w:hAnsiTheme="minorHAnsi" w:cstheme="minorHAnsi"/>
          <w:color w:val="auto"/>
        </w:rPr>
        <w:t xml:space="preserve">d to </w:t>
      </w:r>
      <w:r w:rsidR="007A214C" w:rsidRPr="008371CB">
        <w:rPr>
          <w:rFonts w:asciiTheme="minorHAnsi" w:hAnsiTheme="minorHAnsi" w:cstheme="minorHAnsi"/>
          <w:color w:val="auto"/>
        </w:rPr>
        <w:t>preserve</w:t>
      </w:r>
      <w:r w:rsidR="007014A4" w:rsidRPr="008371CB">
        <w:rPr>
          <w:rFonts w:asciiTheme="minorHAnsi" w:hAnsiTheme="minorHAnsi" w:cstheme="minorHAnsi"/>
          <w:color w:val="auto"/>
        </w:rPr>
        <w:t xml:space="preserve"> the </w:t>
      </w:r>
      <w:r w:rsidR="004D59CE" w:rsidRPr="008371CB">
        <w:rPr>
          <w:rFonts w:asciiTheme="minorHAnsi" w:hAnsiTheme="minorHAnsi" w:cstheme="minorHAnsi"/>
          <w:color w:val="auto"/>
        </w:rPr>
        <w:t>apurinic/apyrimidinic site (</w:t>
      </w:r>
      <w:r w:rsidR="007014A4" w:rsidRPr="008371CB">
        <w:rPr>
          <w:rFonts w:asciiTheme="minorHAnsi" w:hAnsiTheme="minorHAnsi" w:cstheme="minorHAnsi"/>
          <w:color w:val="auto"/>
        </w:rPr>
        <w:t>AP</w:t>
      </w:r>
      <w:r w:rsidR="004D59CE" w:rsidRPr="008371CB">
        <w:rPr>
          <w:rFonts w:asciiTheme="minorHAnsi" w:hAnsiTheme="minorHAnsi" w:cstheme="minorHAnsi"/>
          <w:color w:val="auto"/>
        </w:rPr>
        <w:t>)</w:t>
      </w:r>
      <w:r w:rsidR="007014A4" w:rsidRPr="008371CB">
        <w:rPr>
          <w:rFonts w:asciiTheme="minorHAnsi" w:hAnsiTheme="minorHAnsi" w:cstheme="minorHAnsi"/>
          <w:color w:val="auto"/>
        </w:rPr>
        <w:t xml:space="preserve"> product in DNA without strand break</w:t>
      </w:r>
      <w:r w:rsidR="00C73D54">
        <w:rPr>
          <w:rFonts w:asciiTheme="minorHAnsi" w:hAnsiTheme="minorHAnsi" w:cstheme="minorHAnsi"/>
          <w:color w:val="auto"/>
        </w:rPr>
        <w:t>. T</w:t>
      </w:r>
      <w:r w:rsidR="007A214C" w:rsidRPr="008371CB">
        <w:rPr>
          <w:rFonts w:asciiTheme="minorHAnsi" w:hAnsiTheme="minorHAnsi" w:cstheme="minorHAnsi"/>
          <w:color w:val="auto"/>
        </w:rPr>
        <w:t xml:space="preserve">he </w:t>
      </w:r>
      <w:r w:rsidR="0073015C">
        <w:rPr>
          <w:rFonts w:asciiTheme="minorHAnsi" w:hAnsiTheme="minorHAnsi" w:cstheme="minorHAnsi"/>
          <w:color w:val="auto"/>
        </w:rPr>
        <w:t xml:space="preserve">change in the </w:t>
      </w:r>
      <w:r w:rsidR="007A214C" w:rsidRPr="008371CB">
        <w:rPr>
          <w:rFonts w:asciiTheme="minorHAnsi" w:hAnsiTheme="minorHAnsi" w:cstheme="minorHAnsi"/>
          <w:color w:val="auto"/>
        </w:rPr>
        <w:t xml:space="preserve">m/z value from </w:t>
      </w:r>
      <w:r w:rsidR="007F7795">
        <w:rPr>
          <w:rFonts w:asciiTheme="minorHAnsi" w:hAnsiTheme="minorHAnsi" w:cstheme="minorHAnsi"/>
          <w:color w:val="auto"/>
        </w:rPr>
        <w:t xml:space="preserve">the </w:t>
      </w:r>
      <w:r w:rsidR="007A214C" w:rsidRPr="008371CB">
        <w:rPr>
          <w:rFonts w:asciiTheme="minorHAnsi" w:hAnsiTheme="minorHAnsi" w:cstheme="minorHAnsi"/>
          <w:color w:val="auto"/>
        </w:rPr>
        <w:t xml:space="preserve">substrate to </w:t>
      </w:r>
      <w:r w:rsidR="007F7795">
        <w:rPr>
          <w:rFonts w:asciiTheme="minorHAnsi" w:hAnsiTheme="minorHAnsi" w:cstheme="minorHAnsi"/>
          <w:color w:val="auto"/>
        </w:rPr>
        <w:t xml:space="preserve">the </w:t>
      </w:r>
      <w:r w:rsidR="007A214C" w:rsidRPr="008371CB">
        <w:rPr>
          <w:rFonts w:asciiTheme="minorHAnsi" w:hAnsiTheme="minorHAnsi" w:cstheme="minorHAnsi"/>
          <w:color w:val="auto"/>
        </w:rPr>
        <w:t>product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7A214C" w:rsidRPr="008371CB">
        <w:rPr>
          <w:rFonts w:asciiTheme="minorHAnsi" w:hAnsiTheme="minorHAnsi" w:cstheme="minorHAnsi"/>
          <w:color w:val="auto"/>
        </w:rPr>
        <w:t>was used to evaluate uracil hydrolysis</w:t>
      </w:r>
      <w:r w:rsidR="004D59CE" w:rsidRPr="008371CB">
        <w:rPr>
          <w:rFonts w:asciiTheme="minorHAnsi" w:hAnsiTheme="minorHAnsi" w:cstheme="minorHAnsi"/>
          <w:color w:val="auto"/>
        </w:rPr>
        <w:t xml:space="preserve"> by UDG</w:t>
      </w:r>
      <w:r w:rsidR="007014A4" w:rsidRPr="008371CB">
        <w:rPr>
          <w:rFonts w:asciiTheme="minorHAnsi" w:hAnsiTheme="minorHAnsi" w:cstheme="minorHAnsi"/>
          <w:color w:val="auto"/>
        </w:rPr>
        <w:t xml:space="preserve">. </w:t>
      </w:r>
      <w:r w:rsidR="007A214C" w:rsidRPr="008371CB">
        <w:rPr>
          <w:rFonts w:asciiTheme="minorHAnsi" w:hAnsiTheme="minorHAnsi" w:cstheme="minorHAnsi"/>
          <w:color w:val="auto"/>
        </w:rPr>
        <w:t xml:space="preserve">A G:U substrate was used for </w:t>
      </w:r>
      <w:r w:rsidR="007014A4" w:rsidRPr="008371CB">
        <w:rPr>
          <w:rFonts w:asciiTheme="minorHAnsi" w:hAnsiTheme="minorHAnsi" w:cstheme="minorHAnsi"/>
          <w:color w:val="auto"/>
        </w:rPr>
        <w:t xml:space="preserve">UDG kinetic analysis </w:t>
      </w:r>
      <w:r w:rsidR="007A214C" w:rsidRPr="008371CB">
        <w:rPr>
          <w:rFonts w:asciiTheme="minorHAnsi" w:hAnsiTheme="minorHAnsi" w:cstheme="minorHAnsi"/>
          <w:color w:val="auto"/>
        </w:rPr>
        <w:t>yielding</w:t>
      </w:r>
      <w:r w:rsidR="007014A4" w:rsidRPr="008371CB">
        <w:rPr>
          <w:rFonts w:asciiTheme="minorHAnsi" w:hAnsiTheme="minorHAnsi" w:cstheme="minorHAnsi"/>
          <w:color w:val="auto"/>
        </w:rPr>
        <w:t xml:space="preserve"> the </w:t>
      </w:r>
      <w:r w:rsidR="007014A4" w:rsidRPr="008371CB">
        <w:rPr>
          <w:rFonts w:asciiTheme="minorHAnsi" w:hAnsiTheme="minorHAnsi" w:cstheme="minorHAnsi"/>
          <w:i/>
          <w:color w:val="auto"/>
        </w:rPr>
        <w:t>K</w:t>
      </w:r>
      <w:r w:rsidR="007014A4" w:rsidRPr="008371CB">
        <w:rPr>
          <w:rFonts w:asciiTheme="minorHAnsi" w:hAnsiTheme="minorHAnsi" w:cstheme="minorHAnsi"/>
          <w:color w:val="auto"/>
          <w:vertAlign w:val="subscript"/>
        </w:rPr>
        <w:t>m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7A214C" w:rsidRPr="008371CB">
        <w:rPr>
          <w:rFonts w:asciiTheme="minorHAnsi" w:hAnsiTheme="minorHAnsi" w:cstheme="minorHAnsi"/>
          <w:color w:val="auto"/>
        </w:rPr>
        <w:t>=</w:t>
      </w:r>
      <w:r w:rsidR="007014A4" w:rsidRPr="008371CB">
        <w:rPr>
          <w:rFonts w:asciiTheme="minorHAnsi" w:hAnsiTheme="minorHAnsi" w:cstheme="minorHAnsi"/>
          <w:color w:val="auto"/>
        </w:rPr>
        <w:t xml:space="preserve"> 50 nM, </w:t>
      </w:r>
      <w:r w:rsidR="007014A4" w:rsidRPr="008371CB">
        <w:rPr>
          <w:rFonts w:asciiTheme="minorHAnsi" w:hAnsiTheme="minorHAnsi" w:cstheme="minorHAnsi"/>
          <w:i/>
          <w:color w:val="auto"/>
        </w:rPr>
        <w:t>V</w:t>
      </w:r>
      <w:r w:rsidR="007014A4" w:rsidRPr="008371CB">
        <w:rPr>
          <w:rFonts w:asciiTheme="minorHAnsi" w:hAnsiTheme="minorHAnsi" w:cstheme="minorHAnsi"/>
          <w:color w:val="auto"/>
          <w:vertAlign w:val="subscript"/>
        </w:rPr>
        <w:t>max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7A214C" w:rsidRPr="008371CB">
        <w:rPr>
          <w:rFonts w:asciiTheme="minorHAnsi" w:hAnsiTheme="minorHAnsi" w:cstheme="minorHAnsi"/>
          <w:color w:val="auto"/>
        </w:rPr>
        <w:t>=</w:t>
      </w:r>
      <w:r w:rsidR="007014A4" w:rsidRPr="008371CB">
        <w:rPr>
          <w:rFonts w:asciiTheme="minorHAnsi" w:hAnsiTheme="minorHAnsi" w:cstheme="minorHAnsi"/>
          <w:color w:val="auto"/>
        </w:rPr>
        <w:t xml:space="preserve"> 0.98 nM/s</w:t>
      </w:r>
      <w:r w:rsidR="00432F31" w:rsidRPr="008371CB">
        <w:rPr>
          <w:rFonts w:asciiTheme="minorHAnsi" w:hAnsiTheme="minorHAnsi" w:cstheme="minorHAnsi"/>
          <w:color w:val="auto"/>
        </w:rPr>
        <w:t>,</w:t>
      </w:r>
      <w:r w:rsidR="007014A4" w:rsidRPr="008371CB">
        <w:rPr>
          <w:rFonts w:asciiTheme="minorHAnsi" w:hAnsiTheme="minorHAnsi" w:cstheme="minorHAnsi"/>
          <w:color w:val="auto"/>
        </w:rPr>
        <w:t xml:space="preserve"> and </w:t>
      </w:r>
      <w:r w:rsidR="007014A4" w:rsidRPr="008371CB">
        <w:rPr>
          <w:rFonts w:asciiTheme="minorHAnsi" w:hAnsiTheme="minorHAnsi" w:cstheme="minorHAnsi"/>
          <w:i/>
          <w:color w:val="auto"/>
        </w:rPr>
        <w:t>K</w:t>
      </w:r>
      <w:r w:rsidR="007014A4" w:rsidRPr="008371CB">
        <w:rPr>
          <w:rFonts w:asciiTheme="minorHAnsi" w:hAnsiTheme="minorHAnsi" w:cstheme="minorHAnsi"/>
          <w:color w:val="auto"/>
          <w:vertAlign w:val="subscript"/>
        </w:rPr>
        <w:t>cat</w:t>
      </w:r>
      <w:r w:rsidR="007014A4" w:rsidRPr="008371CB">
        <w:rPr>
          <w:rFonts w:asciiTheme="minorHAnsi" w:hAnsiTheme="minorHAnsi" w:cstheme="minorHAnsi"/>
          <w:color w:val="auto"/>
        </w:rPr>
        <w:t xml:space="preserve"> = 9.31 s</w:t>
      </w:r>
      <w:r w:rsidR="007014A4" w:rsidRPr="008371CB">
        <w:rPr>
          <w:rFonts w:asciiTheme="minorHAnsi" w:hAnsiTheme="minorHAnsi" w:cstheme="minorHAnsi"/>
          <w:color w:val="auto"/>
          <w:vertAlign w:val="superscript"/>
        </w:rPr>
        <w:t>-1</w:t>
      </w:r>
      <w:r w:rsidR="007014A4" w:rsidRPr="008371CB">
        <w:rPr>
          <w:rFonts w:asciiTheme="minorHAnsi" w:hAnsiTheme="minorHAnsi" w:cstheme="minorHAnsi"/>
          <w:color w:val="auto"/>
        </w:rPr>
        <w:t xml:space="preserve">. </w:t>
      </w:r>
      <w:r w:rsidR="00EE3CE2" w:rsidRPr="008371CB">
        <w:rPr>
          <w:rFonts w:asciiTheme="minorHAnsi" w:hAnsiTheme="minorHAnsi" w:cstheme="minorHAnsi"/>
          <w:color w:val="auto"/>
        </w:rPr>
        <w:t xml:space="preserve">Application of this </w:t>
      </w:r>
      <w:r w:rsidR="007014A4" w:rsidRPr="008371CB">
        <w:rPr>
          <w:rFonts w:asciiTheme="minorHAnsi" w:hAnsiTheme="minorHAnsi" w:cstheme="minorHAnsi"/>
          <w:color w:val="auto"/>
        </w:rPr>
        <w:t xml:space="preserve">method to </w:t>
      </w:r>
      <w:proofErr w:type="gramStart"/>
      <w:r w:rsidR="00432F31" w:rsidRPr="008371CB">
        <w:rPr>
          <w:rFonts w:asciiTheme="minorHAnsi" w:hAnsiTheme="minorHAnsi" w:cstheme="minorHAnsi"/>
          <w:color w:val="auto"/>
        </w:rPr>
        <w:t>a</w:t>
      </w:r>
      <w:proofErr w:type="gramEnd"/>
      <w:r w:rsidR="00432F31" w:rsidRPr="008371CB">
        <w:rPr>
          <w:rFonts w:asciiTheme="minorHAnsi" w:hAnsiTheme="minorHAnsi" w:cstheme="minorHAnsi"/>
          <w:color w:val="auto"/>
        </w:rPr>
        <w:t xml:space="preserve"> </w:t>
      </w:r>
      <w:r w:rsidR="007014A4" w:rsidRPr="008371CB">
        <w:rPr>
          <w:rFonts w:asciiTheme="minorHAnsi" w:hAnsiTheme="minorHAnsi" w:cstheme="minorHAnsi"/>
          <w:color w:val="auto"/>
        </w:rPr>
        <w:t>uracil glycosylase inhibitor</w:t>
      </w:r>
      <w:r w:rsidR="00EE3CE2" w:rsidRPr="008371CB">
        <w:rPr>
          <w:rFonts w:asciiTheme="minorHAnsi" w:hAnsiTheme="minorHAnsi" w:cstheme="minorHAnsi"/>
          <w:color w:val="auto"/>
        </w:rPr>
        <w:t xml:space="preserve"> (UGI)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EE3CE2" w:rsidRPr="008371CB">
        <w:rPr>
          <w:rFonts w:asciiTheme="minorHAnsi" w:hAnsiTheme="minorHAnsi" w:cstheme="minorHAnsi"/>
          <w:color w:val="auto"/>
        </w:rPr>
        <w:t>assay yielded</w:t>
      </w:r>
      <w:r w:rsidR="007014A4" w:rsidRPr="008371CB">
        <w:rPr>
          <w:rFonts w:asciiTheme="minorHAnsi" w:hAnsiTheme="minorHAnsi" w:cstheme="minorHAnsi"/>
          <w:color w:val="auto"/>
        </w:rPr>
        <w:t xml:space="preserve"> an IC</w:t>
      </w:r>
      <w:r w:rsidR="007014A4" w:rsidRPr="008371CB">
        <w:rPr>
          <w:rFonts w:asciiTheme="minorHAnsi" w:hAnsiTheme="minorHAnsi" w:cstheme="minorHAnsi"/>
          <w:color w:val="auto"/>
          <w:vertAlign w:val="subscript"/>
        </w:rPr>
        <w:t>50</w:t>
      </w:r>
      <w:r w:rsidR="007014A4" w:rsidRPr="008371CB">
        <w:rPr>
          <w:rFonts w:asciiTheme="minorHAnsi" w:hAnsiTheme="minorHAnsi" w:cstheme="minorHAnsi"/>
          <w:color w:val="auto"/>
        </w:rPr>
        <w:t xml:space="preserve"> value of 7.6 p</w:t>
      </w:r>
      <w:r w:rsidR="007014A4" w:rsidRPr="008371CB">
        <w:rPr>
          <w:rFonts w:asciiTheme="minorHAnsi" w:hAnsiTheme="minorHAnsi" w:cstheme="minorHAnsi"/>
          <w:color w:val="auto"/>
          <w:lang w:eastAsia="zh-HK"/>
        </w:rPr>
        <w:t>M</w:t>
      </w:r>
      <w:r w:rsidR="007014A4" w:rsidRPr="008371CB">
        <w:rPr>
          <w:rFonts w:asciiTheme="minorHAnsi" w:hAnsiTheme="minorHAnsi" w:cstheme="minorHAnsi"/>
          <w:color w:val="auto"/>
        </w:rPr>
        <w:t xml:space="preserve">. </w:t>
      </w:r>
      <w:r w:rsidR="00F02876" w:rsidRPr="008371CB">
        <w:rPr>
          <w:rFonts w:asciiTheme="minorHAnsi" w:hAnsiTheme="minorHAnsi" w:cstheme="minorHAnsi"/>
          <w:color w:val="auto"/>
        </w:rPr>
        <w:t xml:space="preserve">The </w:t>
      </w:r>
      <w:r w:rsidR="00EE3CE2" w:rsidRPr="008371CB">
        <w:rPr>
          <w:rFonts w:asciiTheme="minorHAnsi" w:hAnsiTheme="minorHAnsi" w:cstheme="minorHAnsi"/>
          <w:color w:val="auto"/>
        </w:rPr>
        <w:t xml:space="preserve">UDG specificity using uracil at various positions </w:t>
      </w:r>
      <w:r w:rsidR="004D59CE" w:rsidRPr="008371CB">
        <w:rPr>
          <w:rFonts w:asciiTheme="minorHAnsi" w:hAnsiTheme="minorHAnsi" w:cstheme="minorHAnsi"/>
          <w:color w:val="auto"/>
        </w:rPr>
        <w:t xml:space="preserve">within </w:t>
      </w:r>
      <w:r w:rsidR="00EE3CE2" w:rsidRPr="008371CB">
        <w:rPr>
          <w:rFonts w:asciiTheme="minorHAnsi" w:hAnsiTheme="minorHAnsi" w:cstheme="minorHAnsi"/>
          <w:color w:val="auto"/>
        </w:rPr>
        <w:t>s</w:t>
      </w:r>
      <w:r w:rsidR="007014A4" w:rsidRPr="008371CB">
        <w:rPr>
          <w:rFonts w:asciiTheme="minorHAnsi" w:hAnsiTheme="minorHAnsi" w:cstheme="minorHAnsi"/>
          <w:color w:val="auto"/>
        </w:rPr>
        <w:t xml:space="preserve">ingle-stranded and double-stranded DNA substrates </w:t>
      </w:r>
      <w:r w:rsidR="00EE3CE2" w:rsidRPr="008371CB">
        <w:rPr>
          <w:rFonts w:asciiTheme="minorHAnsi" w:hAnsiTheme="minorHAnsi" w:cstheme="minorHAnsi"/>
          <w:color w:val="auto"/>
        </w:rPr>
        <w:t xml:space="preserve">demonstrated </w:t>
      </w:r>
      <w:r w:rsidR="007014A4" w:rsidRPr="008371CB">
        <w:rPr>
          <w:rFonts w:asciiTheme="minorHAnsi" w:hAnsiTheme="minorHAnsi" w:cstheme="minorHAnsi"/>
          <w:color w:val="auto"/>
        </w:rPr>
        <w:t xml:space="preserve">different </w:t>
      </w:r>
      <w:r w:rsidR="00EE3CE2" w:rsidRPr="008371CB">
        <w:rPr>
          <w:rFonts w:asciiTheme="minorHAnsi" w:hAnsiTheme="minorHAnsi" w:cstheme="minorHAnsi"/>
          <w:color w:val="auto"/>
        </w:rPr>
        <w:t xml:space="preserve">cleavage </w:t>
      </w:r>
      <w:r w:rsidR="007014A4" w:rsidRPr="008371CB">
        <w:rPr>
          <w:rFonts w:asciiTheme="minorHAnsi" w:hAnsiTheme="minorHAnsi" w:cstheme="minorHAnsi"/>
          <w:color w:val="auto"/>
        </w:rPr>
        <w:t xml:space="preserve">efficiencies. </w:t>
      </w:r>
      <w:r w:rsidR="00EE3CE2" w:rsidRPr="008371CB">
        <w:rPr>
          <w:rFonts w:asciiTheme="minorHAnsi" w:hAnsiTheme="minorHAnsi" w:cstheme="minorHAnsi"/>
          <w:color w:val="auto"/>
        </w:rPr>
        <w:t>Thus, t</w:t>
      </w:r>
      <w:r w:rsidR="007014A4" w:rsidRPr="008371CB">
        <w:rPr>
          <w:rFonts w:asciiTheme="minorHAnsi" w:hAnsiTheme="minorHAnsi" w:cstheme="minorHAnsi"/>
          <w:color w:val="auto"/>
        </w:rPr>
        <w:t>h</w:t>
      </w:r>
      <w:r w:rsidR="00432F31" w:rsidRPr="008371CB">
        <w:rPr>
          <w:rFonts w:asciiTheme="minorHAnsi" w:hAnsiTheme="minorHAnsi" w:cstheme="minorHAnsi"/>
          <w:color w:val="auto"/>
        </w:rPr>
        <w:t>is</w:t>
      </w:r>
      <w:r w:rsidR="007014A4" w:rsidRPr="008371CB">
        <w:rPr>
          <w:rFonts w:asciiTheme="minorHAnsi" w:hAnsiTheme="minorHAnsi" w:cstheme="minorHAnsi"/>
          <w:color w:val="auto"/>
        </w:rPr>
        <w:t xml:space="preserve"> simple, rapid, and versatile </w:t>
      </w:r>
      <w:r w:rsidR="00EE3CE2" w:rsidRPr="008371CB">
        <w:rPr>
          <w:rFonts w:asciiTheme="minorHAnsi" w:hAnsiTheme="minorHAnsi" w:cstheme="minorHAnsi"/>
          <w:color w:val="auto"/>
        </w:rPr>
        <w:t xml:space="preserve">MALDI-TOF MS </w:t>
      </w:r>
      <w:r w:rsidR="007014A4" w:rsidRPr="008371CB">
        <w:rPr>
          <w:rFonts w:asciiTheme="minorHAnsi" w:hAnsiTheme="minorHAnsi" w:cstheme="minorHAnsi"/>
          <w:color w:val="auto"/>
        </w:rPr>
        <w:t xml:space="preserve">method </w:t>
      </w:r>
      <w:r w:rsidR="008454B6">
        <w:rPr>
          <w:rFonts w:asciiTheme="minorHAnsi" w:hAnsiTheme="minorHAnsi" w:cstheme="minorHAnsi"/>
          <w:color w:val="auto"/>
        </w:rPr>
        <w:t>could be</w:t>
      </w:r>
      <w:r w:rsidR="00EE3CE2" w:rsidRPr="008371CB">
        <w:rPr>
          <w:rFonts w:asciiTheme="minorHAnsi" w:hAnsiTheme="minorHAnsi" w:cstheme="minorHAnsi"/>
          <w:color w:val="auto"/>
        </w:rPr>
        <w:t xml:space="preserve"> a</w:t>
      </w:r>
      <w:r w:rsidR="00510E77" w:rsidRPr="008371CB">
        <w:rPr>
          <w:rFonts w:asciiTheme="minorHAnsi" w:hAnsiTheme="minorHAnsi" w:cstheme="minorHAnsi"/>
          <w:color w:val="auto"/>
        </w:rPr>
        <w:t>n</w:t>
      </w:r>
      <w:r w:rsidR="00EE3CE2" w:rsidRPr="008371CB">
        <w:rPr>
          <w:rFonts w:asciiTheme="minorHAnsi" w:hAnsiTheme="minorHAnsi" w:cstheme="minorHAnsi"/>
          <w:color w:val="auto"/>
        </w:rPr>
        <w:t xml:space="preserve"> </w:t>
      </w:r>
      <w:r w:rsidR="00510E77" w:rsidRPr="008371CB">
        <w:rPr>
          <w:rFonts w:asciiTheme="minorHAnsi" w:hAnsiTheme="minorHAnsi" w:cstheme="minorHAnsi"/>
          <w:color w:val="auto"/>
          <w:shd w:val="clear" w:color="auto" w:fill="FFFFFF"/>
        </w:rPr>
        <w:t>excellent</w:t>
      </w:r>
      <w:r w:rsidR="00EE3CE2" w:rsidRPr="008371CB">
        <w:rPr>
          <w:rFonts w:asciiTheme="minorHAnsi" w:hAnsiTheme="minorHAnsi" w:cstheme="minorHAnsi"/>
          <w:color w:val="auto"/>
        </w:rPr>
        <w:t xml:space="preserve"> </w:t>
      </w:r>
      <w:r w:rsidR="007014A4" w:rsidRPr="008371CB">
        <w:rPr>
          <w:rFonts w:asciiTheme="minorHAnsi" w:hAnsiTheme="minorHAnsi" w:cstheme="minorHAnsi"/>
          <w:color w:val="auto"/>
        </w:rPr>
        <w:t xml:space="preserve">reference method </w:t>
      </w:r>
      <w:r w:rsidR="004D59CE" w:rsidRPr="008371CB">
        <w:rPr>
          <w:rFonts w:asciiTheme="minorHAnsi" w:hAnsiTheme="minorHAnsi" w:cstheme="minorHAnsi"/>
          <w:color w:val="auto"/>
        </w:rPr>
        <w:t>for various</w:t>
      </w:r>
      <w:r w:rsidR="007014A4" w:rsidRPr="008371CB">
        <w:rPr>
          <w:rFonts w:asciiTheme="minorHAnsi" w:hAnsiTheme="minorHAnsi" w:cstheme="minorHAnsi"/>
          <w:color w:val="auto"/>
        </w:rPr>
        <w:t xml:space="preserve"> monofunctional </w:t>
      </w:r>
      <w:r w:rsidR="004D59CE" w:rsidRPr="008371CB">
        <w:rPr>
          <w:rFonts w:asciiTheme="minorHAnsi" w:hAnsiTheme="minorHAnsi" w:cstheme="minorHAnsi"/>
          <w:color w:val="auto"/>
        </w:rPr>
        <w:t xml:space="preserve">DNA </w:t>
      </w:r>
      <w:r w:rsidR="007014A4" w:rsidRPr="008371CB">
        <w:rPr>
          <w:rFonts w:asciiTheme="minorHAnsi" w:hAnsiTheme="minorHAnsi" w:cstheme="minorHAnsi"/>
          <w:color w:val="auto"/>
        </w:rPr>
        <w:t>glycosylase</w:t>
      </w:r>
      <w:r w:rsidR="004D59CE" w:rsidRPr="008371CB">
        <w:rPr>
          <w:rFonts w:asciiTheme="minorHAnsi" w:hAnsiTheme="minorHAnsi" w:cstheme="minorHAnsi"/>
          <w:color w:val="auto"/>
        </w:rPr>
        <w:t>s</w:t>
      </w:r>
      <w:r w:rsidR="00EE3CE2" w:rsidRPr="008371CB">
        <w:rPr>
          <w:rFonts w:asciiTheme="minorHAnsi" w:hAnsiTheme="minorHAnsi" w:cstheme="minorHAnsi"/>
          <w:color w:val="auto"/>
        </w:rPr>
        <w:t>.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EE3CE2" w:rsidRPr="008371CB">
        <w:rPr>
          <w:rFonts w:asciiTheme="minorHAnsi" w:hAnsiTheme="minorHAnsi" w:cstheme="minorHAnsi"/>
          <w:color w:val="auto"/>
        </w:rPr>
        <w:t xml:space="preserve">It </w:t>
      </w:r>
      <w:r w:rsidR="007014A4" w:rsidRPr="008371CB">
        <w:rPr>
          <w:rFonts w:asciiTheme="minorHAnsi" w:hAnsiTheme="minorHAnsi" w:cstheme="minorHAnsi"/>
          <w:color w:val="auto"/>
        </w:rPr>
        <w:t xml:space="preserve">also </w:t>
      </w:r>
      <w:r w:rsidR="00510E77" w:rsidRPr="008371CB">
        <w:rPr>
          <w:rFonts w:asciiTheme="minorHAnsi" w:hAnsiTheme="minorHAnsi" w:cstheme="minorHAnsi"/>
          <w:color w:val="auto"/>
        </w:rPr>
        <w:t>ha</w:t>
      </w:r>
      <w:r w:rsidR="004D59CE" w:rsidRPr="008371CB">
        <w:rPr>
          <w:rFonts w:asciiTheme="minorHAnsi" w:hAnsiTheme="minorHAnsi" w:cstheme="minorHAnsi"/>
          <w:color w:val="auto"/>
        </w:rPr>
        <w:t>s</w:t>
      </w:r>
      <w:r w:rsidR="00510E77" w:rsidRPr="008371CB">
        <w:rPr>
          <w:rFonts w:asciiTheme="minorHAnsi" w:hAnsiTheme="minorHAnsi" w:cstheme="minorHAnsi"/>
          <w:color w:val="auto"/>
        </w:rPr>
        <w:t xml:space="preserve"> </w:t>
      </w:r>
      <w:r w:rsidR="004D59CE" w:rsidRPr="008371CB">
        <w:rPr>
          <w:rFonts w:asciiTheme="minorHAnsi" w:hAnsiTheme="minorHAnsi" w:cstheme="minorHAnsi"/>
          <w:color w:val="auto"/>
        </w:rPr>
        <w:t>the</w:t>
      </w:r>
      <w:r w:rsidR="00510E77" w:rsidRPr="008371CB">
        <w:rPr>
          <w:rFonts w:asciiTheme="minorHAnsi" w:hAnsiTheme="minorHAnsi" w:cstheme="minorHAnsi"/>
          <w:color w:val="auto"/>
        </w:rPr>
        <w:t xml:space="preserve"> potential </w:t>
      </w:r>
      <w:r w:rsidR="007014A4" w:rsidRPr="008371CB">
        <w:rPr>
          <w:rFonts w:asciiTheme="minorHAnsi" w:hAnsiTheme="minorHAnsi" w:cstheme="minorHAnsi"/>
          <w:color w:val="auto"/>
        </w:rPr>
        <w:t xml:space="preserve">as a tool for </w:t>
      </w:r>
      <w:r w:rsidR="004D59CE" w:rsidRPr="008371CB">
        <w:rPr>
          <w:rFonts w:asciiTheme="minorHAnsi" w:hAnsiTheme="minorHAnsi" w:cstheme="minorHAnsi"/>
          <w:color w:val="auto"/>
        </w:rPr>
        <w:t xml:space="preserve">DNA </w:t>
      </w:r>
      <w:r w:rsidR="007014A4" w:rsidRPr="008371CB">
        <w:rPr>
          <w:rFonts w:asciiTheme="minorHAnsi" w:hAnsiTheme="minorHAnsi" w:cstheme="minorHAnsi"/>
          <w:color w:val="auto"/>
        </w:rPr>
        <w:t>glycosylase inhibitor screening.</w:t>
      </w:r>
    </w:p>
    <w:p w14:paraId="4C7D5FD5" w14:textId="77777777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</w:p>
    <w:p w14:paraId="00D25F73" w14:textId="0DA1FBE2" w:rsidR="006305D7" w:rsidRPr="008371CB" w:rsidRDefault="006305D7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INTRODUCTION</w:t>
      </w:r>
      <w:r w:rsidRPr="008371CB">
        <w:rPr>
          <w:rFonts w:asciiTheme="minorHAnsi" w:hAnsiTheme="minorHAnsi" w:cstheme="minorHAnsi"/>
          <w:b/>
          <w:bCs/>
          <w:color w:val="auto"/>
        </w:rPr>
        <w:t>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244C9307" w14:textId="549432ED" w:rsidR="00654074" w:rsidRPr="008371CB" w:rsidRDefault="00F53B13" w:rsidP="008371CB">
      <w:pPr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>Although</w:t>
      </w:r>
      <w:r w:rsidR="00FD7E8A" w:rsidRPr="008371CB">
        <w:rPr>
          <w:rFonts w:asciiTheme="minorHAnsi" w:eastAsia="DFKai-SB" w:hAnsiTheme="minorHAnsi" w:cstheme="minorHAnsi"/>
          <w:color w:val="auto"/>
        </w:rPr>
        <w:t xml:space="preserve"> uracil is</w:t>
      </w:r>
      <w:r w:rsidR="007014A4" w:rsidRPr="008371CB">
        <w:rPr>
          <w:rFonts w:asciiTheme="minorHAnsi" w:hAnsiTheme="minorHAnsi" w:cstheme="minorHAnsi"/>
          <w:color w:val="auto"/>
        </w:rPr>
        <w:t xml:space="preserve"> a </w:t>
      </w:r>
      <w:r w:rsidR="00E719F7" w:rsidRPr="008371CB">
        <w:rPr>
          <w:rFonts w:asciiTheme="minorHAnsi" w:hAnsiTheme="minorHAnsi" w:cstheme="minorHAnsi"/>
          <w:color w:val="auto"/>
        </w:rPr>
        <w:t>normal</w:t>
      </w:r>
      <w:r w:rsidR="007014A4" w:rsidRPr="008371CB">
        <w:rPr>
          <w:rFonts w:asciiTheme="minorHAnsi" w:hAnsiTheme="minorHAnsi" w:cstheme="minorHAnsi"/>
          <w:color w:val="auto"/>
        </w:rPr>
        <w:t xml:space="preserve"> base in RNA</w:t>
      </w:r>
      <w:r w:rsidR="0022469D" w:rsidRPr="008371CB">
        <w:rPr>
          <w:rFonts w:asciiTheme="minorHAnsi" w:hAnsiTheme="minorHAnsi" w:cstheme="minorHAnsi"/>
          <w:color w:val="auto"/>
        </w:rPr>
        <w:t>,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FD7E8A" w:rsidRPr="008371CB">
        <w:rPr>
          <w:rFonts w:asciiTheme="minorHAnsi" w:hAnsiTheme="minorHAnsi" w:cstheme="minorHAnsi"/>
          <w:color w:val="auto"/>
        </w:rPr>
        <w:t>it</w:t>
      </w:r>
      <w:r w:rsidR="007014A4" w:rsidRPr="008371CB">
        <w:rPr>
          <w:rFonts w:asciiTheme="minorHAnsi" w:hAnsiTheme="minorHAnsi" w:cstheme="minorHAnsi"/>
          <w:color w:val="auto"/>
        </w:rPr>
        <w:t xml:space="preserve"> </w:t>
      </w:r>
      <w:r w:rsidR="005B30B2" w:rsidRPr="008371CB">
        <w:rPr>
          <w:rFonts w:asciiTheme="minorHAnsi" w:eastAsia="DFKai-SB" w:hAnsiTheme="minorHAnsi" w:cstheme="minorHAnsi"/>
          <w:color w:val="auto"/>
        </w:rPr>
        <w:t xml:space="preserve">is </w:t>
      </w:r>
      <w:r w:rsidR="00334E2F" w:rsidRPr="008371CB">
        <w:rPr>
          <w:rFonts w:asciiTheme="minorHAnsi" w:eastAsia="DFKai-SB" w:hAnsiTheme="minorHAnsi" w:cstheme="minorHAnsi"/>
          <w:color w:val="auto"/>
          <w:lang w:eastAsia="zh-TW"/>
        </w:rPr>
        <w:t>a</w:t>
      </w:r>
      <w:r w:rsidR="005B30B2" w:rsidRPr="008371CB">
        <w:rPr>
          <w:rFonts w:asciiTheme="minorHAnsi" w:eastAsia="DFKai-SB" w:hAnsiTheme="minorHAnsi" w:cstheme="minorHAnsi"/>
          <w:color w:val="auto"/>
        </w:rPr>
        <w:t xml:space="preserve"> common </w:t>
      </w:r>
      <w:r w:rsidR="005B30B2" w:rsidRPr="008371CB">
        <w:rPr>
          <w:rFonts w:asciiTheme="minorHAnsi" w:hAnsiTheme="minorHAnsi" w:cstheme="minorHAnsi"/>
          <w:color w:val="auto"/>
          <w:lang w:eastAsia="zh-TW"/>
        </w:rPr>
        <w:t xml:space="preserve">and </w:t>
      </w:r>
      <w:r w:rsidR="006D6C72" w:rsidRPr="008371CB">
        <w:rPr>
          <w:rFonts w:asciiTheme="minorHAnsi" w:hAnsiTheme="minorHAnsi" w:cstheme="minorHAnsi"/>
          <w:color w:val="auto"/>
          <w:lang w:eastAsia="zh-TW"/>
        </w:rPr>
        <w:t xml:space="preserve">highly </w:t>
      </w:r>
      <w:r w:rsidR="0022469D" w:rsidRPr="008371CB">
        <w:rPr>
          <w:rFonts w:asciiTheme="minorHAnsi" w:hAnsiTheme="minorHAnsi" w:cstheme="minorHAnsi"/>
          <w:color w:val="auto"/>
          <w:lang w:eastAsia="zh-TW"/>
        </w:rPr>
        <w:t>mutagenic</w:t>
      </w:r>
      <w:r w:rsidR="00BD4EFE" w:rsidRPr="008371CB">
        <w:rPr>
          <w:rFonts w:asciiTheme="minorHAnsi" w:eastAsia="DFKai-SB" w:hAnsiTheme="minorHAnsi" w:cstheme="minorHAnsi"/>
          <w:color w:val="auto"/>
        </w:rPr>
        <w:t xml:space="preserve"> lesion</w:t>
      </w:r>
      <w:r w:rsidR="00334E2F" w:rsidRPr="008371CB">
        <w:rPr>
          <w:rFonts w:asciiTheme="minorHAnsi" w:hAnsiTheme="minorHAnsi" w:cstheme="minorHAnsi"/>
          <w:color w:val="auto"/>
        </w:rPr>
        <w:t xml:space="preserve"> in </w:t>
      </w:r>
      <w:r w:rsidR="00BD4EFE" w:rsidRPr="008371CB">
        <w:rPr>
          <w:rFonts w:asciiTheme="minorHAnsi" w:hAnsiTheme="minorHAnsi" w:cstheme="minorHAnsi"/>
          <w:color w:val="auto"/>
        </w:rPr>
        <w:t xml:space="preserve">genomic </w:t>
      </w:r>
      <w:r w:rsidR="00334E2F" w:rsidRPr="008371CB">
        <w:rPr>
          <w:rFonts w:asciiTheme="minorHAnsi" w:hAnsiTheme="minorHAnsi" w:cstheme="minorHAnsi"/>
          <w:color w:val="auto"/>
        </w:rPr>
        <w:t>DNA</w:t>
      </w:r>
      <w:r w:rsidR="0022469D" w:rsidRPr="008371CB">
        <w:rPr>
          <w:rFonts w:asciiTheme="minorHAnsi" w:hAnsiTheme="minorHAnsi" w:cstheme="minorHAnsi"/>
          <w:color w:val="auto"/>
        </w:rPr>
        <w:t>. Uracil</w:t>
      </w:r>
      <w:r w:rsidR="007014A4" w:rsidRPr="008371CB">
        <w:rPr>
          <w:rFonts w:asciiTheme="minorHAnsi" w:hAnsiTheme="minorHAnsi" w:cstheme="minorHAnsi"/>
          <w:color w:val="auto"/>
        </w:rPr>
        <w:t xml:space="preserve"> can arise from spontaneous</w:t>
      </w:r>
      <w:r w:rsidR="00121EF9" w:rsidRPr="008371CB">
        <w:rPr>
          <w:rFonts w:asciiTheme="minorHAnsi" w:hAnsiTheme="minorHAnsi" w:cstheme="minorHAnsi"/>
          <w:color w:val="auto"/>
        </w:rPr>
        <w:t>/enzymatic hydrolytic</w:t>
      </w:r>
      <w:r w:rsidR="007014A4" w:rsidRPr="008371CB">
        <w:rPr>
          <w:rFonts w:asciiTheme="minorHAnsi" w:hAnsiTheme="minorHAnsi" w:cstheme="minorHAnsi"/>
          <w:color w:val="auto"/>
        </w:rPr>
        <w:t xml:space="preserve"> deamination of a deoxycytidine</w:t>
      </w:r>
      <w:r w:rsidR="0022469D" w:rsidRPr="008371CB">
        <w:rPr>
          <w:rFonts w:asciiTheme="minorHAnsi" w:hAnsiTheme="minorHAnsi" w:cstheme="minorHAnsi"/>
          <w:color w:val="auto"/>
        </w:rPr>
        <w:t xml:space="preserve">. In each </w:t>
      </w:r>
      <w:r w:rsidR="0022469D" w:rsidRPr="008371CB">
        <w:rPr>
          <w:rFonts w:asciiTheme="minorHAnsi" w:hAnsiTheme="minorHAnsi" w:cstheme="minorHAnsi"/>
          <w:color w:val="auto"/>
          <w:lang w:eastAsia="zh-HK"/>
        </w:rPr>
        <w:t>living</w:t>
      </w:r>
      <w:r w:rsidR="0022469D" w:rsidRPr="008371CB">
        <w:rPr>
          <w:rFonts w:asciiTheme="minorHAnsi" w:hAnsiTheme="minorHAnsi" w:cstheme="minorHAnsi"/>
          <w:color w:val="auto"/>
        </w:rPr>
        <w:t xml:space="preserve"> cell</w:t>
      </w:r>
      <w:r w:rsidR="00FD7E8A" w:rsidRPr="008371CB">
        <w:rPr>
          <w:rFonts w:asciiTheme="minorHAnsi" w:hAnsiTheme="minorHAnsi" w:cstheme="minorHAnsi"/>
          <w:color w:val="auto"/>
        </w:rPr>
        <w:t>,</w:t>
      </w:r>
      <w:r w:rsidR="007014A4" w:rsidRPr="008371CB">
        <w:rPr>
          <w:rFonts w:asciiTheme="minorHAnsi" w:hAnsiTheme="minorHAnsi" w:cstheme="minorHAnsi"/>
          <w:color w:val="auto"/>
        </w:rPr>
        <w:t xml:space="preserve"> this </w:t>
      </w:r>
      <w:r w:rsidR="0022469D" w:rsidRPr="008371CB">
        <w:rPr>
          <w:rFonts w:asciiTheme="minorHAnsi" w:hAnsiTheme="minorHAnsi" w:cstheme="minorHAnsi"/>
          <w:color w:val="auto"/>
        </w:rPr>
        <w:t xml:space="preserve">deamination </w:t>
      </w:r>
      <w:r w:rsidR="007014A4" w:rsidRPr="008371CB">
        <w:rPr>
          <w:rFonts w:asciiTheme="minorHAnsi" w:hAnsiTheme="minorHAnsi" w:cstheme="minorHAnsi"/>
          <w:color w:val="auto"/>
        </w:rPr>
        <w:t>occurs 100</w:t>
      </w:r>
      <w:r w:rsidR="00FD7E8A" w:rsidRPr="008371CB">
        <w:rPr>
          <w:rFonts w:asciiTheme="minorHAnsi" w:hAnsiTheme="minorHAnsi" w:cstheme="minorHAnsi"/>
          <w:color w:val="auto"/>
        </w:rPr>
        <w:t>–</w:t>
      </w:r>
      <w:r w:rsidR="007014A4" w:rsidRPr="008371CB">
        <w:rPr>
          <w:rFonts w:asciiTheme="minorHAnsi" w:hAnsiTheme="minorHAnsi" w:cstheme="minorHAnsi"/>
          <w:color w:val="auto"/>
        </w:rPr>
        <w:t>500 times per day</w:t>
      </w:r>
      <w:r w:rsidR="007071E6" w:rsidRPr="008371CB">
        <w:rPr>
          <w:rFonts w:asciiTheme="minorHAnsi" w:hAnsiTheme="minorHAnsi" w:cstheme="minorHAnsi"/>
          <w:color w:val="auto"/>
        </w:rPr>
        <w:t xml:space="preserve"> under physiological conditions</w:t>
      </w:r>
      <w:r w:rsidR="008E6E12"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GcmVkZXJpY288L0F1dGhvcj48WWVhcj4xOTkwPC9ZZWFy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</w:fldData>
        </w:fldChar>
      </w:r>
      <w:r w:rsidR="00586836" w:rsidRPr="008371CB">
        <w:rPr>
          <w:rFonts w:asciiTheme="minorHAnsi" w:eastAsia="DFKai-SB" w:hAnsiTheme="minorHAnsi" w:cstheme="minorHAnsi"/>
          <w:color w:val="auto"/>
        </w:rPr>
        <w:instrText xml:space="preserve"> ADDIN EN.CITE </w:instrText>
      </w:r>
      <w:r w:rsidR="00586836"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GcmVkZXJpY288L0F1dGhvcj48WWVhcj4xOTkwPC9ZZWFy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</w:fldData>
        </w:fldChar>
      </w:r>
      <w:r w:rsidR="00586836" w:rsidRPr="008371CB">
        <w:rPr>
          <w:rFonts w:asciiTheme="minorHAnsi" w:eastAsia="DFKai-SB" w:hAnsiTheme="minorHAnsi" w:cstheme="minorHAnsi"/>
          <w:color w:val="auto"/>
        </w:rPr>
        <w:instrText xml:space="preserve"> ADDIN EN.CITE.DATA </w:instrText>
      </w:r>
      <w:r w:rsidR="00586836" w:rsidRPr="008371CB">
        <w:rPr>
          <w:rFonts w:asciiTheme="minorHAnsi" w:eastAsia="DFKai-SB" w:hAnsiTheme="minorHAnsi" w:cstheme="minorHAnsi"/>
          <w:color w:val="auto"/>
        </w:rPr>
      </w:r>
      <w:r w:rsidR="00586836"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="008E6E12" w:rsidRPr="008371CB">
        <w:rPr>
          <w:rFonts w:asciiTheme="minorHAnsi" w:eastAsia="DFKai-SB" w:hAnsiTheme="minorHAnsi" w:cstheme="minorHAnsi"/>
          <w:color w:val="auto"/>
        </w:rPr>
      </w:r>
      <w:r w:rsidR="008E6E12" w:rsidRPr="008371CB">
        <w:rPr>
          <w:rFonts w:asciiTheme="minorHAnsi" w:eastAsia="DFKai-SB" w:hAnsiTheme="minorHAnsi" w:cstheme="minorHAnsi"/>
          <w:color w:val="auto"/>
        </w:rPr>
        <w:fldChar w:fldCharType="separate"/>
      </w:r>
      <w:hyperlink w:anchor="_ENREF_1" w:tooltip="Frederico, 1990 #999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1</w:t>
        </w:r>
      </w:hyperlink>
      <w:r w:rsidR="00586836" w:rsidRPr="008371CB">
        <w:rPr>
          <w:rFonts w:asciiTheme="minorHAnsi" w:eastAsia="DFKai-SB" w:hAnsiTheme="minorHAnsi" w:cstheme="minorHAnsi"/>
          <w:noProof/>
          <w:color w:val="auto"/>
          <w:vertAlign w:val="superscript"/>
        </w:rPr>
        <w:t>,</w:t>
      </w:r>
      <w:hyperlink w:anchor="_ENREF_2" w:tooltip="Kavli, 2007 #561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</w:t>
        </w:r>
      </w:hyperlink>
      <w:r w:rsidR="008E6E12"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="007014A4" w:rsidRPr="008371CB">
        <w:rPr>
          <w:rFonts w:asciiTheme="minorHAnsi" w:hAnsiTheme="minorHAnsi" w:cstheme="minorHAnsi"/>
          <w:color w:val="auto"/>
        </w:rPr>
        <w:t xml:space="preserve">. </w:t>
      </w:r>
      <w:r w:rsidR="00121EF9" w:rsidRPr="008371CB">
        <w:rPr>
          <w:rFonts w:asciiTheme="minorHAnsi" w:eastAsia="DFKai-SB" w:hAnsiTheme="minorHAnsi" w:cstheme="minorHAnsi"/>
          <w:color w:val="auto"/>
        </w:rPr>
        <w:t xml:space="preserve">If these alterations are not repaired, there can be a change in the DNA sequence </w:t>
      </w:r>
      <w:r w:rsidR="007071E6" w:rsidRPr="008371CB">
        <w:rPr>
          <w:rFonts w:asciiTheme="minorHAnsi" w:eastAsia="DFKai-SB" w:hAnsiTheme="minorHAnsi" w:cstheme="minorHAnsi"/>
          <w:color w:val="auto"/>
        </w:rPr>
        <w:t>composition</w:t>
      </w:r>
      <w:r w:rsidR="009038E9">
        <w:rPr>
          <w:rFonts w:asciiTheme="minorHAnsi" w:eastAsia="DFKai-SB" w:hAnsiTheme="minorHAnsi" w:cstheme="minorHAnsi"/>
          <w:color w:val="auto"/>
        </w:rPr>
        <w:t>,</w:t>
      </w:r>
      <w:r w:rsidR="007071E6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121EF9" w:rsidRPr="008371CB">
        <w:rPr>
          <w:rFonts w:asciiTheme="minorHAnsi" w:eastAsia="DFKai-SB" w:hAnsiTheme="minorHAnsi" w:cstheme="minorHAnsi"/>
          <w:color w:val="auto"/>
        </w:rPr>
        <w:t xml:space="preserve">causing mutation. </w:t>
      </w:r>
      <w:r w:rsidR="00FD7E8A" w:rsidRPr="008371CB">
        <w:rPr>
          <w:rFonts w:asciiTheme="minorHAnsi" w:eastAsia="DFKai-SB" w:hAnsiTheme="minorHAnsi" w:cstheme="minorHAnsi"/>
          <w:color w:val="auto"/>
        </w:rPr>
        <w:t>As</w:t>
      </w:r>
      <w:r w:rsidR="007071E6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71E6" w:rsidRPr="008371CB">
        <w:rPr>
          <w:rFonts w:asciiTheme="minorHAnsi" w:hAnsiTheme="minorHAnsi" w:cstheme="minorHAnsi"/>
          <w:color w:val="auto"/>
        </w:rPr>
        <w:t>u</w:t>
      </w:r>
      <w:r w:rsidR="00121EF9" w:rsidRPr="008371CB">
        <w:rPr>
          <w:rFonts w:asciiTheme="minorHAnsi" w:hAnsiTheme="minorHAnsi" w:cstheme="minorHAnsi"/>
          <w:color w:val="auto"/>
        </w:rPr>
        <w:t>racil in DNA prefers to pair with dATP during replication,</w:t>
      </w:r>
      <w:r w:rsidR="00121EF9" w:rsidRPr="008371CB">
        <w:rPr>
          <w:rFonts w:asciiTheme="minorHAnsi" w:eastAsia="DFKai-SB" w:hAnsiTheme="minorHAnsi" w:cstheme="minorHAnsi"/>
          <w:color w:val="auto"/>
        </w:rPr>
        <w:t xml:space="preserve"> if cytosine deaminates to uracil, in two replication events, there will be a new</w:t>
      </w:r>
      <w:r w:rsidR="00121EF9" w:rsidRPr="008371CB">
        <w:rPr>
          <w:rFonts w:asciiTheme="minorHAnsi" w:hAnsiTheme="minorHAnsi" w:cstheme="minorHAnsi"/>
          <w:color w:val="auto"/>
        </w:rPr>
        <w:t xml:space="preserve"> G</w:t>
      </w:r>
      <w:r w:rsidR="00C93A9A" w:rsidRPr="008371CB">
        <w:rPr>
          <w:rFonts w:asciiTheme="minorHAnsi" w:hAnsiTheme="minorHAnsi" w:cstheme="minorHAnsi"/>
          <w:color w:val="auto"/>
        </w:rPr>
        <w:t>:</w:t>
      </w:r>
      <w:r w:rsidR="00121EF9" w:rsidRPr="008371CB">
        <w:rPr>
          <w:rFonts w:asciiTheme="minorHAnsi" w:hAnsiTheme="minorHAnsi" w:cstheme="minorHAnsi"/>
          <w:color w:val="auto"/>
        </w:rPr>
        <w:t>C to</w:t>
      </w:r>
      <w:r w:rsidR="00121EF9" w:rsidRPr="008371CB">
        <w:rPr>
          <w:rFonts w:asciiTheme="minorHAnsi" w:eastAsia="DFKai-SB" w:hAnsiTheme="minorHAnsi" w:cstheme="minorHAnsi"/>
          <w:color w:val="auto"/>
        </w:rPr>
        <w:t xml:space="preserve"> A:T </w:t>
      </w:r>
      <w:r w:rsidR="007071E6" w:rsidRPr="008371CB">
        <w:rPr>
          <w:rFonts w:asciiTheme="minorHAnsi" w:eastAsia="DFKai-SB" w:hAnsiTheme="minorHAnsi" w:cstheme="minorHAnsi"/>
          <w:color w:val="auto"/>
        </w:rPr>
        <w:t xml:space="preserve">transition </w:t>
      </w:r>
      <w:r w:rsidR="00121EF9" w:rsidRPr="008371CB">
        <w:rPr>
          <w:rFonts w:asciiTheme="minorHAnsi" w:eastAsia="DFKai-SB" w:hAnsiTheme="minorHAnsi" w:cstheme="minorHAnsi"/>
          <w:color w:val="auto"/>
        </w:rPr>
        <w:t>mutation</w:t>
      </w:r>
      <w:r w:rsidR="00BD52DC" w:rsidRPr="008371CB">
        <w:rPr>
          <w:rFonts w:asciiTheme="minorHAnsi" w:eastAsia="DFKai-SB" w:hAnsiTheme="minorHAnsi" w:cstheme="minorHAnsi"/>
          <w:color w:val="auto"/>
        </w:rPr>
        <w:t xml:space="preserve"> in half of the progeny DNA</w:t>
      </w:r>
      <w:hyperlink w:anchor="_ENREF_3" w:tooltip="Duncan, 1980 #1065" w:history="1">
        <w:r w:rsidR="00F54A69" w:rsidRPr="008371CB">
          <w:rPr>
            <w:rFonts w:asciiTheme="minorHAnsi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hAnsiTheme="minorHAnsi" w:cstheme="minorHAnsi"/>
            <w:color w:val="auto"/>
          </w:rPr>
          <w:instrText xml:space="preserve"> ADDIN EN.CITE &lt;EndNote&gt;&lt;Cite&gt;&lt;Author&gt;Duncan&lt;/Author&gt;&lt;Year&gt;1980&lt;/Year&gt;&lt;RecNum&gt;1065&lt;/RecNum&gt;&lt;DisplayText&gt;&lt;style face="superscript"&gt;3&lt;/style&gt;&lt;/DisplayText&gt;&lt;record&gt;&lt;rec-number&gt;1065&lt;/rec-number&gt;&lt;foreign-keys&gt;&lt;key app="EN" db-id="rzw2esz9qdaw2ce5s2ep2swffxsadp0s9twz" timestamp="1532335358"&gt;1065&lt;/key&gt;&lt;/foreign-keys&gt;&lt;ref-type name="Journal Article"&gt;17&lt;/ref-type&gt;&lt;contributors&gt;&lt;authors&gt;&lt;author&gt;Duncan, B. K.&lt;/author&gt;&lt;author&gt;Miller, J. H.&lt;/author&gt;&lt;/authors&gt;&lt;/contributors&gt;&lt;titles&gt;&lt;title&gt;Mutagenic deamination of cytosine residues in DNA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60-1&lt;/pages&gt;&lt;volume&gt;287&lt;/volume&gt;&lt;number&gt;5782&lt;/number&gt;&lt;edition&gt;1980/10/09&lt;/edition&gt;&lt;keywords&gt;&lt;keyword&gt;Cytidine Deaminase/metabolism&lt;/keyword&gt;&lt;keyword&gt;Cytosine Nucleotides/*metabolism&lt;/keyword&gt;&lt;keyword&gt;*DNA Glycosylases&lt;/keyword&gt;&lt;keyword&gt;DNA Repair&lt;/keyword&gt;&lt;keyword&gt;Escherichia coli&lt;/keyword&gt;&lt;keyword&gt;Methylation&lt;/keyword&gt;&lt;keyword&gt;*Mutation&lt;/keyword&gt;&lt;keyword&gt;N-Glycosyl Hydrolases/*metabolism&lt;/keyword&gt;&lt;keyword&gt;Structure-Activity Relationship&lt;/keyword&gt;&lt;keyword&gt;Uracil-DNA Glycosidase&lt;/keyword&gt;&lt;/keywords&gt;&lt;dates&gt;&lt;year&gt;1980&lt;/year&gt;&lt;pub-dates&gt;&lt;date&gt;Oct 9&lt;/date&gt;&lt;/pub-dates&gt;&lt;/dates&gt;&lt;isbn&gt;0028-0836 (Print)&amp;#xD;0028-0836&lt;/isbn&gt;&lt;accession-num&gt;6999365&lt;/accession-num&gt;&lt;urls&gt;&lt;/urls&gt;&lt;remote-database-provider&gt;Nlm&lt;/remote-database-provider&gt;&lt;language&gt;eng&lt;/language&gt;&lt;/record&gt;&lt;/Cite&gt;&lt;/EndNote&gt;</w:instrText>
        </w:r>
        <w:r w:rsidR="00F54A69" w:rsidRPr="008371CB">
          <w:rPr>
            <w:rFonts w:asciiTheme="minorHAnsi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hAnsiTheme="minorHAnsi" w:cstheme="minorHAnsi"/>
            <w:noProof/>
            <w:color w:val="auto"/>
            <w:vertAlign w:val="superscript"/>
          </w:rPr>
          <w:t>3</w:t>
        </w:r>
        <w:r w:rsidR="00F54A69" w:rsidRPr="008371CB">
          <w:rPr>
            <w:rFonts w:asciiTheme="minorHAnsi" w:hAnsiTheme="minorHAnsi" w:cstheme="minorHAnsi"/>
            <w:color w:val="auto"/>
          </w:rPr>
          <w:fldChar w:fldCharType="end"/>
        </w:r>
      </w:hyperlink>
      <w:r w:rsidR="007014A4" w:rsidRPr="008371CB">
        <w:rPr>
          <w:rFonts w:asciiTheme="minorHAnsi" w:hAnsiTheme="minorHAnsi" w:cstheme="minorHAnsi"/>
          <w:color w:val="auto"/>
        </w:rPr>
        <w:t>.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</w:p>
    <w:p w14:paraId="0CBD4AF7" w14:textId="77777777" w:rsidR="00BF20B8" w:rsidRPr="008371CB" w:rsidRDefault="00BF20B8" w:rsidP="008371CB">
      <w:pPr>
        <w:rPr>
          <w:rFonts w:asciiTheme="minorHAnsi" w:hAnsiTheme="minorHAnsi" w:cstheme="minorHAnsi"/>
          <w:color w:val="auto"/>
        </w:rPr>
      </w:pPr>
    </w:p>
    <w:p w14:paraId="2EF8B5ED" w14:textId="060E11FF" w:rsidR="00713D28" w:rsidRPr="008371CB" w:rsidRDefault="009179F0" w:rsidP="008371CB">
      <w:pPr>
        <w:rPr>
          <w:rFonts w:asciiTheme="minorHAnsi" w:eastAsia="DFKai-SB" w:hAnsiTheme="minorHAnsi" w:cstheme="minorHAnsi"/>
          <w:color w:val="auto"/>
        </w:rPr>
      </w:pPr>
      <w:bookmarkStart w:id="0" w:name="_Hlk82678970"/>
      <w:r w:rsidRPr="008371CB">
        <w:rPr>
          <w:rFonts w:asciiTheme="minorHAnsi" w:eastAsia="DFKai-SB" w:hAnsiTheme="minorHAnsi" w:cstheme="minorHAnsi"/>
          <w:color w:val="auto"/>
        </w:rPr>
        <w:t>Among the cellular strategies to maintain genetic stability, base excision repair (BER) is an essential mechanism that repairs damaged base</w:t>
      </w:r>
      <w:r w:rsidR="00C93A9A" w:rsidRPr="008371CB">
        <w:rPr>
          <w:rFonts w:asciiTheme="minorHAnsi" w:eastAsia="DFKai-SB" w:hAnsiTheme="minorHAnsi" w:cstheme="minorHAnsi"/>
          <w:color w:val="auto"/>
        </w:rPr>
        <w:t>s,</w:t>
      </w:r>
      <w:r w:rsidRPr="008371CB">
        <w:rPr>
          <w:rFonts w:asciiTheme="minorHAnsi" w:eastAsia="DFKai-SB" w:hAnsiTheme="minorHAnsi" w:cstheme="minorHAnsi"/>
          <w:color w:val="auto"/>
        </w:rPr>
        <w:t xml:space="preserve"> such as uracil</w:t>
      </w:r>
      <w:r w:rsidR="00C93A9A" w:rsidRPr="008371CB">
        <w:rPr>
          <w:rFonts w:asciiTheme="minorHAnsi" w:eastAsia="DFKai-SB" w:hAnsiTheme="minorHAnsi" w:cstheme="minorHAnsi"/>
          <w:color w:val="auto"/>
        </w:rPr>
        <w:t>,</w:t>
      </w:r>
      <w:r w:rsidRPr="008371CB">
        <w:rPr>
          <w:rFonts w:asciiTheme="minorHAnsi" w:eastAsia="DFKai-SB" w:hAnsiTheme="minorHAnsi" w:cstheme="minorHAnsi"/>
          <w:color w:val="auto"/>
        </w:rPr>
        <w:t xml:space="preserve"> in DNA</w:t>
      </w:r>
      <w:hyperlink w:anchor="_ENREF_4" w:tooltip="Gros, 2002 #247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&lt;EndNote&gt;&lt;Cite&gt;&lt;Author&gt;Gros&lt;/Author&gt;&lt;Year&gt;2002&lt;/Year&gt;&lt;RecNum&gt;247&lt;/RecNum&gt;&lt;DisplayText&gt;&lt;style face="superscript"&gt;4&lt;/style&gt;&lt;/DisplayText&gt;&lt;record&gt;&lt;rec-number&gt;247&lt;/rec-number&gt;&lt;foreign-keys&gt;&lt;key app="EN" db-id="rzw2esz9qdaw2ce5s2ep2swffxsadp0s9twz" timestamp="0"&gt;247&lt;/key&gt;&lt;/foreign-keys&gt;&lt;ref-type name="Journal Article"&gt;17&lt;/ref-type&gt;&lt;contributors&gt;&lt;authors&gt;&lt;author&gt;Gros, L.&lt;/author&gt;&lt;author&gt;Saparbaev, M. K.&lt;/author&gt;&lt;author&gt;Laval, J.&lt;/author&gt;&lt;/authors&gt;&lt;/contributors&gt;&lt;auth-address&gt;Groupe Reparation de l&amp;apos;ADN, UMR 8532 CNRS, LBPA-ENS Cachan, Institut Gustave Roussy, 39, rue Camille Desmoulins, 94805 Villejuif Cedex, France.&lt;/auth-address&gt;&lt;titles&gt;&lt;title&gt;Enzymology of the repair of free radicals-induced DNA damage&lt;/title&gt;&lt;secondary-title&gt;Oncogene&lt;/secondary-title&gt;&lt;alt-title&gt;Oncogene&lt;/alt-title&gt;&lt;/titles&gt;&lt;periodical&gt;&lt;full-title&gt;Oncogene&lt;/full-title&gt;&lt;abbr-1&gt;Oncogene&lt;/abbr-1&gt;&lt;/periodical&gt;&lt;alt-periodical&gt;&lt;full-title&gt;Oncogene&lt;/full-title&gt;&lt;abbr-1&gt;Oncogene&lt;/abbr-1&gt;&lt;/alt-periodical&gt;&lt;pages&gt;8905-25&lt;/pages&gt;&lt;volume&gt;21&lt;/volume&gt;&lt;number&gt;58&lt;/number&gt;&lt;edition&gt;2002/12/17&lt;/edition&gt;&lt;keywords&gt;&lt;keyword&gt;Animals&lt;/keyword&gt;&lt;keyword&gt;Base Pairing&lt;/keyword&gt;&lt;keyword&gt;DNA Damage/ physiology&lt;/keyword&gt;&lt;keyword&gt;DNA Glycosylases&lt;/keyword&gt;&lt;keyword&gt;DNA Ligases/metabolism&lt;/keyword&gt;&lt;keyword&gt;DNA Repair/ physiology&lt;/keyword&gt;&lt;keyword&gt;Drosophila Proteins/physiology&lt;/keyword&gt;&lt;keyword&gt;Enzymes/ physiology&lt;/keyword&gt;&lt;keyword&gt;Escherichia coli/physiology&lt;/keyword&gt;&lt;keyword&gt;Free Radicals/ metabolism&lt;/keyword&gt;&lt;keyword&gt;Humans&lt;/keyword&gt;&lt;keyword&gt;Mammals&lt;/keyword&gt;&lt;keyword&gt;N-Glycosyl Hydrolases/physiology&lt;/keyword&gt;&lt;keyword&gt;Oxidative Stress&lt;/keyword&gt;&lt;keyword&gt;Recombination, Genetic&lt;/keyword&gt;&lt;keyword&gt;Saccharomyces cerevisiae Proteins/physiology&lt;/keyword&gt;&lt;/keywords&gt;&lt;dates&gt;&lt;year&gt;2002&lt;/year&gt;&lt;pub-dates&gt;&lt;date&gt;Dec 16&lt;/date&gt;&lt;/pub-dates&gt;&lt;/dates&gt;&lt;isbn&gt;0950-9232 (Print)&lt;/isbn&gt;&lt;accession-num&gt;12483508&lt;/accession-num&gt;&lt;urls&gt;&lt;/urls&gt;&lt;electronic-resource-num&gt;10.1038/sj.onc.1206005 [doi]&lt;/electronic-resource-num&gt;&lt;language&gt;eng&lt;/language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7014A4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6930BD" w:rsidRPr="008371CB">
        <w:rPr>
          <w:rFonts w:asciiTheme="minorHAnsi" w:eastAsia="DFKai-SB" w:hAnsiTheme="minorHAnsi" w:cstheme="minorHAnsi"/>
          <w:color w:val="auto"/>
        </w:rPr>
        <w:t>BER is a highly evolutionarily conserved process. There are two general BER pathways: the short-patch pathway lead</w:t>
      </w:r>
      <w:r w:rsidR="00C93A9A" w:rsidRPr="008371CB">
        <w:rPr>
          <w:rFonts w:asciiTheme="minorHAnsi" w:eastAsia="DFKai-SB" w:hAnsiTheme="minorHAnsi" w:cstheme="minorHAnsi"/>
          <w:color w:val="auto"/>
        </w:rPr>
        <w:t>ing</w:t>
      </w:r>
      <w:r w:rsidR="006930BD" w:rsidRPr="008371CB">
        <w:rPr>
          <w:rFonts w:asciiTheme="minorHAnsi" w:eastAsia="DFKai-SB" w:hAnsiTheme="minorHAnsi" w:cstheme="minorHAnsi"/>
          <w:color w:val="auto"/>
        </w:rPr>
        <w:t xml:space="preserve"> to a repair tract of a single nucleotide and the long-patch pathway </w:t>
      </w:r>
      <w:r w:rsidR="00A45728" w:rsidRPr="008371CB">
        <w:rPr>
          <w:rFonts w:asciiTheme="minorHAnsi" w:eastAsia="DFKai-SB" w:hAnsiTheme="minorHAnsi" w:cstheme="minorHAnsi"/>
          <w:color w:val="auto"/>
        </w:rPr>
        <w:t xml:space="preserve">that </w:t>
      </w:r>
      <w:r w:rsidR="006930BD" w:rsidRPr="008371CB">
        <w:rPr>
          <w:rFonts w:asciiTheme="minorHAnsi" w:eastAsia="DFKai-SB" w:hAnsiTheme="minorHAnsi" w:cstheme="minorHAnsi"/>
          <w:color w:val="auto"/>
        </w:rPr>
        <w:t>produces a repair tract of at least two nucleotides</w:t>
      </w:r>
      <w:hyperlink w:anchor="_ENREF_5" w:tooltip="Robertson, 2009 #1518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Sb2JlcnRzb248L0F1dGhvcj48WWVhcj4yMDA5PC9ZZWFy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Sb2JlcnRzb248L0F1dGhvcj48WWVhcj4yMDA5PC9ZZWFy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5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6930BD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7A5E07" w:rsidRPr="008371CB">
        <w:rPr>
          <w:rFonts w:asciiTheme="minorHAnsi" w:eastAsia="DFKai-SB" w:hAnsiTheme="minorHAnsi" w:cstheme="minorHAnsi"/>
          <w:color w:val="auto"/>
        </w:rPr>
        <w:t xml:space="preserve">BER is a coordinated mechanism that occurs in several steps. </w:t>
      </w:r>
      <w:r w:rsidR="00257244" w:rsidRPr="008371CB">
        <w:rPr>
          <w:rFonts w:asciiTheme="minorHAnsi" w:eastAsia="DFKai-SB" w:hAnsiTheme="minorHAnsi" w:cstheme="minorHAnsi"/>
          <w:color w:val="auto"/>
        </w:rPr>
        <w:t xml:space="preserve">The first step in 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BER is </w:t>
      </w:r>
      <w:r w:rsidR="00257244" w:rsidRPr="008371CB">
        <w:rPr>
          <w:rFonts w:asciiTheme="minorHAnsi" w:eastAsia="DFKai-SB" w:hAnsiTheme="minorHAnsi" w:cstheme="minorHAnsi"/>
          <w:color w:val="auto"/>
        </w:rPr>
        <w:t>the enzymatic hydrolysis of</w:t>
      </w:r>
      <w:r w:rsidR="004D59CE" w:rsidRPr="008371CB">
        <w:rPr>
          <w:rFonts w:asciiTheme="minorHAnsi" w:eastAsia="DFKai-SB" w:hAnsiTheme="minorHAnsi" w:cstheme="minorHAnsi"/>
          <w:color w:val="auto"/>
        </w:rPr>
        <w:t xml:space="preserve"> the</w:t>
      </w:r>
      <w:r w:rsidR="00B92CB1" w:rsidRPr="008371CB">
        <w:rPr>
          <w:rFonts w:asciiTheme="minorHAnsi" w:eastAsia="DFKai-SB" w:hAnsiTheme="minorHAnsi" w:cstheme="minorHAnsi"/>
          <w:color w:val="auto"/>
        </w:rPr>
        <w:t xml:space="preserve"> damaged</w:t>
      </w:r>
      <w:r w:rsidR="004D59CE" w:rsidRPr="008371CB">
        <w:rPr>
          <w:rFonts w:asciiTheme="minorHAnsi" w:eastAsia="DFKai-SB" w:hAnsiTheme="minorHAnsi" w:cstheme="minorHAnsi"/>
          <w:color w:val="auto"/>
        </w:rPr>
        <w:t xml:space="preserve"> nucleotide base </w:t>
      </w:r>
      <w:r w:rsidR="00257244" w:rsidRPr="008371CB">
        <w:rPr>
          <w:rFonts w:asciiTheme="minorHAnsi" w:eastAsia="DFKai-SB" w:hAnsiTheme="minorHAnsi" w:cstheme="minorHAnsi"/>
          <w:color w:val="auto"/>
        </w:rPr>
        <w:t>by a damage-specific DNA glycosylase</w:t>
      </w:r>
      <w:r w:rsidR="007A5E07" w:rsidRPr="008371CB">
        <w:rPr>
          <w:rFonts w:asciiTheme="minorHAnsi" w:eastAsia="DFKai-SB" w:hAnsiTheme="minorHAnsi" w:cstheme="minorHAnsi"/>
          <w:color w:val="auto"/>
        </w:rPr>
        <w:t xml:space="preserve"> to generate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an </w:t>
      </w:r>
      <w:r w:rsidR="004D59CE" w:rsidRPr="008371CB">
        <w:rPr>
          <w:rFonts w:asciiTheme="minorHAnsi" w:eastAsia="DFKai-SB" w:hAnsiTheme="minorHAnsi" w:cstheme="minorHAnsi"/>
          <w:color w:val="auto"/>
        </w:rPr>
        <w:t>apurinic/</w:t>
      </w:r>
      <w:r w:rsidR="007014A4" w:rsidRPr="008371CB">
        <w:rPr>
          <w:rFonts w:asciiTheme="minorHAnsi" w:eastAsia="DFKai-SB" w:hAnsiTheme="minorHAnsi" w:cstheme="minorHAnsi"/>
          <w:color w:val="auto"/>
        </w:rPr>
        <w:t>a</w:t>
      </w:r>
      <w:r w:rsidR="00F92492" w:rsidRPr="008371CB">
        <w:rPr>
          <w:rFonts w:asciiTheme="minorHAnsi" w:eastAsia="DFKai-SB" w:hAnsiTheme="minorHAnsi" w:cstheme="minorHAnsi"/>
          <w:color w:val="auto"/>
        </w:rPr>
        <w:t>pyrimidinic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(AP) </w:t>
      </w:r>
      <w:r w:rsidR="00257244" w:rsidRPr="008371CB">
        <w:rPr>
          <w:rFonts w:asciiTheme="minorHAnsi" w:eastAsia="DFKai-SB" w:hAnsiTheme="minorHAnsi" w:cstheme="minorHAnsi"/>
          <w:color w:val="auto"/>
        </w:rPr>
        <w:t xml:space="preserve">intermediate </w:t>
      </w:r>
      <w:r w:rsidR="007014A4" w:rsidRPr="008371CB">
        <w:rPr>
          <w:rFonts w:asciiTheme="minorHAnsi" w:eastAsia="DFKai-SB" w:hAnsiTheme="minorHAnsi" w:cstheme="minorHAnsi"/>
          <w:color w:val="auto"/>
        </w:rPr>
        <w:t>site</w:t>
      </w:r>
      <w:hyperlink w:anchor="_ENREF_6" w:tooltip="Lindahl, 1974 #101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&lt;EndNote&gt;&lt;Cite&gt;&lt;Author&gt;Lindahl&lt;/Author&gt;&lt;Year&gt;1974&lt;/Year&gt;&lt;RecNum&gt;1015&lt;/RecNum&gt;&lt;DisplayText&gt;&lt;style face="superscript"&gt;6&lt;/style&gt;&lt;/DisplayText&gt;&lt;record&gt;&lt;rec-number&gt;1015&lt;/rec-number&gt;&lt;foreign-keys&gt;&lt;key app="EN" db-id="rzw2esz9qdaw2ce5s2ep2swffxsadp0s9twz" timestamp="1531352038"&gt;1015&lt;/key&gt;&lt;/foreign-keys&gt;&lt;ref-type name="Journal Article"&gt;17&lt;/ref-type&gt;&lt;contributors&gt;&lt;authors&gt;&lt;author&gt;Lindahl, Tomas&lt;/author&gt;&lt;/authors&gt;&lt;/contributors&gt;&lt;titles&gt;&lt;title&gt;An N-glycosidase from Escherichia coli that releases free uracil from DNA containing deaminated cytosine residues&lt;/title&gt;&lt;secondary-title&gt;Proceedings of The National Academy of Sciences of the United States of America&lt;/secondary-title&gt;&lt;alt-title&gt;Proc Natl Acad Sci U S A&lt;/alt-title&gt;&lt;/titles&gt;&lt;periodical&gt;&lt;full-title&gt;Proceedings of the National Academy of Sciences of the United States of America&lt;/full-title&gt;&lt;/periodical&gt;&lt;alt-periodical&gt;&lt;full-title&gt;Proc Natl Acad Sci U S A&lt;/full-title&gt;&lt;abbr-1&gt;Proc. Natl. Acad. Sci. U. S. A.&lt;/abbr-1&gt;&lt;/alt-periodical&gt;&lt;pages&gt;3649-3653&lt;/pages&gt;&lt;volume&gt;71&lt;/volume&gt;&lt;number&gt;9&lt;/number&gt;&lt;dates&gt;&lt;year&gt;1974&lt;/year&gt;&lt;/dates&gt;&lt;isbn&gt;0027-8424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6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313794">
        <w:rPr>
          <w:rFonts w:asciiTheme="minorHAnsi" w:eastAsia="DFKai-SB" w:hAnsiTheme="minorHAnsi" w:cstheme="minorHAnsi"/>
          <w:color w:val="auto"/>
        </w:rPr>
        <w:t xml:space="preserve">. This is </w:t>
      </w:r>
      <w:r w:rsidR="007A5E07" w:rsidRPr="008371CB">
        <w:rPr>
          <w:rFonts w:asciiTheme="minorHAnsi" w:eastAsia="DFKai-SB" w:hAnsiTheme="minorHAnsi" w:cstheme="minorHAnsi"/>
          <w:color w:val="auto"/>
        </w:rPr>
        <w:t xml:space="preserve">followed by </w:t>
      </w:r>
      <w:r w:rsidR="0012784C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7A5E07" w:rsidRPr="008371CB">
        <w:rPr>
          <w:rFonts w:asciiTheme="minorHAnsi" w:eastAsia="DFKai-SB" w:hAnsiTheme="minorHAnsi" w:cstheme="minorHAnsi"/>
          <w:color w:val="auto"/>
        </w:rPr>
        <w:t>cleavage of the sugar-phosphate backbone at the AP site by an endonuclease, clean-up of the DNA ends by a lyase, gap-filling by a DNA polymerase, and sealing the final nick by a ligase</w:t>
      </w:r>
      <w:hyperlink w:anchor="_ENREF_5" w:tooltip="Robertson, 2009 #1518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Sb2JlcnRzb248L0F1dGhvcj48WWVhcj4yMDA5PC9ZZWFy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Sb2JlcnRzb248L0F1dGhvcj48WWVhcj4yMDA5PC9ZZWFy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5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6930BD" w:rsidRPr="008371CB">
        <w:rPr>
          <w:rFonts w:asciiTheme="minorHAnsi" w:eastAsia="DFKai-SB" w:hAnsiTheme="minorHAnsi" w:cstheme="minorHAnsi"/>
          <w:color w:val="auto"/>
        </w:rPr>
        <w:t>.</w:t>
      </w:r>
      <w:bookmarkEnd w:id="0"/>
      <w:r w:rsidR="00713D28" w:rsidRPr="008371CB">
        <w:rPr>
          <w:rFonts w:asciiTheme="minorHAnsi" w:eastAsia="DFKai-SB" w:hAnsiTheme="minorHAnsi" w:cstheme="minorHAnsi"/>
          <w:color w:val="auto"/>
        </w:rPr>
        <w:fldChar w:fldCharType="begin"/>
      </w:r>
      <w:r w:rsidR="00713D28" w:rsidRPr="008371CB">
        <w:rPr>
          <w:rFonts w:asciiTheme="minorHAnsi" w:eastAsia="DFKai-SB" w:hAnsiTheme="minorHAnsi" w:cstheme="minorHAnsi"/>
          <w:color w:val="auto"/>
        </w:rPr>
        <w:instrText xml:space="preserve"> HYPERLINK \l "_ENREF_7" \o "Verly, 1972 #1063" </w:instrText>
      </w:r>
      <w:r w:rsidR="00713D28" w:rsidRPr="008371CB">
        <w:rPr>
          <w:rFonts w:asciiTheme="minorHAnsi" w:eastAsia="DFKai-SB" w:hAnsiTheme="minorHAnsi" w:cstheme="minorHAnsi"/>
          <w:color w:val="auto"/>
        </w:rPr>
        <w:fldChar w:fldCharType="end"/>
      </w:r>
      <w:hyperlink w:anchor="_ENREF_8" w:tooltip="Sung, 2003 #1062" w:history="1"/>
      <w:hyperlink w:anchor="_ENREF_9" w:tooltip="Demple, 1994 #1061" w:history="1"/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</w:p>
    <w:p w14:paraId="11864DCA" w14:textId="77777777" w:rsidR="00BF20B8" w:rsidRPr="008371CB" w:rsidRDefault="00BF20B8" w:rsidP="008371CB">
      <w:pPr>
        <w:rPr>
          <w:rFonts w:asciiTheme="minorHAnsi" w:hAnsiTheme="minorHAnsi" w:cstheme="minorHAnsi"/>
          <w:color w:val="auto"/>
        </w:rPr>
      </w:pPr>
    </w:p>
    <w:p w14:paraId="1B947D70" w14:textId="7B82BC94" w:rsidR="00654074" w:rsidRPr="008371CB" w:rsidRDefault="003C0E9F" w:rsidP="008371CB">
      <w:pPr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>U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racil-DNA glycosylase (UDG) </w:t>
      </w:r>
      <w:r w:rsidR="00E926AC" w:rsidRPr="008371CB">
        <w:rPr>
          <w:rFonts w:asciiTheme="minorHAnsi" w:eastAsia="DFKai-SB" w:hAnsiTheme="minorHAnsi" w:cstheme="minorHAnsi"/>
          <w:color w:val="auto"/>
        </w:rPr>
        <w:t xml:space="preserve">hydrolyzes the 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uracil </w:t>
      </w:r>
      <w:r w:rsidRPr="008371CB">
        <w:rPr>
          <w:rFonts w:asciiTheme="minorHAnsi" w:eastAsia="DFKai-SB" w:hAnsiTheme="minorHAnsi" w:cstheme="minorHAnsi"/>
          <w:color w:val="auto"/>
        </w:rPr>
        <w:t xml:space="preserve">from uracil-containing DNA </w:t>
      </w:r>
      <w:r w:rsidR="006B19AA" w:rsidRPr="008371CB">
        <w:rPr>
          <w:rFonts w:asciiTheme="minorHAnsi" w:eastAsia="DFKai-SB" w:hAnsiTheme="minorHAnsi" w:cstheme="minorHAnsi"/>
          <w:color w:val="auto"/>
          <w:lang w:eastAsia="zh-TW"/>
        </w:rPr>
        <w:t>for BER</w:t>
      </w:r>
      <w:r w:rsidR="007C640A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>i</w:t>
      </w:r>
      <w:r w:rsidR="007C640A" w:rsidRPr="008371CB">
        <w:rPr>
          <w:rFonts w:asciiTheme="minorHAnsi" w:eastAsia="DFKai-SB" w:hAnsiTheme="minorHAnsi" w:cstheme="minorHAnsi"/>
          <w:color w:val="auto"/>
        </w:rPr>
        <w:t xml:space="preserve">n </w:t>
      </w:r>
      <w:r w:rsidR="007C640A" w:rsidRPr="008371CB">
        <w:rPr>
          <w:rFonts w:asciiTheme="minorHAnsi" w:eastAsia="DFKai-SB" w:hAnsiTheme="minorHAnsi" w:cstheme="minorHAnsi"/>
          <w:i/>
          <w:color w:val="auto"/>
        </w:rPr>
        <w:t>Escherichia coli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1573CF" w:rsidRPr="008371CB">
        <w:rPr>
          <w:rFonts w:asciiTheme="minorHAnsi" w:eastAsia="DFKai-SB" w:hAnsiTheme="minorHAnsi" w:cstheme="minorHAnsi"/>
          <w:color w:val="auto"/>
        </w:rPr>
        <w:t xml:space="preserve">Conventional UDG assays using radiolabeled DNA </w:t>
      </w:r>
      <w:r w:rsidR="00C969C9" w:rsidRPr="008371CB">
        <w:rPr>
          <w:rFonts w:asciiTheme="minorHAnsi" w:eastAsia="DFKai-SB" w:hAnsiTheme="minorHAnsi" w:cstheme="minorHAnsi"/>
          <w:color w:val="auto"/>
        </w:rPr>
        <w:t>involving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6B19AA" w:rsidRPr="008371CB">
        <w:rPr>
          <w:rFonts w:asciiTheme="minorHAnsi" w:eastAsia="DFKai-SB" w:hAnsiTheme="minorHAnsi" w:cstheme="minorHAnsi"/>
          <w:color w:val="auto"/>
        </w:rPr>
        <w:t xml:space="preserve">different </w:t>
      </w:r>
      <w:r w:rsidR="007014A4" w:rsidRPr="008371CB">
        <w:rPr>
          <w:rFonts w:asciiTheme="minorHAnsi" w:eastAsia="DFKai-SB" w:hAnsiTheme="minorHAnsi" w:cstheme="minorHAnsi"/>
          <w:color w:val="auto"/>
        </w:rPr>
        <w:t>separation techniques</w:t>
      </w:r>
      <w:hyperlink w:anchor="_ENREF_6" w:tooltip="Lindahl, 1974 #101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W5kYWhsPC9BdXRob3I+PFllYXI+MTk3NDwvWWVhcj48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W5kYWhsPC9BdXRob3I+PFllYXI+MTk3NDwvWWVhcj48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6-1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7014A4" w:rsidRPr="008371CB">
        <w:rPr>
          <w:rFonts w:asciiTheme="minorHAnsi" w:eastAsia="DFKai-SB" w:hAnsiTheme="minorHAnsi" w:cstheme="minorHAnsi"/>
          <w:color w:val="auto"/>
        </w:rPr>
        <w:t xml:space="preserve"> are usually time</w:t>
      </w:r>
      <w:r w:rsidR="00C969C9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>consuming,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labor</w:t>
      </w:r>
      <w:r w:rsidR="00C969C9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>intensive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B92CB1" w:rsidRPr="008371CB">
        <w:rPr>
          <w:rFonts w:asciiTheme="minorHAnsi" w:eastAsia="DFKai-SB" w:hAnsiTheme="minorHAnsi" w:cstheme="minorHAnsi"/>
          <w:color w:val="auto"/>
        </w:rPr>
        <w:t xml:space="preserve">with </w:t>
      </w:r>
      <w:r w:rsidR="007014A4" w:rsidRPr="008371CB">
        <w:rPr>
          <w:rFonts w:asciiTheme="minorHAnsi" w:eastAsia="DFKai-SB" w:hAnsiTheme="minorHAnsi" w:cstheme="minorHAnsi"/>
          <w:color w:val="auto"/>
        </w:rPr>
        <w:t>costly labeling reagents, complicated procedures</w:t>
      </w:r>
      <w:r w:rsidR="00E926AC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6B19AA" w:rsidRPr="008371CB">
        <w:rPr>
          <w:rFonts w:asciiTheme="minorHAnsi" w:eastAsia="DFKai-SB" w:hAnsiTheme="minorHAnsi" w:cstheme="minorHAnsi"/>
          <w:color w:val="auto"/>
        </w:rPr>
        <w:t xml:space="preserve">and </w:t>
      </w:r>
      <w:r w:rsidR="00C45E7A" w:rsidRPr="008371CB">
        <w:rPr>
          <w:rFonts w:asciiTheme="minorHAnsi" w:eastAsia="DFKai-SB" w:hAnsiTheme="minorHAnsi" w:cstheme="minorHAnsi"/>
          <w:color w:val="auto"/>
        </w:rPr>
        <w:t>requiring intensive training and practice to reduce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926AC" w:rsidRPr="008371CB">
        <w:rPr>
          <w:rFonts w:asciiTheme="minorHAnsi" w:eastAsia="DFKai-SB" w:hAnsiTheme="minorHAnsi" w:cstheme="minorHAnsi"/>
          <w:color w:val="auto"/>
        </w:rPr>
        <w:t>r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isks of </w:t>
      </w:r>
      <w:r w:rsidR="00E926AC" w:rsidRPr="008371CB">
        <w:rPr>
          <w:rFonts w:asciiTheme="minorHAnsi" w:eastAsia="DFKai-SB" w:hAnsiTheme="minorHAnsi" w:cstheme="minorHAnsi"/>
          <w:color w:val="auto"/>
        </w:rPr>
        <w:t>exposure</w:t>
      </w:r>
      <w:r w:rsidR="003E299B" w:rsidRPr="008371CB">
        <w:rPr>
          <w:rFonts w:asciiTheme="minorHAnsi" w:eastAsia="DFKai-SB" w:hAnsiTheme="minorHAnsi" w:cstheme="minorHAnsi"/>
          <w:color w:val="auto"/>
        </w:rPr>
        <w:t xml:space="preserve"> to radioactive materials</w:t>
      </w:r>
      <w:r w:rsidR="007014A4" w:rsidRPr="008371CB">
        <w:rPr>
          <w:rFonts w:asciiTheme="minorHAnsi" w:eastAsia="DFKai-SB" w:hAnsiTheme="minorHAnsi" w:cstheme="minorHAnsi"/>
          <w:color w:val="auto"/>
        </w:rPr>
        <w:t>. Fluorometric oligonucleotide assays have been developed</w:t>
      </w:r>
      <w:r w:rsidR="006B19AA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as a replacement </w:t>
      </w:r>
      <w:r w:rsidR="00B92CB1" w:rsidRPr="008371CB">
        <w:rPr>
          <w:rFonts w:asciiTheme="minorHAnsi" w:eastAsia="DFKai-SB" w:hAnsiTheme="minorHAnsi" w:cstheme="minorHAnsi"/>
          <w:color w:val="auto"/>
        </w:rPr>
        <w:t>for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radioisotope labeling</w:t>
      </w:r>
      <w:hyperlink w:anchor="_ENREF_14" w:tooltip="Kreklau, 2001 #290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LcmVrbGF1PC9BdXRob3I+PFllYXI+MjAwMTwvWWVhcj48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LcmVrbGF1PC9BdXRob3I+PFllYXI+MjAwMTwvWWVhcj48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14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6B19AA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B92CB1" w:rsidRPr="008371CB">
        <w:rPr>
          <w:rFonts w:asciiTheme="minorHAnsi" w:eastAsia="DFKai-SB" w:hAnsiTheme="minorHAnsi" w:cstheme="minorHAnsi"/>
          <w:color w:val="auto"/>
        </w:rPr>
        <w:t>in addition</w:t>
      </w:r>
      <w:r w:rsidR="006B19AA" w:rsidRPr="008371CB">
        <w:rPr>
          <w:rFonts w:asciiTheme="minorHAnsi" w:eastAsia="DFKai-SB" w:hAnsiTheme="minorHAnsi" w:cstheme="minorHAnsi"/>
          <w:color w:val="auto"/>
        </w:rPr>
        <w:t xml:space="preserve"> to 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molecular beacons and </w:t>
      </w:r>
      <w:r w:rsidR="00C969C9" w:rsidRPr="008371CB">
        <w:rPr>
          <w:rFonts w:asciiTheme="minorHAnsi" w:eastAsia="DFKai-SB" w:hAnsiTheme="minorHAnsi" w:cstheme="minorHAnsi"/>
          <w:color w:val="auto"/>
        </w:rPr>
        <w:t>Förster resonance energy transfer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technology</w:t>
      </w:r>
      <w:hyperlink w:anchor="_ENREF_15" w:tooltip="Liu, 2007 #1021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A3PC9ZZWFyPjxSZWNO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A3PC9ZZWFyPjxSZWNO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15-20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7014A4" w:rsidRPr="008371CB">
        <w:rPr>
          <w:rFonts w:asciiTheme="minorHAnsi" w:eastAsia="DFKai-SB" w:hAnsiTheme="minorHAnsi" w:cstheme="minorHAnsi"/>
          <w:color w:val="auto"/>
        </w:rPr>
        <w:t xml:space="preserve">. However, specific labeling is required for </w:t>
      </w:r>
      <w:r w:rsidR="00AA5706" w:rsidRPr="008371CB">
        <w:rPr>
          <w:rFonts w:asciiTheme="minorHAnsi" w:eastAsia="DFKai-SB" w:hAnsiTheme="minorHAnsi" w:cstheme="minorHAnsi"/>
          <w:color w:val="auto"/>
        </w:rPr>
        <w:t xml:space="preserve">all </w:t>
      </w:r>
      <w:r w:rsidR="007014A4" w:rsidRPr="008371CB">
        <w:rPr>
          <w:rFonts w:asciiTheme="minorHAnsi" w:eastAsia="DFKai-SB" w:hAnsiTheme="minorHAnsi" w:cstheme="minorHAnsi"/>
          <w:color w:val="auto"/>
        </w:rPr>
        <w:t>the</w:t>
      </w:r>
      <w:r w:rsidR="00AA5706" w:rsidRPr="008371CB">
        <w:rPr>
          <w:rFonts w:asciiTheme="minorHAnsi" w:eastAsia="DFKai-SB" w:hAnsiTheme="minorHAnsi" w:cstheme="minorHAnsi"/>
          <w:color w:val="auto"/>
        </w:rPr>
        <w:t xml:space="preserve"> </w:t>
      </w:r>
      <w:proofErr w:type="gramStart"/>
      <w:r w:rsidR="00AA5706" w:rsidRPr="008371CB">
        <w:rPr>
          <w:rFonts w:asciiTheme="minorHAnsi" w:eastAsia="DFKai-SB" w:hAnsiTheme="minorHAnsi" w:cstheme="minorHAnsi"/>
          <w:color w:val="auto"/>
        </w:rPr>
        <w:t>aforementioned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methods</w:t>
      </w:r>
      <w:proofErr w:type="gramEnd"/>
      <w:r w:rsidR="007014A4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AA5706" w:rsidRPr="008371CB">
        <w:rPr>
          <w:rFonts w:asciiTheme="minorHAnsi" w:eastAsia="DFKai-SB" w:hAnsiTheme="minorHAnsi" w:cstheme="minorHAnsi"/>
          <w:color w:val="auto"/>
        </w:rPr>
        <w:t>R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ecently </w:t>
      </w:r>
      <w:r w:rsidR="00AA5706" w:rsidRPr="008371CB">
        <w:rPr>
          <w:rFonts w:asciiTheme="minorHAnsi" w:eastAsia="DFKai-SB" w:hAnsiTheme="minorHAnsi" w:cstheme="minorHAnsi"/>
          <w:color w:val="auto"/>
        </w:rPr>
        <w:t>label</w:t>
      </w:r>
      <w:r w:rsidR="00C969C9" w:rsidRPr="008371CB">
        <w:rPr>
          <w:rFonts w:asciiTheme="minorHAnsi" w:eastAsia="DFKai-SB" w:hAnsiTheme="minorHAnsi" w:cstheme="minorHAnsi"/>
          <w:color w:val="auto"/>
        </w:rPr>
        <w:t>-</w:t>
      </w:r>
      <w:r w:rsidR="00AA5706" w:rsidRPr="008371CB">
        <w:rPr>
          <w:rFonts w:asciiTheme="minorHAnsi" w:eastAsia="DFKai-SB" w:hAnsiTheme="minorHAnsi" w:cstheme="minorHAnsi"/>
          <w:color w:val="auto"/>
        </w:rPr>
        <w:t>free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biosensors assays</w:t>
      </w:r>
      <w:hyperlink w:anchor="_ENREF_21" w:tooltip="Liu, 2013 #111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EzPC9ZZWFyPjxSZWNO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EzPC9ZZWFyPjxSZWNO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1-2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FB14B9" w:rsidRPr="008371CB">
        <w:rPr>
          <w:rFonts w:asciiTheme="minorHAnsi" w:eastAsia="DFKai-SB" w:hAnsiTheme="minorHAnsi" w:cstheme="minorHAnsi"/>
          <w:color w:val="auto"/>
        </w:rPr>
        <w:t xml:space="preserve"> and colorimetric methods based on </w:t>
      </w:r>
      <w:r w:rsidR="00C969C9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FB14B9" w:rsidRPr="008371CB">
        <w:rPr>
          <w:rFonts w:asciiTheme="minorHAnsi" w:eastAsia="DFKai-SB" w:hAnsiTheme="minorHAnsi" w:cstheme="minorHAnsi"/>
          <w:color w:val="auto"/>
        </w:rPr>
        <w:t xml:space="preserve">formation of </w:t>
      </w:r>
      <w:r w:rsidR="00C969C9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FB14B9" w:rsidRPr="008371CB">
        <w:rPr>
          <w:rFonts w:asciiTheme="minorHAnsi" w:eastAsia="DFKai-SB" w:hAnsiTheme="minorHAnsi" w:cstheme="minorHAnsi"/>
          <w:color w:val="auto"/>
        </w:rPr>
        <w:t>G-quadruplex</w:t>
      </w:r>
      <w:hyperlink w:anchor="_ENREF_24" w:tooltip="Liu, 2014 #111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E0PC9ZZWFyPjxSZWNO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XU8L0F1dGhvcj48WWVhcj4yMDE0PC9ZZWFyPjxSZWNO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4-26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AA5706" w:rsidRPr="008371CB">
        <w:rPr>
          <w:rFonts w:asciiTheme="minorHAnsi" w:eastAsia="DFKai-SB" w:hAnsiTheme="minorHAnsi" w:cstheme="minorHAnsi"/>
          <w:color w:val="auto"/>
        </w:rPr>
        <w:t>have been developed</w:t>
      </w:r>
      <w:r w:rsidR="003E299B" w:rsidRPr="008371CB">
        <w:rPr>
          <w:rFonts w:asciiTheme="minorHAnsi" w:eastAsia="DFKai-SB" w:hAnsiTheme="minorHAnsi" w:cstheme="minorHAnsi"/>
          <w:color w:val="auto"/>
        </w:rPr>
        <w:t>.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3E299B" w:rsidRPr="008371CB">
        <w:rPr>
          <w:rFonts w:asciiTheme="minorHAnsi" w:eastAsia="DFKai-SB" w:hAnsiTheme="minorHAnsi" w:cstheme="minorHAnsi"/>
          <w:color w:val="auto"/>
        </w:rPr>
        <w:t>H</w:t>
      </w:r>
      <w:r w:rsidR="00FB14B9" w:rsidRPr="008371CB">
        <w:rPr>
          <w:rFonts w:asciiTheme="minorHAnsi" w:eastAsia="DFKai-SB" w:hAnsiTheme="minorHAnsi" w:cstheme="minorHAnsi"/>
          <w:color w:val="auto"/>
        </w:rPr>
        <w:t xml:space="preserve">owever, </w:t>
      </w:r>
      <w:r w:rsidR="007014A4" w:rsidRPr="008371CB">
        <w:rPr>
          <w:rFonts w:asciiTheme="minorHAnsi" w:eastAsia="DFKai-SB" w:hAnsiTheme="minorHAnsi" w:cstheme="minorHAnsi"/>
          <w:color w:val="auto"/>
        </w:rPr>
        <w:t>multiple A:U pairs</w:t>
      </w:r>
      <w:r w:rsidR="00FB14B9" w:rsidRPr="008371CB">
        <w:rPr>
          <w:rFonts w:asciiTheme="minorHAnsi" w:eastAsia="DFKai-SB" w:hAnsiTheme="minorHAnsi" w:cstheme="minorHAnsi"/>
          <w:color w:val="auto"/>
        </w:rPr>
        <w:t xml:space="preserve"> or specially designed sequences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in the probes complicat</w:t>
      </w:r>
      <w:r w:rsidR="00AA5706" w:rsidRPr="008371CB">
        <w:rPr>
          <w:rFonts w:asciiTheme="minorHAnsi" w:eastAsia="DFKai-SB" w:hAnsiTheme="minorHAnsi" w:cstheme="minorHAnsi"/>
          <w:color w:val="auto"/>
        </w:rPr>
        <w:t>e</w:t>
      </w:r>
      <w:r w:rsidR="007014A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6B19AA" w:rsidRPr="008371CB">
        <w:rPr>
          <w:rFonts w:asciiTheme="minorHAnsi" w:eastAsia="DFKai-SB" w:hAnsiTheme="minorHAnsi" w:cstheme="minorHAnsi"/>
          <w:color w:val="auto"/>
        </w:rPr>
        <w:t xml:space="preserve">enzyme </w:t>
      </w:r>
      <w:r w:rsidR="007014A4" w:rsidRPr="008371CB">
        <w:rPr>
          <w:rFonts w:asciiTheme="minorHAnsi" w:eastAsia="DFKai-SB" w:hAnsiTheme="minorHAnsi" w:cstheme="minorHAnsi"/>
          <w:color w:val="auto"/>
        </w:rPr>
        <w:t>unit definition.</w:t>
      </w:r>
    </w:p>
    <w:p w14:paraId="4ED58E3A" w14:textId="77777777" w:rsidR="00BF20B8" w:rsidRPr="008371CB" w:rsidRDefault="00BF20B8" w:rsidP="008371CB">
      <w:pPr>
        <w:rPr>
          <w:rFonts w:asciiTheme="minorHAnsi" w:hAnsiTheme="minorHAnsi" w:cstheme="minorHAnsi"/>
          <w:color w:val="auto"/>
        </w:rPr>
      </w:pPr>
    </w:p>
    <w:p w14:paraId="12F43833" w14:textId="0F1C2843" w:rsidR="00AF4271" w:rsidRPr="008371CB" w:rsidRDefault="00235FEE" w:rsidP="008371CB">
      <w:pPr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>MALDI-TOF</w:t>
      </w:r>
      <w:r w:rsidR="00654074" w:rsidRPr="008371CB">
        <w:rPr>
          <w:rFonts w:asciiTheme="minorHAnsi" w:eastAsia="DFKai-SB" w:hAnsiTheme="minorHAnsi" w:cstheme="minorHAnsi"/>
          <w:color w:val="auto"/>
        </w:rPr>
        <w:t xml:space="preserve"> MS</w:t>
      </w:r>
      <w:r w:rsidRPr="008371CB">
        <w:rPr>
          <w:rFonts w:asciiTheme="minorHAnsi" w:eastAsia="DFKai-SB" w:hAnsiTheme="minorHAnsi" w:cstheme="minorHAnsi"/>
          <w:color w:val="auto"/>
        </w:rPr>
        <w:t xml:space="preserve"> is a technology that could be of great use </w:t>
      </w:r>
      <w:r w:rsidR="00C969C9" w:rsidRPr="008371CB">
        <w:rPr>
          <w:rFonts w:asciiTheme="minorHAnsi" w:eastAsia="DFKai-SB" w:hAnsiTheme="minorHAnsi" w:cstheme="minorHAnsi"/>
          <w:color w:val="auto"/>
        </w:rPr>
        <w:t>in</w:t>
      </w:r>
      <w:r w:rsidRPr="008371CB">
        <w:rPr>
          <w:rFonts w:asciiTheme="minorHAnsi" w:eastAsia="DFKai-SB" w:hAnsiTheme="minorHAnsi" w:cstheme="minorHAnsi"/>
          <w:color w:val="auto"/>
        </w:rPr>
        <w:t xml:space="preserve"> DNA analysis. Applications developed </w:t>
      </w:r>
      <w:r w:rsidRPr="008371CB">
        <w:rPr>
          <w:rFonts w:asciiTheme="minorHAnsi" w:eastAsia="DFKai-SB" w:hAnsiTheme="minorHAnsi" w:cstheme="minorHAnsi"/>
          <w:color w:val="auto"/>
        </w:rPr>
        <w:lastRenderedPageBreak/>
        <w:t xml:space="preserve">include </w:t>
      </w:r>
      <w:r w:rsidR="00C969C9" w:rsidRPr="008371CB">
        <w:rPr>
          <w:rFonts w:asciiTheme="minorHAnsi" w:eastAsia="DFKai-SB" w:hAnsiTheme="minorHAnsi" w:cstheme="minorHAnsi"/>
          <w:color w:val="auto"/>
        </w:rPr>
        <w:t>single-nucleotide polymorphism</w:t>
      </w:r>
      <w:r w:rsidRPr="008371CB">
        <w:rPr>
          <w:rFonts w:asciiTheme="minorHAnsi" w:eastAsia="DFKai-SB" w:hAnsiTheme="minorHAnsi" w:cstheme="minorHAnsi"/>
          <w:color w:val="auto"/>
        </w:rPr>
        <w:t xml:space="preserve"> genotyping</w:t>
      </w:r>
      <w:r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IYWZmPC9BdXRob3I+PFllYXI+MTk5NzwvWWVhcj48UmVj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</w:fldData>
        </w:fldChar>
      </w:r>
      <w:r w:rsidR="00713D28" w:rsidRPr="008371CB">
        <w:rPr>
          <w:rFonts w:asciiTheme="minorHAnsi" w:eastAsia="DFKai-SB" w:hAnsiTheme="minorHAnsi" w:cstheme="minorHAnsi"/>
          <w:color w:val="auto"/>
        </w:rPr>
        <w:instrText xml:space="preserve"> ADDIN EN.CITE </w:instrText>
      </w:r>
      <w:r w:rsidR="00713D28"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IYWZmPC9BdXRob3I+PFllYXI+MTk5NzwvWWVhcj48UmVj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</w:fldData>
        </w:fldChar>
      </w:r>
      <w:r w:rsidR="00713D28" w:rsidRPr="008371CB">
        <w:rPr>
          <w:rFonts w:asciiTheme="minorHAnsi" w:eastAsia="DFKai-SB" w:hAnsiTheme="minorHAnsi" w:cstheme="minorHAnsi"/>
          <w:color w:val="auto"/>
        </w:rPr>
        <w:instrText xml:space="preserve"> ADDIN EN.CITE.DATA </w:instrText>
      </w:r>
      <w:r w:rsidR="00713D28" w:rsidRPr="008371CB">
        <w:rPr>
          <w:rFonts w:asciiTheme="minorHAnsi" w:eastAsia="DFKai-SB" w:hAnsiTheme="minorHAnsi" w:cstheme="minorHAnsi"/>
          <w:color w:val="auto"/>
        </w:rPr>
      </w:r>
      <w:r w:rsidR="00713D28"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Pr="008371CB">
        <w:rPr>
          <w:rFonts w:asciiTheme="minorHAnsi" w:eastAsia="DFKai-SB" w:hAnsiTheme="minorHAnsi" w:cstheme="minorHAnsi"/>
          <w:color w:val="auto"/>
        </w:rPr>
      </w:r>
      <w:r w:rsidRPr="008371CB">
        <w:rPr>
          <w:rFonts w:asciiTheme="minorHAnsi" w:eastAsia="DFKai-SB" w:hAnsiTheme="minorHAnsi" w:cstheme="minorHAnsi"/>
          <w:color w:val="auto"/>
        </w:rPr>
        <w:fldChar w:fldCharType="separate"/>
      </w:r>
      <w:hyperlink w:anchor="_ENREF_27" w:tooltip="Haff, 1997 #757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7</w:t>
        </w:r>
      </w:hyperlink>
      <w:r w:rsidR="00713D28" w:rsidRPr="008371CB">
        <w:rPr>
          <w:rFonts w:asciiTheme="minorHAnsi" w:eastAsia="DFKai-SB" w:hAnsiTheme="minorHAnsi" w:cstheme="minorHAnsi"/>
          <w:noProof/>
          <w:color w:val="auto"/>
          <w:vertAlign w:val="superscript"/>
        </w:rPr>
        <w:t>,</w:t>
      </w:r>
      <w:hyperlink w:anchor="_ENREF_28" w:tooltip="Blondal, 2003 #791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8</w:t>
        </w:r>
      </w:hyperlink>
      <w:r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Pr="008371CB">
        <w:rPr>
          <w:rFonts w:asciiTheme="minorHAnsi" w:eastAsia="DFKai-SB" w:hAnsiTheme="minorHAnsi" w:cstheme="minorHAnsi"/>
          <w:color w:val="auto"/>
        </w:rPr>
        <w:t>, modified nucleotide analysis</w:t>
      </w:r>
      <w:hyperlink w:anchor="_ENREF_29" w:tooltip="Cui, 2008 #1446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dWk8L0F1dGhvcj48WWVhcj4yMDA4PC9ZZWFyPjxSZWNO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dWk8L0F1dGhvcj48WWVhcj4yMDA4PC9ZZWFyPjxSZWNO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29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Pr="008371CB">
        <w:rPr>
          <w:rFonts w:asciiTheme="minorHAnsi" w:eastAsia="DFKai-SB" w:hAnsiTheme="minorHAnsi" w:cstheme="minorHAnsi"/>
          <w:color w:val="auto"/>
        </w:rPr>
        <w:t>, and DNA repair intermediate identification</w:t>
      </w:r>
      <w:hyperlink w:anchor="_ENREF_30" w:tooltip="Darwanto, 2009 #144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EYXJ3YW50bzwvQXV0aG9yPjxZZWFyPjIwMDk8L1llYXI+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EYXJ3YW50bzwvQXV0aG9yPjxZZWFyPjIwMDk8L1llYXI+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30-34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0705CB" w:rsidRPr="008371CB">
        <w:rPr>
          <w:rFonts w:asciiTheme="minorHAnsi" w:eastAsia="DFKai-SB" w:hAnsiTheme="minorHAnsi" w:cstheme="minorHAnsi"/>
          <w:color w:val="auto"/>
        </w:rPr>
        <w:t xml:space="preserve">MALDI-TOF MS should be readily adopted for DNA glycosylase analysis to </w:t>
      </w:r>
      <w:r w:rsidR="00B26948" w:rsidRPr="008371CB">
        <w:rPr>
          <w:rFonts w:asciiTheme="minorHAnsi" w:eastAsia="DFKai-SB" w:hAnsiTheme="minorHAnsi" w:cstheme="minorHAnsi"/>
          <w:color w:val="auto"/>
        </w:rPr>
        <w:t>detect</w:t>
      </w:r>
      <w:r w:rsidR="000705C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26948" w:rsidRPr="008371CB">
        <w:rPr>
          <w:rFonts w:asciiTheme="minorHAnsi" w:eastAsia="DFKai-SB" w:hAnsiTheme="minorHAnsi" w:cstheme="minorHAnsi"/>
          <w:color w:val="auto"/>
        </w:rPr>
        <w:t>AP-site</w:t>
      </w:r>
      <w:r w:rsidR="00C969C9" w:rsidRPr="008371CB">
        <w:rPr>
          <w:rFonts w:asciiTheme="minorHAnsi" w:eastAsia="DFKai-SB" w:hAnsiTheme="minorHAnsi" w:cstheme="minorHAnsi"/>
          <w:color w:val="auto"/>
        </w:rPr>
        <w:t>-</w:t>
      </w:r>
      <w:r w:rsidR="00B26948" w:rsidRPr="008371CB">
        <w:rPr>
          <w:rFonts w:asciiTheme="minorHAnsi" w:eastAsia="DFKai-SB" w:hAnsiTheme="minorHAnsi" w:cstheme="minorHAnsi"/>
          <w:color w:val="auto"/>
        </w:rPr>
        <w:t xml:space="preserve">containing </w:t>
      </w:r>
      <w:r w:rsidR="000705CB" w:rsidRPr="008371CB">
        <w:rPr>
          <w:rFonts w:asciiTheme="minorHAnsi" w:eastAsia="DFKai-SB" w:hAnsiTheme="minorHAnsi" w:cstheme="minorHAnsi"/>
          <w:color w:val="auto"/>
        </w:rPr>
        <w:t>DNA products. However, AP-sites in DNA are prone to strand break under many experimental conditions</w:t>
      </w:r>
      <w:hyperlink w:anchor="_ENREF_33" w:tooltip="Alexeeva, 2019 #1216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BbGV4ZWV2YTwvQXV0aG9yPjxZZWFyPjIwMTk8L1llYXI+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BbGV4ZWV2YTwvQXV0aG9yPjxZZWFyPjIwMTk8L1llYXI+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3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0705CB" w:rsidRPr="008371CB">
        <w:rPr>
          <w:rFonts w:asciiTheme="minorHAnsi" w:eastAsia="DFKai-SB" w:hAnsiTheme="minorHAnsi" w:cstheme="minorHAnsi"/>
          <w:color w:val="auto"/>
        </w:rPr>
        <w:t xml:space="preserve">. A UDG assay is presented here using MALDI-TOF MS to </w:t>
      </w:r>
      <w:r w:rsidR="00544EC9">
        <w:rPr>
          <w:rFonts w:asciiTheme="minorHAnsi" w:eastAsia="DFKai-SB" w:hAnsiTheme="minorHAnsi" w:cstheme="minorHAnsi"/>
          <w:color w:val="auto"/>
        </w:rPr>
        <w:t xml:space="preserve">directly </w:t>
      </w:r>
      <w:r w:rsidR="000705CB" w:rsidRPr="008371CB">
        <w:rPr>
          <w:rFonts w:asciiTheme="minorHAnsi" w:eastAsia="DFKai-SB" w:hAnsiTheme="minorHAnsi" w:cstheme="minorHAnsi"/>
          <w:color w:val="auto"/>
        </w:rPr>
        <w:t>measure AP site production without significant strand-break noise. This label</w:t>
      </w:r>
      <w:r w:rsidR="00960332" w:rsidRPr="008371CB">
        <w:rPr>
          <w:rFonts w:asciiTheme="minorHAnsi" w:eastAsia="DFKai-SB" w:hAnsiTheme="minorHAnsi" w:cstheme="minorHAnsi"/>
          <w:color w:val="auto"/>
        </w:rPr>
        <w:t>-</w:t>
      </w:r>
      <w:r w:rsidR="000705CB" w:rsidRPr="008371CB">
        <w:rPr>
          <w:rFonts w:asciiTheme="minorHAnsi" w:eastAsia="DFKai-SB" w:hAnsiTheme="minorHAnsi" w:cstheme="minorHAnsi"/>
          <w:color w:val="auto"/>
        </w:rPr>
        <w:t xml:space="preserve">free method is easy to work with and has </w:t>
      </w:r>
      <w:r w:rsidR="00F1530D">
        <w:rPr>
          <w:rFonts w:asciiTheme="minorHAnsi" w:eastAsia="DFKai-SB" w:hAnsiTheme="minorHAnsi" w:cstheme="minorHAnsi"/>
          <w:color w:val="auto"/>
        </w:rPr>
        <w:t xml:space="preserve">a </w:t>
      </w:r>
      <w:r w:rsidR="000705CB" w:rsidRPr="008371CB">
        <w:rPr>
          <w:rFonts w:asciiTheme="minorHAnsi" w:eastAsia="DFKai-SB" w:hAnsiTheme="minorHAnsi" w:cstheme="minorHAnsi"/>
          <w:color w:val="auto"/>
        </w:rPr>
        <w:t xml:space="preserve">high potential for </w:t>
      </w:r>
      <w:r w:rsidR="00960332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0705CB" w:rsidRPr="008371CB">
        <w:rPr>
          <w:rFonts w:asciiTheme="minorHAnsi" w:eastAsia="DFKai-SB" w:hAnsiTheme="minorHAnsi" w:cstheme="minorHAnsi"/>
          <w:color w:val="auto"/>
        </w:rPr>
        <w:t>pharmaceutical application of DNA glycosylase inhibitor screening.</w:t>
      </w:r>
    </w:p>
    <w:p w14:paraId="237AD7DD" w14:textId="77777777" w:rsidR="00D15131" w:rsidRPr="008371CB" w:rsidRDefault="00D15131" w:rsidP="008371CB">
      <w:pPr>
        <w:widowControl/>
        <w:rPr>
          <w:rFonts w:asciiTheme="minorHAnsi" w:hAnsiTheme="minorHAnsi" w:cstheme="minorHAnsi"/>
          <w:b/>
          <w:color w:val="auto"/>
        </w:rPr>
      </w:pPr>
    </w:p>
    <w:p w14:paraId="3D4CD2F3" w14:textId="3B31AC7C" w:rsidR="006305D7" w:rsidRPr="008371CB" w:rsidRDefault="006305D7" w:rsidP="008371CB">
      <w:pPr>
        <w:widowControl/>
        <w:rPr>
          <w:rFonts w:asciiTheme="minorHAnsi" w:hAnsiTheme="minorHAnsi" w:cstheme="minorHAnsi"/>
          <w:b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PROTOCOL:</w:t>
      </w:r>
    </w:p>
    <w:p w14:paraId="7BB2F4FF" w14:textId="77777777" w:rsidR="000F3187" w:rsidRPr="008371CB" w:rsidRDefault="000F3187" w:rsidP="008371CB">
      <w:pPr>
        <w:widowControl/>
        <w:rPr>
          <w:rFonts w:asciiTheme="minorHAnsi" w:hAnsiTheme="minorHAnsi" w:cstheme="minorHAnsi"/>
          <w:color w:val="auto"/>
        </w:rPr>
      </w:pPr>
    </w:p>
    <w:p w14:paraId="530B46B8" w14:textId="6B03CF2E" w:rsidR="00AD227D" w:rsidRPr="008371CB" w:rsidRDefault="007014A4" w:rsidP="008371CB">
      <w:pPr>
        <w:pStyle w:val="ListParagraph"/>
        <w:widowControl/>
        <w:numPr>
          <w:ilvl w:val="0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Substrate</w:t>
      </w:r>
      <w:r w:rsidR="002C2D96" w:rsidRPr="008371CB">
        <w:rPr>
          <w:rFonts w:asciiTheme="minorHAnsi" w:eastAsia="DFKai-SB" w:hAnsiTheme="minorHAnsi" w:cstheme="minorHAnsi"/>
          <w:b/>
          <w:color w:val="auto"/>
          <w:lang w:eastAsia="zh-TW"/>
        </w:rPr>
        <w:t>/</w:t>
      </w:r>
      <w:r w:rsidR="008666A3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</w:t>
      </w:r>
      <w:r w:rsidR="00AD227D"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emplate </w:t>
      </w:r>
      <w:r w:rsidR="008666A3" w:rsidRPr="008371CB">
        <w:rPr>
          <w:rFonts w:asciiTheme="minorHAnsi" w:eastAsia="DFKai-SB" w:hAnsiTheme="minorHAnsi" w:cstheme="minorHAnsi"/>
          <w:b/>
          <w:color w:val="auto"/>
          <w:lang w:eastAsia="zh-TW"/>
        </w:rPr>
        <w:t>p</w:t>
      </w:r>
      <w:r w:rsidR="00F65F51" w:rsidRPr="008371CB">
        <w:rPr>
          <w:rFonts w:asciiTheme="minorHAnsi" w:eastAsia="DFKai-SB" w:hAnsiTheme="minorHAnsi" w:cstheme="minorHAnsi"/>
          <w:b/>
          <w:color w:val="auto"/>
          <w:lang w:eastAsia="zh-TW"/>
        </w:rPr>
        <w:t>reparation</w:t>
      </w:r>
    </w:p>
    <w:p w14:paraId="30ED995D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</w:p>
    <w:p w14:paraId="61023610" w14:textId="35D8459F" w:rsidR="00F36002" w:rsidRPr="008371CB" w:rsidRDefault="00A21D73" w:rsidP="008371CB">
      <w:pPr>
        <w:pStyle w:val="ListParagraph"/>
        <w:widowControl/>
        <w:numPr>
          <w:ilvl w:val="1"/>
          <w:numId w:val="24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esign </w:t>
      </w:r>
      <w:r w:rsidR="00AE309F" w:rsidRPr="008371CB">
        <w:rPr>
          <w:rFonts w:asciiTheme="minorHAnsi" w:eastAsia="DFKai-SB" w:hAnsiTheme="minorHAnsi" w:cstheme="minorHAnsi"/>
          <w:color w:val="auto"/>
          <w:lang w:eastAsia="zh-TW"/>
        </w:rPr>
        <w:t>u</w:t>
      </w:r>
      <w:r w:rsidR="007014A4" w:rsidRPr="008371CB">
        <w:rPr>
          <w:rFonts w:asciiTheme="minorHAnsi" w:eastAsia="DFKai-SB" w:hAnsiTheme="minorHAnsi" w:cstheme="minorHAnsi"/>
          <w:color w:val="auto"/>
          <w:lang w:eastAsia="zh-TW"/>
        </w:rPr>
        <w:t>racil substra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/template </w:t>
      </w:r>
      <w:r w:rsidR="0065601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uplex </w:t>
      </w:r>
      <w:r w:rsidR="00F1061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with </w:t>
      </w:r>
      <w:r w:rsidR="00B8690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F1061B" w:rsidRPr="008371CB">
        <w:rPr>
          <w:rFonts w:asciiTheme="minorHAnsi" w:eastAsia="DFKai-SB" w:hAnsiTheme="minorHAnsi" w:cstheme="minorHAnsi"/>
          <w:color w:val="auto"/>
          <w:lang w:eastAsia="zh-TW"/>
        </w:rPr>
        <w:t>balanced G</w:t>
      </w:r>
      <w:r w:rsidR="00E47671" w:rsidRPr="008371CB">
        <w:rPr>
          <w:rFonts w:asciiTheme="minorHAnsi" w:eastAsia="DFKai-SB" w:hAnsiTheme="minorHAnsi" w:cstheme="minorHAnsi"/>
          <w:color w:val="auto"/>
          <w:lang w:eastAsia="zh-TW"/>
        </w:rPr>
        <w:t>+</w:t>
      </w:r>
      <w:r w:rsidR="00F1061B" w:rsidRPr="008371CB">
        <w:rPr>
          <w:rFonts w:asciiTheme="minorHAnsi" w:eastAsia="DFKai-SB" w:hAnsiTheme="minorHAnsi" w:cstheme="minorHAnsi"/>
          <w:color w:val="auto"/>
          <w:lang w:eastAsia="zh-TW"/>
        </w:rPr>
        <w:t>C content</w:t>
      </w:r>
      <w:r w:rsidR="00E4767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F36002" w:rsidRPr="008371CB">
        <w:rPr>
          <w:rFonts w:asciiTheme="minorHAnsi" w:eastAsia="DFKai-SB" w:hAnsiTheme="minorHAnsi" w:cstheme="minorHAnsi"/>
          <w:color w:val="auto"/>
          <w:lang w:eastAsia="zh-TW"/>
        </w:rPr>
        <w:t>of ~</w:t>
      </w:r>
      <w:r w:rsidR="00F9429D" w:rsidRPr="008371CB">
        <w:rPr>
          <w:rFonts w:asciiTheme="minorHAnsi" w:eastAsia="DFKai-SB" w:hAnsiTheme="minorHAnsi" w:cstheme="minorHAnsi"/>
          <w:color w:val="auto"/>
          <w:lang w:eastAsia="zh-TW"/>
        </w:rPr>
        <w:t>5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>0</w:t>
      </w:r>
      <w:r w:rsidR="00F9429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± 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>10</w:t>
      </w:r>
      <w:r w:rsidR="00E47671" w:rsidRPr="008371CB">
        <w:rPr>
          <w:rFonts w:asciiTheme="minorHAnsi" w:eastAsia="DFKai-SB" w:hAnsiTheme="minorHAnsi" w:cstheme="minorHAnsi"/>
          <w:color w:val="auto"/>
          <w:lang w:eastAsia="zh-TW"/>
        </w:rPr>
        <w:t>%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>and minimum melting temperature of</w:t>
      </w:r>
      <w:r w:rsidR="00A9229A" w:rsidRPr="008371CB">
        <w:rPr>
          <w:rFonts w:asciiTheme="minorHAnsi" w:eastAsia="DFKai-SB" w:hAnsiTheme="minorHAnsi" w:cstheme="minorHAnsi"/>
          <w:color w:val="auto"/>
        </w:rPr>
        <w:t xml:space="preserve"> 50 °C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for the duplex region. </w:t>
      </w:r>
    </w:p>
    <w:p w14:paraId="0C7E8717" w14:textId="77777777" w:rsidR="00F36002" w:rsidRPr="008371CB" w:rsidRDefault="00F3600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5BCE5A82" w14:textId="64F792C9" w:rsidR="00DB527A" w:rsidRPr="008371CB" w:rsidRDefault="00F3600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OTE:</w:t>
      </w:r>
      <w:r w:rsidR="003B319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ne nucleotide difference between </w:t>
      </w:r>
      <w:r w:rsidR="001349D4" w:rsidRPr="008371CB">
        <w:rPr>
          <w:rFonts w:asciiTheme="minorHAnsi" w:eastAsia="DFKai-SB" w:hAnsiTheme="minorHAnsi" w:cstheme="minorHAnsi"/>
          <w:color w:val="auto"/>
          <w:lang w:eastAsia="zh-TW"/>
        </w:rPr>
        <w:t>1</w:t>
      </w:r>
      <w:r w:rsidR="00011FD6" w:rsidRPr="008371CB">
        <w:rPr>
          <w:rFonts w:asciiTheme="minorHAnsi" w:eastAsia="DFKai-SB" w:hAnsiTheme="minorHAnsi" w:cstheme="minorHAnsi"/>
          <w:color w:val="auto"/>
          <w:lang w:eastAsia="zh-TW"/>
        </w:rPr>
        <w:t>8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14A4" w:rsidRPr="008371CB">
        <w:rPr>
          <w:rFonts w:asciiTheme="minorHAnsi" w:eastAsia="DFKai-SB" w:hAnsiTheme="minorHAnsi" w:cstheme="minorHAnsi"/>
          <w:color w:val="auto"/>
          <w:lang w:eastAsia="zh-TW"/>
        </w:rPr>
        <w:t>nt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substrates</w:t>
      </w:r>
      <w:r w:rsidR="007014A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nd 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>19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nt </w:t>
      </w:r>
      <w:r w:rsidR="007014A4" w:rsidRPr="008371CB">
        <w:rPr>
          <w:rFonts w:asciiTheme="minorHAnsi" w:eastAsia="DFKai-SB" w:hAnsiTheme="minorHAnsi" w:cstheme="minorHAnsi"/>
          <w:color w:val="auto"/>
          <w:lang w:eastAsia="zh-TW"/>
        </w:rPr>
        <w:t>templates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A9229A" w:rsidRPr="008371CB">
        <w:rPr>
          <w:rFonts w:asciiTheme="minorHAnsi" w:eastAsia="DFKai-SB" w:hAnsiTheme="minorHAnsi" w:cstheme="minorHAnsi"/>
          <w:b/>
          <w:color w:val="auto"/>
        </w:rPr>
        <w:t>Table 1</w:t>
      </w:r>
      <w:r w:rsidR="00B20BCD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B20BCD" w:rsidRPr="008371CB">
        <w:rPr>
          <w:rFonts w:asciiTheme="minorHAnsi" w:eastAsia="DFKai-SB" w:hAnsiTheme="minorHAnsi" w:cstheme="minorHAnsi"/>
          <w:bCs/>
          <w:color w:val="auto"/>
        </w:rPr>
        <w:t xml:space="preserve">and </w:t>
      </w:r>
      <w:r w:rsidR="00B20BCD" w:rsidRPr="008371CB">
        <w:rPr>
          <w:rFonts w:asciiTheme="minorHAnsi" w:eastAsia="DFKai-SB" w:hAnsiTheme="minorHAnsi" w:cstheme="minorHAnsi"/>
          <w:b/>
          <w:color w:val="auto"/>
        </w:rPr>
        <w:t>Figure 1</w:t>
      </w:r>
      <w:r w:rsidR="00A9229A" w:rsidRPr="008371CB">
        <w:rPr>
          <w:rFonts w:asciiTheme="minorHAnsi" w:eastAsia="DFKai-SB" w:hAnsiTheme="minorHAnsi" w:cstheme="minorHAnsi"/>
          <w:bCs/>
          <w:color w:val="auto"/>
        </w:rPr>
        <w:t>)</w:t>
      </w:r>
      <w:r w:rsidR="007014A4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 xml:space="preserve"> </w:t>
      </w:r>
      <w:r w:rsidR="00F1530D">
        <w:rPr>
          <w:rFonts w:asciiTheme="minorHAnsi" w:eastAsia="DFKai-SB" w:hAnsiTheme="minorHAnsi" w:cstheme="minorHAnsi"/>
          <w:color w:val="auto"/>
          <w:lang w:eastAsia="zh-TW"/>
        </w:rPr>
        <w:t>helps</w:t>
      </w:r>
      <w:r w:rsidR="00105A7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349D4" w:rsidRPr="008371CB">
        <w:rPr>
          <w:rFonts w:asciiTheme="minorHAnsi" w:eastAsia="DFKai-SB" w:hAnsiTheme="minorHAnsi" w:cstheme="minorHAnsi"/>
          <w:color w:val="auto"/>
          <w:lang w:eastAsia="zh-TW"/>
        </w:rPr>
        <w:t>better MS signal</w:t>
      </w:r>
      <w:r w:rsidR="00585FD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nterpretation and appropriate annealing</w:t>
      </w:r>
      <w:r w:rsidR="001349D4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B6398" w:rsidRPr="008371CB">
        <w:rPr>
          <w:rFonts w:asciiTheme="minorHAnsi" w:eastAsia="DFKai-SB" w:hAnsiTheme="minorHAnsi" w:cstheme="minorHAnsi"/>
          <w:color w:val="auto"/>
          <w:lang w:eastAsia="zh-TW"/>
        </w:rPr>
        <w:t>The template strand serve</w:t>
      </w:r>
      <w:r w:rsidR="00910084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9B639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s complementary DNA to generate A-U or G-U mismatches</w:t>
      </w:r>
      <w:r w:rsidR="00986F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874691">
        <w:rPr>
          <w:rFonts w:asciiTheme="minorHAnsi" w:eastAsia="DFKai-SB" w:hAnsiTheme="minorHAnsi" w:cstheme="minorHAnsi"/>
          <w:color w:val="auto"/>
          <w:lang w:eastAsia="zh-TW"/>
        </w:rPr>
        <w:t>(</w:t>
      </w:r>
      <w:r w:rsidR="00986F9A" w:rsidRPr="008371CB">
        <w:rPr>
          <w:rFonts w:asciiTheme="minorHAnsi" w:eastAsia="DFKai-SB" w:hAnsiTheme="minorHAnsi" w:cstheme="minorHAnsi"/>
          <w:b/>
          <w:color w:val="auto"/>
        </w:rPr>
        <w:t>Table 1</w:t>
      </w:r>
      <w:r w:rsidR="00874691" w:rsidRPr="00874691">
        <w:rPr>
          <w:rFonts w:asciiTheme="minorHAnsi" w:eastAsia="DFKai-SB" w:hAnsiTheme="minorHAnsi" w:cstheme="minorHAnsi"/>
          <w:bCs/>
          <w:color w:val="auto"/>
        </w:rPr>
        <w:t>)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B639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but </w:t>
      </w:r>
      <w:r w:rsidR="00986F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an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lso </w:t>
      </w:r>
      <w:r w:rsidR="00986F9A" w:rsidRPr="008371CB">
        <w:rPr>
          <w:rFonts w:asciiTheme="minorHAnsi" w:eastAsia="DFKai-SB" w:hAnsiTheme="minorHAnsi" w:cstheme="minorHAnsi"/>
          <w:color w:val="auto"/>
          <w:lang w:eastAsia="zh-TW"/>
        </w:rPr>
        <w:t>be used as a reference signal in MS measurement</w:t>
      </w:r>
      <w:r w:rsidR="00AA5706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986F9A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3F33E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he use of HPLC-purified synthetic oligonucleotides is satisfactory for this study.</w:t>
      </w:r>
    </w:p>
    <w:p w14:paraId="2186828B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12FD8834" w14:textId="4F3EF995" w:rsidR="00D36A50" w:rsidRPr="008371CB" w:rsidRDefault="00D349E2" w:rsidP="008371CB">
      <w:pPr>
        <w:pStyle w:val="ListParagraph"/>
        <w:widowControl/>
        <w:numPr>
          <w:ilvl w:val="1"/>
          <w:numId w:val="24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issolve DNA in </w:t>
      </w:r>
      <w:r w:rsidR="00204C6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1 mM EDTA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nd </w:t>
      </w:r>
      <w:r w:rsidR="00204C60" w:rsidRPr="008371CB">
        <w:rPr>
          <w:rFonts w:asciiTheme="minorHAnsi" w:eastAsia="DFKai-SB" w:hAnsiTheme="minorHAnsi" w:cstheme="minorHAnsi"/>
          <w:color w:val="auto"/>
          <w:lang w:eastAsia="zh-TW"/>
        </w:rPr>
        <w:t>10 mM Tris-HCl</w:t>
      </w:r>
      <w:r w:rsidR="00204C60" w:rsidRPr="008371CB">
        <w:rPr>
          <w:rFonts w:asciiTheme="minorHAnsi" w:eastAsia="DFKai-SB" w:hAnsiTheme="minorHAnsi" w:cstheme="minorHAnsi"/>
          <w:color w:val="auto"/>
        </w:rPr>
        <w:t>(pH 8.0 at 25 ˚C)</w:t>
      </w:r>
      <w:r w:rsidR="00204C6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4A52C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(TE)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t </w:t>
      </w:r>
      <w:r w:rsidR="003F33E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oncentration of </w:t>
      </w:r>
      <w:r w:rsidR="002D1FB6" w:rsidRPr="008371CB">
        <w:rPr>
          <w:rFonts w:asciiTheme="minorHAnsi" w:eastAsia="DFKai-SB" w:hAnsiTheme="minorHAnsi" w:cstheme="minorHAnsi"/>
          <w:color w:val="auto"/>
          <w:lang w:eastAsia="zh-TW"/>
        </w:rPr>
        <w:t>100 μmol/L</w:t>
      </w:r>
      <w:r w:rsidR="0017642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s </w:t>
      </w:r>
      <w:r w:rsidR="00A7557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17642A" w:rsidRPr="008371CB">
        <w:rPr>
          <w:rFonts w:asciiTheme="minorHAnsi" w:eastAsia="DFKai-SB" w:hAnsiTheme="minorHAnsi" w:cstheme="minorHAnsi"/>
          <w:color w:val="auto"/>
          <w:lang w:eastAsia="zh-TW"/>
        </w:rPr>
        <w:t>stock</w:t>
      </w:r>
      <w:r w:rsidR="00672D7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75571" w:rsidRPr="008371CB">
        <w:rPr>
          <w:rFonts w:asciiTheme="minorHAnsi" w:eastAsia="DFKai-SB" w:hAnsiTheme="minorHAnsi" w:cstheme="minorHAnsi"/>
          <w:color w:val="auto"/>
          <w:lang w:eastAsia="zh-TW"/>
        </w:rPr>
        <w:t>and store</w:t>
      </w:r>
      <w:r w:rsidR="00AF4A4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75571" w:rsidRPr="008371CB">
        <w:rPr>
          <w:rFonts w:asciiTheme="minorHAnsi" w:eastAsia="DFKai-SB" w:hAnsiTheme="minorHAnsi" w:cstheme="minorHAnsi"/>
          <w:color w:val="auto"/>
          <w:lang w:eastAsia="zh-TW"/>
        </w:rPr>
        <w:t>at</w:t>
      </w:r>
      <w:r w:rsidR="00672D7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-2</w:t>
      </w:r>
      <w:r w:rsidR="00672D79" w:rsidRPr="008371CB">
        <w:rPr>
          <w:rFonts w:asciiTheme="minorHAnsi" w:eastAsia="DFKai-SB" w:hAnsiTheme="minorHAnsi" w:cstheme="minorHAnsi"/>
          <w:color w:val="auto"/>
        </w:rPr>
        <w:t xml:space="preserve">0 </w:t>
      </w:r>
      <w:r w:rsidR="00B8690A" w:rsidRPr="008371CB">
        <w:rPr>
          <w:rFonts w:asciiTheme="minorHAnsi" w:eastAsia="DFKai-SB" w:hAnsiTheme="minorHAnsi" w:cstheme="minorHAnsi"/>
          <w:color w:val="auto"/>
        </w:rPr>
        <w:t>°</w:t>
      </w:r>
      <w:r w:rsidR="00672D79" w:rsidRPr="008371CB">
        <w:rPr>
          <w:rFonts w:asciiTheme="minorHAnsi" w:eastAsia="DFKai-SB" w:hAnsiTheme="minorHAnsi" w:cstheme="minorHAnsi"/>
          <w:color w:val="auto"/>
        </w:rPr>
        <w:t>C</w:t>
      </w:r>
      <w:r w:rsidR="002D13D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ilute </w:t>
      </w:r>
      <w:r w:rsidR="003F33E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is 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>20 μL stock with TE to a final volume of 800 μL (25-fold dilution</w:t>
      </w:r>
      <w:r w:rsidR="000D3DE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o 4 μmol/L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). 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Measure the absorbance </w:t>
      </w:r>
      <w:r w:rsidR="006E21E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the DNA solution </w:t>
      </w:r>
      <w:r w:rsidR="00F25E6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in a </w:t>
      </w:r>
      <w:r w:rsidR="003F33E0" w:rsidRPr="008371CB">
        <w:rPr>
          <w:rFonts w:asciiTheme="minorHAnsi" w:eastAsia="DFKai-SB" w:hAnsiTheme="minorHAnsi" w:cstheme="minorHAnsi"/>
          <w:color w:val="auto"/>
          <w:lang w:eastAsia="zh-TW"/>
        </w:rPr>
        <w:t>UV</w:t>
      </w:r>
      <w:r w:rsidR="00F25E6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-visible spectrophotometer 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t λ = 260 nm to ensure the </w:t>
      </w:r>
      <w:r w:rsidR="0025689A" w:rsidRPr="008371CB">
        <w:rPr>
          <w:rFonts w:asciiTheme="minorHAnsi" w:eastAsia="DFKai-SB" w:hAnsiTheme="minorHAnsi" w:cstheme="minorHAnsi"/>
          <w:color w:val="auto"/>
          <w:lang w:eastAsia="zh-TW"/>
        </w:rPr>
        <w:t>manufacturer</w:t>
      </w:r>
      <w:r w:rsidR="002C792C" w:rsidRPr="008371CB">
        <w:rPr>
          <w:rFonts w:asciiTheme="minorHAnsi" w:eastAsia="DFKai-SB" w:hAnsiTheme="minorHAnsi" w:cstheme="minorHAnsi"/>
          <w:color w:val="auto"/>
          <w:lang w:eastAsia="zh-TW"/>
        </w:rPr>
        <w:t>’s</w:t>
      </w:r>
      <w:r w:rsidR="002568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ssigned concentration. 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For example: </w:t>
      </w:r>
      <w:r w:rsidR="002568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260 = 0.204 for 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4 μmol/L of U+9 and </w:t>
      </w:r>
      <w:r w:rsidR="002568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260 = 0.192 for 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>4 μmol/L of T1</w:t>
      </w:r>
      <w:r w:rsidR="000D3DE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0D3DE6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1</w:t>
      </w:r>
      <w:r w:rsidR="000D3DE6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>)</w:t>
      </w:r>
      <w:r w:rsidR="002005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 </w:t>
      </w:r>
    </w:p>
    <w:p w14:paraId="56D72920" w14:textId="77777777" w:rsidR="00D36A50" w:rsidRPr="008371CB" w:rsidRDefault="00D36A50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2099548" w14:textId="2D23B7C2" w:rsidR="00986F9A" w:rsidRPr="008371CB" w:rsidRDefault="002C792C" w:rsidP="008371CB">
      <w:pPr>
        <w:pStyle w:val="ListParagraph"/>
        <w:widowControl/>
        <w:numPr>
          <w:ilvl w:val="1"/>
          <w:numId w:val="24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bookmarkStart w:id="1" w:name="_Hlk83189247"/>
      <w:r w:rsidRPr="008371CB">
        <w:rPr>
          <w:rFonts w:asciiTheme="minorHAnsi" w:eastAsia="DFKai-SB" w:hAnsiTheme="minorHAnsi" w:cstheme="minorHAnsi"/>
          <w:color w:val="auto"/>
          <w:lang w:eastAsia="zh-TW"/>
        </w:rPr>
        <w:t>Perform</w:t>
      </w:r>
      <w:r w:rsidR="00AE3FFE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>MALDI-TOF MS analysis (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>ections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4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–</w:t>
      </w:r>
      <w:r w:rsidR="00A9229A" w:rsidRPr="008371CB">
        <w:rPr>
          <w:rFonts w:asciiTheme="minorHAnsi" w:eastAsia="DFKai-SB" w:hAnsiTheme="minorHAnsi" w:cstheme="minorHAnsi"/>
          <w:color w:val="auto"/>
          <w:lang w:eastAsia="zh-TW"/>
        </w:rPr>
        <w:t>6)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for</w:t>
      </w:r>
      <w:r w:rsidR="0065601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ligonucleotide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quality control by inspecting unique peak signals</w:t>
      </w:r>
      <w:r w:rsidR="00FB3D0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t designated m/z values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s well as 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by </w:t>
      </w:r>
      <w:r w:rsidR="00AE3FFE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hecking 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at the 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>signal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>to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D36A50" w:rsidRPr="008371CB">
        <w:rPr>
          <w:rFonts w:asciiTheme="minorHAnsi" w:eastAsia="DFKai-SB" w:hAnsiTheme="minorHAnsi" w:cstheme="minorHAnsi"/>
          <w:color w:val="auto"/>
          <w:lang w:eastAsia="zh-TW"/>
        </w:rPr>
        <w:t>noise ratio</w:t>
      </w:r>
      <w:r w:rsidR="00FB3D0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A112B" w:rsidRPr="008371CB">
        <w:rPr>
          <w:rFonts w:asciiTheme="minorHAnsi" w:eastAsia="DFKai-SB" w:hAnsiTheme="minorHAnsi" w:cstheme="minorHAnsi"/>
          <w:color w:val="auto"/>
          <w:lang w:eastAsia="zh-TW"/>
        </w:rPr>
        <w:t>is</w:t>
      </w:r>
      <w:r w:rsidR="006E5C3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&gt;</w:t>
      </w:r>
      <w:r w:rsidR="00FB3D01" w:rsidRPr="008371CB">
        <w:rPr>
          <w:rFonts w:asciiTheme="minorHAnsi" w:eastAsia="DFKai-SB" w:hAnsiTheme="minorHAnsi" w:cstheme="minorHAnsi"/>
          <w:color w:val="auto"/>
          <w:lang w:eastAsia="zh-TW"/>
        </w:rPr>
        <w:t>100</w:t>
      </w:r>
      <w:r w:rsidR="003C274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3C2741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Figure 1B</w:t>
      </w:r>
      <w:r w:rsidR="003C274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nd </w:t>
      </w:r>
      <w:r w:rsidR="00F27761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 xml:space="preserve">Figure </w:t>
      </w:r>
      <w:r w:rsidR="003C2741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1D</w:t>
      </w:r>
      <w:r w:rsidR="003C2741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B12152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bookmarkEnd w:id="1"/>
      <w:r w:rsidR="00986F9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</w:p>
    <w:p w14:paraId="7E230BC4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3EBDC18A" w14:textId="4A0C5D19" w:rsidR="00DB527A" w:rsidRPr="008371CB" w:rsidRDefault="002D1FB6" w:rsidP="008371CB">
      <w:pPr>
        <w:pStyle w:val="ListParagraph"/>
        <w:widowControl/>
        <w:numPr>
          <w:ilvl w:val="0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DNA </w:t>
      </w:r>
      <w:r w:rsidR="00C5560D" w:rsidRPr="008371CB">
        <w:rPr>
          <w:rFonts w:asciiTheme="minorHAnsi" w:eastAsia="DFKai-SB" w:hAnsiTheme="minorHAnsi" w:cstheme="minorHAnsi"/>
          <w:b/>
          <w:color w:val="auto"/>
          <w:lang w:eastAsia="zh-TW"/>
        </w:rPr>
        <w:t>g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lycosylase </w:t>
      </w:r>
      <w:r w:rsidR="00C5560D" w:rsidRPr="008371CB">
        <w:rPr>
          <w:rFonts w:asciiTheme="minorHAnsi" w:eastAsia="DFKai-SB" w:hAnsiTheme="minorHAnsi" w:cstheme="minorHAnsi"/>
          <w:b/>
          <w:color w:val="auto"/>
          <w:lang w:eastAsia="zh-TW"/>
        </w:rPr>
        <w:t>a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ssay</w:t>
      </w:r>
    </w:p>
    <w:p w14:paraId="630AC73D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E017EC7" w14:textId="13EA80AD" w:rsidR="0062136F" w:rsidRPr="008371CB" w:rsidRDefault="00C37601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sing </w:t>
      </w:r>
      <w:r w:rsidR="00A755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G</w:t>
      </w:r>
      <w:r w:rsidR="002D1FB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:U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F4044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ubstrate </w:t>
      </w:r>
      <w:r w:rsidR="004E6F4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="002D1FB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1</w:t>
      </w:r>
      <w:r w:rsidR="00715E1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/</w:t>
      </w:r>
      <w:r w:rsidR="002D1FB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+9</w:t>
      </w:r>
      <w:r w:rsidR="00F4044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5685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uplex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(</w:t>
      </w:r>
      <w:r w:rsidR="004E6F4F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Table 1</w:t>
      </w:r>
      <w:r w:rsidR="00B20BCD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 </w:t>
      </w:r>
      <w:r w:rsidR="00B20BCD" w:rsidRPr="008371CB">
        <w:rPr>
          <w:rFonts w:asciiTheme="minorHAnsi" w:eastAsia="DFKai-SB" w:hAnsiTheme="minorHAnsi" w:cstheme="minorHAnsi"/>
          <w:bCs/>
          <w:color w:val="auto"/>
          <w:highlight w:val="yellow"/>
          <w:lang w:eastAsia="zh-TW"/>
        </w:rPr>
        <w:t>and</w:t>
      </w:r>
      <w:r w:rsidR="00B20BCD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 Figure 1A</w:t>
      </w:r>
      <w:r w:rsidR="00EA02FC" w:rsidRPr="008371CB">
        <w:rPr>
          <w:rFonts w:asciiTheme="minorHAnsi" w:eastAsia="DFKai-SB" w:hAnsiTheme="minorHAnsi" w:cstheme="minorHAnsi"/>
          <w:bCs/>
          <w:color w:val="auto"/>
          <w:highlight w:val="yellow"/>
          <w:lang w:eastAsia="zh-TW"/>
        </w:rPr>
        <w:t>)</w:t>
      </w:r>
      <w:r w:rsidR="004E6F4F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 </w:t>
      </w:r>
      <w:r w:rsidR="00B4264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for </w:t>
      </w:r>
      <w:r w:rsidR="00F612F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2D1FB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glycosylase reaction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B4264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or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example</w:t>
      </w:r>
      <w:r w:rsidR="00F4044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AB787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AE2DD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n a 1.5</w:t>
      </w:r>
      <w:r w:rsidR="00C5560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L steril</w:t>
      </w:r>
      <w:r w:rsidR="00D50EF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e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3710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icrocentrifuge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ube</w:t>
      </w:r>
      <w:r w:rsidR="00C5560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dd 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70 μL </w:t>
      </w:r>
      <w:r w:rsidR="00C5560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H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  <w:vertAlign w:val="subscript"/>
          <w:lang w:eastAsia="zh-TW"/>
        </w:rPr>
        <w:t>2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, 10 μL 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10x UDG reaction buffer,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5 μL 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1 stock, 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5 μL </w:t>
      </w:r>
      <w:r w:rsidR="007C543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="00BD05A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+9</w:t>
      </w:r>
      <w:r w:rsidR="00672D7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A02F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tock (step 1.2.).</w:t>
      </w:r>
    </w:p>
    <w:p w14:paraId="4E585545" w14:textId="323FA09D" w:rsidR="0023003A" w:rsidRPr="008371CB" w:rsidRDefault="00EA02FC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</w:p>
    <w:p w14:paraId="5DA418B3" w14:textId="70EFBE27" w:rsidR="003127BA" w:rsidRPr="008371CB" w:rsidRDefault="0023003A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O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: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hoose the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orrect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type of micropipette and follow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he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manufacturers' instruction</w:t>
      </w:r>
      <w:r w:rsidR="00142B29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o ha</w:t>
      </w:r>
      <w:r w:rsidR="00A233C9"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dle the required volume. For example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use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2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L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pipette to dispense 0.1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–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2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L of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liquid, use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10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L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pipette to dispense 2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–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10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L of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liquid, and use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100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L pipette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o 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dispense 20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–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>100 µ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L of</w:t>
      </w:r>
      <w:r w:rsidR="00617A9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liquid to ensure accuracy and precision of the results. 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65601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escribed </w:t>
      </w:r>
      <w:r w:rsidR="00364D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volume 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</w:t>
      </w:r>
      <w:r w:rsidR="00EA02FC" w:rsidRPr="008371CB">
        <w:rPr>
          <w:rFonts w:asciiTheme="minorHAnsi" w:eastAsia="DFKai-SB" w:hAnsiTheme="minorHAnsi" w:cstheme="minorHAnsi"/>
          <w:color w:val="auto"/>
          <w:lang w:eastAsia="zh-TW"/>
        </w:rPr>
        <w:t>the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364DF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reagent 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mix is for </w:t>
      </w:r>
      <w:r w:rsidR="00EA02FC" w:rsidRPr="008371CB">
        <w:rPr>
          <w:rFonts w:asciiTheme="minorHAnsi" w:eastAsia="DFKai-SB" w:hAnsiTheme="minorHAnsi" w:cstheme="minorHAnsi"/>
          <w:color w:val="auto"/>
          <w:lang w:eastAsia="zh-TW"/>
        </w:rPr>
        <w:t>10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364DF0" w:rsidRPr="008371CB">
        <w:rPr>
          <w:rFonts w:asciiTheme="minorHAnsi" w:eastAsia="DFKai-SB" w:hAnsiTheme="minorHAnsi" w:cstheme="minorHAnsi"/>
          <w:color w:val="auto"/>
          <w:lang w:eastAsia="zh-TW"/>
        </w:rPr>
        <w:t>assays</w:t>
      </w:r>
      <w:r w:rsidR="00A75571" w:rsidRPr="008371CB">
        <w:rPr>
          <w:rFonts w:asciiTheme="minorHAnsi" w:eastAsia="DFKai-SB" w:hAnsiTheme="minorHAnsi" w:cstheme="minorHAnsi"/>
          <w:color w:val="auto"/>
          <w:lang w:eastAsia="zh-TW"/>
        </w:rPr>
        <w:t>;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A7E88" w:rsidRPr="008371CB">
        <w:rPr>
          <w:rFonts w:asciiTheme="minorHAnsi" w:eastAsia="DFKai-SB" w:hAnsiTheme="minorHAnsi" w:cstheme="minorHAnsi"/>
          <w:color w:val="auto"/>
          <w:lang w:eastAsia="zh-TW"/>
        </w:rPr>
        <w:t>adjust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he volume </w:t>
      </w:r>
      <w:r w:rsidR="004C338A" w:rsidRPr="008371CB">
        <w:rPr>
          <w:rFonts w:asciiTheme="minorHAnsi" w:eastAsia="DFKai-SB" w:hAnsiTheme="minorHAnsi" w:cstheme="minorHAnsi"/>
          <w:color w:val="auto"/>
          <w:lang w:eastAsia="zh-TW"/>
        </w:rPr>
        <w:t>for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26FBC" w:rsidRPr="008371CB">
        <w:rPr>
          <w:rFonts w:asciiTheme="minorHAnsi" w:eastAsia="DFKai-SB" w:hAnsiTheme="minorHAnsi" w:cstheme="minorHAnsi"/>
          <w:color w:val="auto"/>
          <w:lang w:eastAsia="zh-TW"/>
        </w:rPr>
        <w:t>the desired number of</w:t>
      </w:r>
      <w:r w:rsidR="0065601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3325E9" w:rsidRPr="008371CB">
        <w:rPr>
          <w:rFonts w:asciiTheme="minorHAnsi" w:eastAsia="DFKai-SB" w:hAnsiTheme="minorHAnsi" w:cstheme="minorHAnsi"/>
          <w:color w:val="auto"/>
          <w:lang w:eastAsia="zh-TW"/>
        </w:rPr>
        <w:t>reactions.</w:t>
      </w:r>
      <w:r w:rsidR="00ED338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D50EF5" w:rsidRPr="008371CB">
        <w:rPr>
          <w:rFonts w:asciiTheme="minorHAnsi" w:eastAsia="DFKai-SB" w:hAnsiTheme="minorHAnsi" w:cstheme="minorHAnsi"/>
          <w:color w:val="auto"/>
          <w:lang w:eastAsia="zh-TW"/>
        </w:rPr>
        <w:t>The 1x UDG reaction buffer</w:t>
      </w:r>
      <w:r w:rsidR="00D50EF5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D50EF5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contains </w:t>
      </w:r>
      <w:r w:rsidR="00D50EF5" w:rsidRPr="008371CB">
        <w:rPr>
          <w:rFonts w:asciiTheme="minorHAnsi" w:eastAsia="DFKai-SB" w:hAnsiTheme="minorHAnsi" w:cstheme="minorHAnsi"/>
          <w:color w:val="auto"/>
        </w:rPr>
        <w:t xml:space="preserve">1 mM EDTA, 1 mM dithiothreitol, and 20 mM Tris-HCl (pH 8.0 at 25 ˚C). See the </w:t>
      </w:r>
      <w:r w:rsidR="00D50EF5" w:rsidRPr="008371CB">
        <w:rPr>
          <w:rFonts w:asciiTheme="minorHAnsi" w:eastAsia="DFKai-SB" w:hAnsiTheme="minorHAnsi" w:cstheme="minorHAnsi"/>
          <w:b/>
          <w:color w:val="auto"/>
        </w:rPr>
        <w:t>Table of Materials</w:t>
      </w:r>
      <w:r w:rsidR="00D50EF5" w:rsidRPr="008371CB">
        <w:rPr>
          <w:rFonts w:asciiTheme="minorHAnsi" w:eastAsia="DFKai-SB" w:hAnsiTheme="minorHAnsi" w:cstheme="minorHAnsi"/>
          <w:color w:val="auto"/>
        </w:rPr>
        <w:t xml:space="preserve"> for the source of 10x UDG reaction buffer.</w:t>
      </w:r>
    </w:p>
    <w:p w14:paraId="4B58E98F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5822FEF" w14:textId="0856673C" w:rsidR="003127BA" w:rsidRPr="008371CB" w:rsidRDefault="00656017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ecurely c</w:t>
      </w:r>
      <w:r w:rsidR="001E671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ose</w:t>
      </w:r>
      <w:r w:rsidR="0023003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tube</w:t>
      </w:r>
      <w:r w:rsidR="005E290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;</w:t>
      </w:r>
      <w:r w:rsidR="0023003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5A7E8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ncubate</w:t>
      </w:r>
      <w:r w:rsidR="007246B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n a water</w:t>
      </w:r>
      <w:r w:rsidR="007F06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7246B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bath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or 30 min </w:t>
      </w:r>
      <w:r w:rsidR="005A7E88" w:rsidRPr="008371CB">
        <w:rPr>
          <w:rFonts w:asciiTheme="minorHAnsi" w:eastAsia="DFKai-SB" w:hAnsiTheme="minorHAnsi" w:cstheme="minorHAnsi"/>
          <w:color w:val="auto"/>
          <w:highlight w:val="yellow"/>
        </w:rPr>
        <w:t>at</w:t>
      </w:r>
      <w:r w:rsidR="00A75571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</w:rPr>
        <w:t>65</w:t>
      </w:r>
      <w:r w:rsidR="00212653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°C</w:t>
      </w:r>
      <w:r w:rsidR="005A7E88" w:rsidRPr="008371CB">
        <w:rPr>
          <w:rFonts w:asciiTheme="minorHAnsi" w:eastAsia="DFKai-SB" w:hAnsiTheme="minorHAnsi" w:cstheme="minorHAnsi"/>
          <w:color w:val="auto"/>
          <w:highlight w:val="yellow"/>
        </w:rPr>
        <w:t>, then for 30 min at 37</w:t>
      </w:r>
      <w:r w:rsidR="00530934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B8690A" w:rsidRPr="008371CB">
        <w:rPr>
          <w:rFonts w:asciiTheme="minorHAnsi" w:eastAsia="DFKai-SB" w:hAnsiTheme="minorHAnsi" w:cstheme="minorHAnsi"/>
          <w:color w:val="auto"/>
          <w:highlight w:val="yellow"/>
        </w:rPr>
        <w:t>°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C, and finally on ice </w:t>
      </w:r>
      <w:r w:rsidR="00AD00A2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for 3 min 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</w:rPr>
        <w:t>to ensure</w:t>
      </w:r>
      <w:r w:rsidR="00F612F6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</w:rPr>
        <w:t>proper annealing</w:t>
      </w:r>
      <w:r w:rsidR="005A7E88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of the substrate/template</w:t>
      </w:r>
      <w:r w:rsidR="001E671D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duplex</w:t>
      </w:r>
      <w:r w:rsidR="003127BA" w:rsidRPr="008371CB">
        <w:rPr>
          <w:rFonts w:asciiTheme="minorHAnsi" w:eastAsia="DFKai-SB" w:hAnsiTheme="minorHAnsi" w:cstheme="minorHAnsi"/>
          <w:color w:val="auto"/>
          <w:highlight w:val="yellow"/>
        </w:rPr>
        <w:t>.</w:t>
      </w:r>
    </w:p>
    <w:p w14:paraId="79115E6F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</w:rPr>
      </w:pPr>
    </w:p>
    <w:p w14:paraId="268C2AE1" w14:textId="7F6BA381" w:rsidR="00064D04" w:rsidRPr="008371CB" w:rsidRDefault="00AE2DDE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a 1.5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mL sterile </w:t>
      </w:r>
      <w:r w:rsidR="00E3710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icrocentrifug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ube, add 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49 μL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ce-cold 1x 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DG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reaction buffer and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1</w:t>
      </w:r>
      <w:r w:rsidR="00426DD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μL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of </w:t>
      </w:r>
      <w:r w:rsidR="00BD05AF" w:rsidRPr="008371CB">
        <w:rPr>
          <w:rFonts w:asciiTheme="minorHAnsi" w:eastAsia="DFKai-SB" w:hAnsiTheme="minorHAnsi" w:cstheme="minorHAnsi"/>
          <w:color w:val="auto"/>
          <w:highlight w:val="yellow"/>
        </w:rPr>
        <w:t>UDG</w:t>
      </w:r>
      <w:r w:rsidR="00426DD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(5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BD092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000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FD78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nit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/mL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; </w:t>
      </w:r>
      <w:r w:rsidR="001B491C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ee the </w:t>
      </w:r>
      <w:r w:rsidRPr="008371CB">
        <w:rPr>
          <w:rFonts w:asciiTheme="minorHAnsi" w:eastAsia="DFKai-SB" w:hAnsiTheme="minorHAnsi" w:cstheme="minorHAnsi"/>
          <w:b/>
          <w:color w:val="auto"/>
        </w:rPr>
        <w:t>Table of Materials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1B491C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7906E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iluting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o 0.1 </w:t>
      </w:r>
      <w:r w:rsidR="00FD78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nit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/</w:t>
      </w:r>
      <w:r w:rsidR="00BD092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μ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.</w:t>
      </w:r>
      <w:r w:rsidR="001D6E3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ke serial dilution</w:t>
      </w:r>
      <w:r w:rsidR="00BA58F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with 1x UDG buffer </w:t>
      </w:r>
      <w:r w:rsidR="000B20D2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 xml:space="preserve">to </w:t>
      </w:r>
      <w:r w:rsidR="002275AF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 xml:space="preserve">the </w:t>
      </w:r>
      <w:r w:rsidR="000B20D2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 xml:space="preserve">desired </w:t>
      </w:r>
      <w:r w:rsidR="00BA58FF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 xml:space="preserve">enzyme </w:t>
      </w:r>
      <w:r w:rsidR="000B20D2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>concentration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>s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 xml:space="preserve"> of 0.05, 0.02, or 0.01 </w:t>
      </w:r>
      <w:r w:rsidR="00FD78AD"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>units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/μL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>.</w:t>
      </w:r>
      <w:r w:rsidR="00BE31B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lways keep the diluted UDG on ice</w:t>
      </w:r>
      <w:r w:rsidR="00880D6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</w:p>
    <w:p w14:paraId="7D453C5B" w14:textId="77777777" w:rsidR="00064D04" w:rsidRPr="008371CB" w:rsidRDefault="00064D04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1809E23" w14:textId="6FDAB804" w:rsidR="002D13D5" w:rsidRPr="008371CB" w:rsidRDefault="00064D04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1B491C" w:rsidRPr="008371CB">
        <w:rPr>
          <w:rFonts w:asciiTheme="minorHAnsi" w:eastAsia="DFKai-SB" w:hAnsiTheme="minorHAnsi" w:cstheme="minorHAnsi"/>
          <w:color w:val="auto"/>
          <w:lang w:eastAsia="zh-TW"/>
        </w:rPr>
        <w:t>O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: </w:t>
      </w:r>
      <w:r w:rsidR="00BA58FF" w:rsidRPr="008371CB">
        <w:rPr>
          <w:rFonts w:asciiTheme="minorHAnsi" w:eastAsia="DFKai-SB" w:hAnsiTheme="minorHAnsi" w:cstheme="minorHAnsi"/>
          <w:color w:val="auto"/>
          <w:lang w:eastAsia="zh-TW"/>
        </w:rPr>
        <w:t>In a</w:t>
      </w:r>
      <w:r w:rsidR="000472E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24496" w:rsidRPr="008371CB">
        <w:rPr>
          <w:rFonts w:asciiTheme="minorHAnsi" w:eastAsia="DFKai-SB" w:hAnsiTheme="minorHAnsi" w:cstheme="minorHAnsi"/>
          <w:color w:val="auto"/>
          <w:lang w:eastAsia="zh-TW"/>
        </w:rPr>
        <w:t>1</w:t>
      </w:r>
      <w:r w:rsidR="000472E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0 </w:t>
      </w:r>
      <w:r w:rsidR="00867FA4" w:rsidRPr="008371CB">
        <w:rPr>
          <w:rFonts w:asciiTheme="minorHAnsi" w:eastAsia="DFKai-SB" w:hAnsiTheme="minorHAnsi" w:cstheme="minorHAnsi"/>
          <w:color w:val="auto"/>
          <w:lang w:eastAsia="zh-TW"/>
        </w:rPr>
        <w:t>μ</w:t>
      </w:r>
      <w:r w:rsidR="00880D61" w:rsidRPr="008371CB">
        <w:rPr>
          <w:rFonts w:asciiTheme="minorHAnsi" w:eastAsia="DFKai-SB" w:hAnsiTheme="minorHAnsi" w:cstheme="minorHAnsi"/>
          <w:color w:val="auto"/>
          <w:lang w:eastAsia="zh-TW"/>
        </w:rPr>
        <w:t>L</w:t>
      </w:r>
      <w:r w:rsidR="00BA58F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reaction</w:t>
      </w:r>
      <w:r w:rsidR="000472E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, </w:t>
      </w:r>
      <w:r w:rsidR="00BD05AF" w:rsidRPr="008371CB">
        <w:rPr>
          <w:rFonts w:asciiTheme="minorHAnsi" w:eastAsia="DFKai-SB" w:hAnsiTheme="minorHAnsi" w:cstheme="minorHAnsi"/>
          <w:color w:val="auto"/>
          <w:lang w:eastAsia="zh-TW"/>
        </w:rPr>
        <w:t>0.</w:t>
      </w:r>
      <w:r w:rsidR="00BA58FF" w:rsidRPr="008371CB">
        <w:rPr>
          <w:rFonts w:asciiTheme="minorHAnsi" w:eastAsia="DFKai-SB" w:hAnsiTheme="minorHAnsi" w:cstheme="minorHAnsi"/>
          <w:color w:val="auto"/>
          <w:lang w:eastAsia="zh-TW"/>
        </w:rPr>
        <w:t>1</w:t>
      </w:r>
      <w:r w:rsidR="000472E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units of </w:t>
      </w:r>
      <w:r w:rsidR="00BD05AF" w:rsidRPr="008371CB">
        <w:rPr>
          <w:rFonts w:asciiTheme="minorHAnsi" w:eastAsia="DFKai-SB" w:hAnsiTheme="minorHAnsi" w:cstheme="minorHAnsi"/>
          <w:color w:val="auto"/>
          <w:lang w:eastAsia="zh-TW"/>
        </w:rPr>
        <w:t>UDG</w:t>
      </w:r>
      <w:r w:rsidR="000472E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an </w:t>
      </w:r>
      <w:r w:rsidR="007906E4" w:rsidRPr="008371CB">
        <w:rPr>
          <w:rFonts w:asciiTheme="minorHAnsi" w:eastAsia="DFKai-SB" w:hAnsiTheme="minorHAnsi" w:cstheme="minorHAnsi"/>
          <w:color w:val="auto"/>
          <w:lang w:eastAsia="zh-TW"/>
        </w:rPr>
        <w:t>cleave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FA1A1D" w:rsidRPr="008371CB">
        <w:rPr>
          <w:rFonts w:asciiTheme="minorHAnsi" w:eastAsia="DFKai-SB" w:hAnsiTheme="minorHAnsi" w:cstheme="minorHAnsi"/>
          <w:color w:val="auto"/>
          <w:lang w:eastAsia="zh-TW"/>
        </w:rPr>
        <w:t>more than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906E4" w:rsidRPr="008371CB">
        <w:rPr>
          <w:rFonts w:asciiTheme="minorHAnsi" w:eastAsia="DFKai-SB" w:hAnsiTheme="minorHAnsi" w:cstheme="minorHAnsi"/>
          <w:color w:val="auto"/>
          <w:lang w:eastAsia="zh-TW"/>
        </w:rPr>
        <w:t>30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pmol </w:t>
      </w:r>
      <w:r w:rsidR="002275A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</w:t>
      </w:r>
      <w:r w:rsidR="007906E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uracil from </w:t>
      </w:r>
      <w:r w:rsidR="0022016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7906E4" w:rsidRPr="008371CB">
        <w:rPr>
          <w:rFonts w:asciiTheme="minorHAnsi" w:eastAsia="DFKai-SB" w:hAnsiTheme="minorHAnsi" w:cstheme="minorHAnsi"/>
          <w:color w:val="auto"/>
          <w:lang w:eastAsia="zh-TW"/>
        </w:rPr>
        <w:t>T1/U+9 duplex</w:t>
      </w:r>
      <w:r w:rsidR="000B20D2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in </w:t>
      </w:r>
      <w:r w:rsidR="00BA58FF" w:rsidRPr="008371CB">
        <w:rPr>
          <w:rFonts w:asciiTheme="minorHAnsi" w:eastAsia="DFKai-SB" w:hAnsiTheme="minorHAnsi" w:cstheme="minorHAnsi"/>
          <w:color w:val="auto"/>
          <w:lang w:eastAsia="zh-TW"/>
        </w:rPr>
        <w:t>3</w:t>
      </w:r>
      <w:r w:rsidR="00C06FD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min.</w:t>
      </w:r>
    </w:p>
    <w:p w14:paraId="6DCC666B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0CE66B49" w14:textId="77777777" w:rsidR="00220160" w:rsidRPr="008371CB" w:rsidRDefault="00E37101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a 1.5</w:t>
      </w:r>
      <w:r w:rsidR="001B491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mL sterile microcentrifuge tube, add 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9.0 μL</w:t>
      </w:r>
      <w:r w:rsidR="0022016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</w:t>
      </w:r>
      <w:r w:rsidR="004D4EA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752C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ubstrate mix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752C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rom step 2.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2</w:t>
      </w:r>
      <w:r w:rsidR="00E4052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nd prewarm the tube to</w:t>
      </w:r>
      <w:r w:rsidR="005103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5103AD" w:rsidRPr="008371CB">
        <w:rPr>
          <w:rFonts w:asciiTheme="minorHAnsi" w:eastAsia="DFKai-SB" w:hAnsiTheme="minorHAnsi" w:cstheme="minorHAnsi"/>
          <w:color w:val="auto"/>
          <w:highlight w:val="yellow"/>
        </w:rPr>
        <w:t>37</w:t>
      </w:r>
      <w:r w:rsidR="00212653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°C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>.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dd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2449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1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0 </w:t>
      </w:r>
      <w:r w:rsidR="00880D6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μL </w:t>
      </w:r>
      <w:r w:rsidR="004D4EA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the 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iluted </w:t>
      </w:r>
      <w:r w:rsidR="005103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DG</w:t>
      </w:r>
      <w:r w:rsidR="000752C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rom step 2.</w:t>
      </w:r>
      <w:r w:rsidR="0022016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3</w:t>
      </w:r>
      <w:r w:rsidR="007906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  <w:r w:rsidR="00D67A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se a timer to time </w:t>
      </w:r>
      <w:r w:rsidR="001E7EB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 reaction and f</w:t>
      </w:r>
      <w:r w:rsidR="000B20D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lick </w:t>
      </w:r>
      <w:r w:rsidR="004D4EA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tube 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o mix</w:t>
      </w:r>
      <w:r w:rsidR="004D4EA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ontents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B179D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</w:p>
    <w:p w14:paraId="02605522" w14:textId="77777777" w:rsidR="00220160" w:rsidRPr="008371CB" w:rsidRDefault="00220160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73607F35" w14:textId="6761A128" w:rsidR="00C06FDD" w:rsidRPr="008371CB" w:rsidRDefault="00220160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NOTE: 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For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>unit definition assay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, the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ncubation time is 30 min. For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>kinetic assay, use a time</w:t>
      </w:r>
      <w:r w:rsidR="00142B29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>course analysis of 0.5, 1, 2, 3, 5 min to obtain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he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nitial rate. For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>UGI inhibition assay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B179D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ime the reaction for 15 min.</w:t>
      </w:r>
    </w:p>
    <w:p w14:paraId="7197A6E8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6B0D1EF9" w14:textId="088B9616" w:rsidR="0047595B" w:rsidRPr="008371CB" w:rsidRDefault="000752C5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entrifuge </w:t>
      </w:r>
      <w:r w:rsidR="0047595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e tubes with </w:t>
      </w:r>
      <w:r w:rsidR="00A7018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 reaction mix</w:t>
      </w:r>
      <w:r w:rsidR="00BF20B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ure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or </w:t>
      </w:r>
      <w:r w:rsidR="00E571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3</w:t>
      </w:r>
      <w:r w:rsidR="000369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–</w:t>
      </w:r>
      <w:r w:rsidR="00E571A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5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 at </w:t>
      </w:r>
      <w:r w:rsidR="002C5D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3,200</w:t>
      </w:r>
      <w:r w:rsidR="004D4EA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369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×</w:t>
      </w:r>
      <w:r w:rsidR="0021083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10837" w:rsidRPr="008371CB">
        <w:rPr>
          <w:rFonts w:asciiTheme="minorHAnsi" w:eastAsia="DFKai-SB" w:hAnsiTheme="minorHAnsi" w:cstheme="minorHAnsi"/>
          <w:i/>
          <w:iCs/>
          <w:color w:val="auto"/>
          <w:highlight w:val="yellow"/>
          <w:lang w:eastAsia="zh-TW"/>
        </w:rPr>
        <w:t>g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275A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t </w:t>
      </w:r>
      <w:r w:rsidR="001D49CE" w:rsidRPr="008371CB">
        <w:rPr>
          <w:rFonts w:asciiTheme="minorHAnsi" w:hAnsiTheme="minorHAnsi" w:cstheme="minorHAnsi"/>
          <w:color w:val="auto"/>
          <w:highlight w:val="yellow"/>
        </w:rPr>
        <w:t>ambient temperature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n, transfer 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 reaction</w:t>
      </w:r>
      <w:r w:rsidR="0065601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mmediately</w:t>
      </w:r>
      <w:r w:rsidR="00E606C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</w:t>
      </w:r>
      <w:r w:rsidR="005103AD" w:rsidRPr="008371CB">
        <w:rPr>
          <w:rFonts w:asciiTheme="minorHAnsi" w:eastAsia="DFKai-SB" w:hAnsiTheme="minorHAnsi" w:cstheme="minorHAnsi"/>
          <w:color w:val="auto"/>
          <w:highlight w:val="yellow"/>
        </w:rPr>
        <w:t>37</w:t>
      </w:r>
      <w:r w:rsidR="00530934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5103AD" w:rsidRPr="008371CB">
        <w:rPr>
          <w:rFonts w:asciiTheme="minorHAnsi" w:eastAsia="DFKai-SB" w:hAnsiTheme="minorHAnsi" w:cstheme="minorHAnsi"/>
          <w:color w:val="auto"/>
          <w:highlight w:val="yellow"/>
        </w:rPr>
        <w:t>°C</w:t>
      </w:r>
      <w:r w:rsidR="006F4A0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B179D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</w:p>
    <w:p w14:paraId="2F4E82B9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07F42901" w14:textId="7A15F22A" w:rsidR="00107783" w:rsidRPr="008371CB" w:rsidRDefault="00656017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R</w:t>
      </w:r>
      <w:r w:rsidR="007C5928"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eaction </w:t>
      </w:r>
      <w:r w:rsidR="00036986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ermination</w:t>
      </w:r>
    </w:p>
    <w:p w14:paraId="3ACA32D8" w14:textId="77777777" w:rsidR="00107783" w:rsidRPr="008371CB" w:rsidRDefault="00107783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15099D55" w14:textId="0345BEEE" w:rsidR="00E46C4E" w:rsidRPr="008371CB" w:rsidRDefault="00E46C4E" w:rsidP="008371CB">
      <w:pPr>
        <w:pStyle w:val="ListParagraph"/>
        <w:widowControl/>
        <w:numPr>
          <w:ilvl w:val="2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repare solution</w:t>
      </w:r>
      <w:r w:rsidR="00B24B4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 0.25 M HCl and 0.23 M </w:t>
      </w:r>
      <w:r w:rsidR="000369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is base. In a 15 m</w:t>
      </w:r>
      <w:r w:rsidR="000369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est tube</w:t>
      </w:r>
      <w:r w:rsidR="000369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CB5A6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dd 10 mL </w:t>
      </w:r>
      <w:r w:rsidR="0088062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a </w:t>
      </w:r>
      <w:r w:rsidR="00CB5A6F" w:rsidRPr="008371CB">
        <w:rPr>
          <w:rFonts w:asciiTheme="minorHAnsi" w:eastAsia="DFKai-SB" w:hAnsiTheme="minorHAnsi" w:cstheme="minorHAnsi"/>
          <w:color w:val="auto"/>
          <w:lang w:eastAsia="zh-TW"/>
        </w:rPr>
        <w:t>solution of 1 mM EDTA and 20 mM Tris-HCl (pH 8.0 at 25 ˚C) to mimic 1x UDG reaction buffer.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cidify with 1 mL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0.25 M HCl and check with a pH meter to ensure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pH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s ~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2 ± 0.5.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N</w:t>
      </w:r>
      <w:r w:rsidR="001A3BF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eutraliz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with 1 mL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0.23 M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is base and check with a pH meter for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inal pH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6.5 ± 0.5.   </w:t>
      </w:r>
    </w:p>
    <w:p w14:paraId="3875BB60" w14:textId="77777777" w:rsidR="00E46C4E" w:rsidRPr="008371CB" w:rsidRDefault="00E46C4E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32D33772" w14:textId="786DC8F4" w:rsidR="000F3187" w:rsidRPr="008371CB" w:rsidRDefault="00C44F5B" w:rsidP="008371CB">
      <w:pPr>
        <w:pStyle w:val="ListParagraph"/>
        <w:widowControl/>
        <w:numPr>
          <w:ilvl w:val="2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dd 1 μL of 0.25 M HCl to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>acidify the reaction mixture to inactiv</w:t>
      </w:r>
      <w:r w:rsidR="003E299B" w:rsidRPr="008371CB">
        <w:rPr>
          <w:rFonts w:asciiTheme="minorHAnsi" w:eastAsia="DFKai-SB" w:hAnsiTheme="minorHAnsi" w:cstheme="minorHAnsi"/>
          <w:color w:val="auto"/>
          <w:highlight w:val="yellow"/>
        </w:rPr>
        <w:t>at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e 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the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enzyme </w:t>
      </w:r>
      <w:r w:rsidR="00D82862" w:rsidRPr="008371CB">
        <w:rPr>
          <w:rFonts w:asciiTheme="minorHAnsi" w:eastAsia="DFKai-SB" w:hAnsiTheme="minorHAnsi" w:cstheme="minorHAnsi"/>
          <w:color w:val="auto"/>
          <w:highlight w:val="yellow"/>
        </w:rPr>
        <w:t>and place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4225CC">
        <w:rPr>
          <w:rFonts w:asciiTheme="minorHAnsi" w:eastAsia="DFKai-SB" w:hAnsiTheme="minorHAnsi" w:cstheme="minorHAnsi"/>
          <w:color w:val="auto"/>
          <w:highlight w:val="yellow"/>
        </w:rPr>
        <w:t xml:space="preserve">it 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>on ice for 6 min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.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dd 1 μL of 0.23 M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</w:rPr>
        <w:t>T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>ris base to neutralize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DNA products to </w:t>
      </w:r>
      <w:r w:rsidR="00E21B9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void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P site breakage by prolonged</w:t>
      </w:r>
      <w:r w:rsidR="0087593D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exposure</w:t>
      </w:r>
      <w:r w:rsidR="00755BC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acid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Add 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13 μL TE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to increase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the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volume of </w:t>
      </w:r>
      <w:r w:rsidR="004107A3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the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</w:rPr>
        <w:t>product mixture</w:t>
      </w:r>
      <w:r w:rsidR="00E21B92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for </w:t>
      </w:r>
      <w:r w:rsidR="007636A2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m</w:t>
      </w:r>
      <w:r w:rsidR="00E21B92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atrix </w:t>
      </w:r>
      <w:r w:rsidR="004A27B1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c</w:t>
      </w:r>
      <w:r w:rsidR="00E21B92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hip</w:t>
      </w:r>
      <w:r w:rsidR="00E21B92" w:rsidRPr="008371CB">
        <w:rPr>
          <w:rFonts w:asciiTheme="minorHAnsi" w:eastAsia="DFKai-SB" w:hAnsiTheme="minorHAnsi" w:cstheme="minorHAnsi"/>
          <w:color w:val="auto"/>
          <w:highlight w:val="yellow"/>
        </w:rPr>
        <w:t xml:space="preserve"> transfer </w:t>
      </w:r>
      <w:r w:rsidRPr="008371CB">
        <w:rPr>
          <w:rFonts w:asciiTheme="minorHAnsi" w:eastAsia="DFKai-SB" w:hAnsiTheme="minorHAnsi" w:cstheme="minorHAnsi"/>
          <w:color w:val="auto"/>
          <w:highlight w:val="yellow"/>
        </w:rPr>
        <w:t>and then place it on ic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0F45154A" w14:textId="77777777" w:rsidR="00D82862" w:rsidRPr="008371CB" w:rsidRDefault="00D8286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7A0B18A" w14:textId="7820A773" w:rsidR="00D82862" w:rsidRPr="008371CB" w:rsidRDefault="00D8286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924DB1" w:rsidRPr="008371CB">
        <w:rPr>
          <w:rFonts w:asciiTheme="minorHAnsi" w:eastAsia="DFKai-SB" w:hAnsiTheme="minorHAnsi" w:cstheme="minorHAnsi"/>
          <w:color w:val="auto"/>
          <w:lang w:eastAsia="zh-TW"/>
        </w:rPr>
        <w:t>O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: </w:t>
      </w:r>
      <w:r w:rsidRPr="008371CB">
        <w:rPr>
          <w:rFonts w:asciiTheme="minorHAnsi" w:eastAsia="DFKai-SB" w:hAnsiTheme="minorHAnsi" w:cstheme="minorHAnsi"/>
          <w:color w:val="auto"/>
        </w:rPr>
        <w:t>The AP product</w:t>
      </w:r>
      <w:r w:rsidR="0018676E" w:rsidRPr="008371CB">
        <w:rPr>
          <w:rFonts w:asciiTheme="minorHAnsi" w:eastAsia="DFKai-SB" w:hAnsiTheme="minorHAnsi" w:cstheme="minorHAnsi"/>
          <w:color w:val="auto"/>
        </w:rPr>
        <w:t xml:space="preserve"> is chemically unstable and</w:t>
      </w:r>
      <w:r w:rsidRPr="008371CB">
        <w:rPr>
          <w:rFonts w:asciiTheme="minorHAnsi" w:eastAsia="DFKai-SB" w:hAnsiTheme="minorHAnsi" w:cstheme="minorHAnsi"/>
          <w:color w:val="auto"/>
        </w:rPr>
        <w:t xml:space="preserve"> should be </w:t>
      </w:r>
      <w:r w:rsidR="006F4631" w:rsidRPr="008371CB">
        <w:rPr>
          <w:rFonts w:asciiTheme="minorHAnsi" w:eastAsia="DFKai-SB" w:hAnsiTheme="minorHAnsi" w:cstheme="minorHAnsi"/>
          <w:color w:val="auto"/>
        </w:rPr>
        <w:t xml:space="preserve">analyzed by </w:t>
      </w:r>
      <w:r w:rsidRPr="008371CB">
        <w:rPr>
          <w:rFonts w:asciiTheme="minorHAnsi" w:eastAsia="DFKai-SB" w:hAnsiTheme="minorHAnsi" w:cstheme="minorHAnsi"/>
          <w:color w:val="auto"/>
        </w:rPr>
        <w:t xml:space="preserve">MALDI-TOF MS within 2 days. </w:t>
      </w:r>
      <w:r w:rsidR="003E299B" w:rsidRPr="008371CB">
        <w:rPr>
          <w:rFonts w:asciiTheme="minorHAnsi" w:eastAsia="DFKai-SB" w:hAnsiTheme="minorHAnsi" w:cstheme="minorHAnsi"/>
          <w:color w:val="auto"/>
        </w:rPr>
        <w:t>After p</w:t>
      </w:r>
      <w:r w:rsidRPr="008371CB">
        <w:rPr>
          <w:rFonts w:asciiTheme="minorHAnsi" w:eastAsia="DFKai-SB" w:hAnsiTheme="minorHAnsi" w:cstheme="minorHAnsi"/>
          <w:color w:val="auto"/>
        </w:rPr>
        <w:t xml:space="preserve">rolonged storage </w:t>
      </w:r>
      <w:r w:rsidR="006F4631" w:rsidRPr="008371CB">
        <w:rPr>
          <w:rFonts w:asciiTheme="minorHAnsi" w:eastAsia="DFKai-SB" w:hAnsiTheme="minorHAnsi" w:cstheme="minorHAnsi"/>
          <w:color w:val="auto"/>
        </w:rPr>
        <w:t>for</w:t>
      </w:r>
      <w:r w:rsidR="006D0E0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more than </w:t>
      </w:r>
      <w:r w:rsidR="0018676E" w:rsidRPr="008371CB">
        <w:rPr>
          <w:rFonts w:asciiTheme="minorHAnsi" w:eastAsia="DFKai-SB" w:hAnsiTheme="minorHAnsi" w:cstheme="minorHAnsi"/>
          <w:color w:val="auto"/>
        </w:rPr>
        <w:t>a week</w:t>
      </w:r>
      <w:r w:rsidR="006D0E0E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B273EF">
        <w:rPr>
          <w:rFonts w:asciiTheme="minorHAnsi" w:eastAsia="DFKai-SB" w:hAnsiTheme="minorHAnsi" w:cstheme="minorHAnsi"/>
          <w:color w:val="auto"/>
        </w:rPr>
        <w:t xml:space="preserve">the </w:t>
      </w:r>
      <w:r w:rsidR="006F4631" w:rsidRPr="008371CB">
        <w:rPr>
          <w:rFonts w:asciiTheme="minorHAnsi" w:eastAsia="DFKai-SB" w:hAnsiTheme="minorHAnsi" w:cstheme="minorHAnsi"/>
          <w:color w:val="auto"/>
        </w:rPr>
        <w:t xml:space="preserve">accumulation of </w:t>
      </w:r>
      <w:r w:rsidR="006D0E0E" w:rsidRPr="008371CB">
        <w:rPr>
          <w:rFonts w:asciiTheme="minorHAnsi" w:eastAsia="DFKai-SB" w:hAnsiTheme="minorHAnsi" w:cstheme="minorHAnsi"/>
          <w:color w:val="auto"/>
        </w:rPr>
        <w:t>a substantial portion</w:t>
      </w:r>
      <w:r w:rsidR="00597C2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6F4631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597C24" w:rsidRPr="008371CB">
        <w:rPr>
          <w:rFonts w:asciiTheme="minorHAnsi" w:eastAsia="DFKai-SB" w:hAnsiTheme="minorHAnsi" w:cstheme="minorHAnsi"/>
          <w:color w:val="auto"/>
        </w:rPr>
        <w:t>strand breaks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6F4631" w:rsidRPr="008371CB">
        <w:rPr>
          <w:rFonts w:asciiTheme="minorHAnsi" w:eastAsia="DFKai-SB" w:hAnsiTheme="minorHAnsi" w:cstheme="minorHAnsi"/>
          <w:color w:val="auto"/>
        </w:rPr>
        <w:t>occurs due to</w:t>
      </w:r>
      <w:r w:rsidR="0018676E" w:rsidRPr="008371CB">
        <w:rPr>
          <w:rFonts w:asciiTheme="minorHAnsi" w:eastAsia="DFKai-SB" w:hAnsiTheme="minorHAnsi" w:cstheme="minorHAnsi"/>
          <w:color w:val="auto"/>
        </w:rPr>
        <w:t xml:space="preserve"> β</w:t>
      </w:r>
      <w:r w:rsidR="0018676E" w:rsidRPr="008371CB">
        <w:rPr>
          <w:rFonts w:asciiTheme="minorHAnsi" w:eastAsia="DFKai-SB" w:hAnsiTheme="minorHAnsi" w:cstheme="minorHAnsi"/>
          <w:color w:val="auto"/>
          <w:lang w:eastAsia="zh-TW"/>
        </w:rPr>
        <w:t>/</w:t>
      </w:r>
      <w:r w:rsidR="0018676E" w:rsidRPr="008371CB">
        <w:rPr>
          <w:rFonts w:asciiTheme="minorHAnsi" w:eastAsia="DFKai-SB" w:hAnsiTheme="minorHAnsi" w:cstheme="minorHAnsi"/>
          <w:color w:val="auto"/>
        </w:rPr>
        <w:t>δ</w:t>
      </w:r>
      <w:r w:rsidR="0018676E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elimination reactions</w:t>
      </w:r>
      <w:r w:rsidR="006F463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f</w:t>
      </w:r>
      <w:r w:rsidR="006F4631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924DB1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6F4631" w:rsidRPr="008371CB">
        <w:rPr>
          <w:rFonts w:asciiTheme="minorHAnsi" w:eastAsia="DFKai-SB" w:hAnsiTheme="minorHAnsi" w:cstheme="minorHAnsi"/>
          <w:color w:val="auto"/>
        </w:rPr>
        <w:t>AP products</w:t>
      </w:r>
      <w:r w:rsidR="00BF20B8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046860" w:rsidRPr="008371CB">
        <w:rPr>
          <w:rFonts w:asciiTheme="minorHAnsi" w:eastAsia="DFKai-SB" w:hAnsiTheme="minorHAnsi" w:cstheme="minorHAnsi"/>
          <w:b/>
          <w:bCs/>
          <w:color w:val="auto"/>
        </w:rPr>
        <w:t xml:space="preserve">Figure </w:t>
      </w:r>
      <w:r w:rsidR="00BF20B8" w:rsidRPr="008371CB">
        <w:rPr>
          <w:rFonts w:asciiTheme="minorHAnsi" w:eastAsia="DFKai-SB" w:hAnsiTheme="minorHAnsi" w:cstheme="minorHAnsi"/>
          <w:b/>
          <w:bCs/>
          <w:color w:val="auto"/>
        </w:rPr>
        <w:t>1D</w:t>
      </w:r>
      <w:r w:rsidR="00924DB1" w:rsidRPr="008371CB">
        <w:rPr>
          <w:rFonts w:asciiTheme="minorHAnsi" w:eastAsia="DFKai-SB" w:hAnsiTheme="minorHAnsi" w:cstheme="minorHAnsi"/>
          <w:b/>
          <w:bCs/>
          <w:color w:val="auto"/>
        </w:rPr>
        <w:t>–</w:t>
      </w:r>
      <w:r w:rsidR="00BF20B8" w:rsidRPr="008371CB">
        <w:rPr>
          <w:rFonts w:asciiTheme="minorHAnsi" w:eastAsia="DFKai-SB" w:hAnsiTheme="minorHAnsi" w:cstheme="minorHAnsi"/>
          <w:b/>
          <w:bCs/>
          <w:color w:val="auto"/>
        </w:rPr>
        <w:t>G</w:t>
      </w:r>
      <w:r w:rsidR="00BF20B8" w:rsidRPr="008371CB">
        <w:rPr>
          <w:rFonts w:asciiTheme="minorHAnsi" w:eastAsia="DFKai-SB" w:hAnsiTheme="minorHAnsi" w:cstheme="minorHAnsi"/>
          <w:color w:val="auto"/>
        </w:rPr>
        <w:t>)</w:t>
      </w:r>
      <w:r w:rsidR="0018676E" w:rsidRPr="008371CB">
        <w:rPr>
          <w:rFonts w:asciiTheme="minorHAnsi" w:eastAsia="DFKai-SB" w:hAnsiTheme="minorHAnsi" w:cstheme="minorHAnsi"/>
          <w:color w:val="auto"/>
        </w:rPr>
        <w:t>.</w:t>
      </w:r>
    </w:p>
    <w:p w14:paraId="7129E217" w14:textId="77777777" w:rsidR="00D82862" w:rsidRPr="008371CB" w:rsidRDefault="00D8286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28B48A3" w14:textId="6D7A1CA1" w:rsidR="00594388" w:rsidRPr="008371CB" w:rsidRDefault="00594388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ransfer </w:t>
      </w:r>
      <w:r w:rsidR="00232D3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ll the 25 </w:t>
      </w:r>
      <w:r w:rsidR="00232D3B" w:rsidRPr="008371CB">
        <w:rPr>
          <w:rFonts w:asciiTheme="minorHAnsi" w:eastAsia="DFKai-SB" w:hAnsiTheme="minorHAnsi" w:cstheme="minorHAnsi"/>
          <w:color w:val="auto"/>
          <w:highlight w:val="yellow"/>
        </w:rPr>
        <w:t>μL</w:t>
      </w:r>
      <w:r w:rsidR="00232D3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B26DC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DG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eaction products</w:t>
      </w:r>
      <w:r w:rsidR="006F463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rom microcentrifuge tube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a </w:t>
      </w: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384-well </w:t>
      </w:r>
      <w:r w:rsidR="006F5C30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microtiter </w:t>
      </w: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>plate.</w:t>
      </w:r>
    </w:p>
    <w:p w14:paraId="5803BC48" w14:textId="5A176C6E" w:rsidR="00353720" w:rsidRPr="008371CB" w:rsidRDefault="00353720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FA7B132" w14:textId="312BFE12" w:rsidR="00353720" w:rsidRPr="008371CB" w:rsidRDefault="00353720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093BF9" w:rsidRPr="008371CB">
        <w:rPr>
          <w:rFonts w:asciiTheme="minorHAnsi" w:eastAsia="DFKai-SB" w:hAnsiTheme="minorHAnsi" w:cstheme="minorHAnsi"/>
          <w:color w:val="auto"/>
          <w:lang w:eastAsia="zh-TW"/>
        </w:rPr>
        <w:t>O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: </w:t>
      </w:r>
      <w:r w:rsidR="00093BF9" w:rsidRPr="008371CB">
        <w:rPr>
          <w:rFonts w:asciiTheme="minorHAnsi" w:eastAsia="DFKai-SB" w:hAnsiTheme="minorHAnsi" w:cstheme="minorHAnsi"/>
          <w:color w:val="auto"/>
          <w:lang w:eastAsia="zh-TW"/>
        </w:rPr>
        <w:t>H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igh concentration</w:t>
      </w:r>
      <w:r w:rsidR="00093BF9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f cation</w:t>
      </w:r>
      <w:r w:rsidR="00093BF9" w:rsidRPr="008371CB">
        <w:rPr>
          <w:rFonts w:asciiTheme="minorHAnsi" w:eastAsia="DFKai-SB" w:hAnsiTheme="minorHAnsi" w:cstheme="minorHAnsi"/>
          <w:color w:val="auto"/>
          <w:lang w:eastAsia="zh-TW"/>
        </w:rPr>
        <w:t>s,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such as sodium </w:t>
      </w:r>
      <w:r w:rsidR="00B630A3" w:rsidRPr="008371CB">
        <w:rPr>
          <w:rFonts w:asciiTheme="minorHAnsi" w:eastAsia="DFKai-SB" w:hAnsiTheme="minorHAnsi" w:cstheme="minorHAnsi"/>
          <w:color w:val="auto"/>
          <w:lang w:eastAsia="zh-TW"/>
        </w:rPr>
        <w:t>or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potassium in buffer</w:t>
      </w:r>
      <w:r w:rsidR="00212653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B273EF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generate </w:t>
      </w:r>
      <w:r w:rsidR="00212653" w:rsidRPr="008371CB">
        <w:rPr>
          <w:rFonts w:asciiTheme="minorHAnsi" w:eastAsia="DFKai-SB" w:hAnsiTheme="minorHAnsi" w:cstheme="minorHAnsi"/>
          <w:color w:val="auto"/>
          <w:lang w:eastAsia="zh-TW"/>
        </w:rPr>
        <w:t>interference in th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MALDI-TOF MS analysis</w:t>
      </w:r>
      <w:r w:rsidR="00B630A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21265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nd </w:t>
      </w:r>
      <w:r w:rsidR="00B630A3" w:rsidRPr="008371CB">
        <w:rPr>
          <w:rFonts w:asciiTheme="minorHAnsi" w:eastAsia="DFKai-SB" w:hAnsiTheme="minorHAnsi" w:cstheme="minorHAnsi"/>
          <w:color w:val="auto"/>
          <w:lang w:eastAsia="zh-TW"/>
        </w:rPr>
        <w:t>thus require desalt</w:t>
      </w:r>
      <w:r w:rsidR="00212653" w:rsidRPr="008371CB">
        <w:rPr>
          <w:rFonts w:asciiTheme="minorHAnsi" w:eastAsia="DFKai-SB" w:hAnsiTheme="minorHAnsi" w:cstheme="minorHAnsi"/>
          <w:color w:val="auto"/>
          <w:lang w:eastAsia="zh-TW"/>
        </w:rPr>
        <w:t>ing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  <w:r w:rsidR="00093BF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s </w:t>
      </w:r>
      <w:r w:rsidRPr="008371CB">
        <w:rPr>
          <w:rFonts w:asciiTheme="minorHAnsi" w:eastAsia="DFKai-SB" w:hAnsiTheme="minorHAnsi" w:cstheme="minorHAnsi"/>
          <w:i/>
          <w:color w:val="auto"/>
        </w:rPr>
        <w:t>E. coli</w:t>
      </w:r>
      <w:r w:rsidRPr="008371CB">
        <w:rPr>
          <w:rFonts w:asciiTheme="minorHAnsi" w:eastAsia="DFKai-SB" w:hAnsiTheme="minorHAnsi" w:cstheme="minorHAnsi"/>
          <w:color w:val="auto"/>
        </w:rPr>
        <w:t xml:space="preserve"> UDG reaction </w:t>
      </w:r>
      <w:r w:rsidRPr="008371CB">
        <w:rPr>
          <w:rFonts w:asciiTheme="minorHAnsi" w:eastAsia="DFKai-SB" w:hAnsiTheme="minorHAnsi" w:cstheme="minorHAnsi"/>
          <w:color w:val="auto"/>
        </w:rPr>
        <w:lastRenderedPageBreak/>
        <w:t>buffer contains very low concentration</w:t>
      </w:r>
      <w:r w:rsidR="00212653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of cation</w:t>
      </w:r>
      <w:r w:rsidR="00212653" w:rsidRPr="008371CB">
        <w:rPr>
          <w:rFonts w:asciiTheme="minorHAnsi" w:eastAsia="DFKai-SB" w:hAnsiTheme="minorHAnsi" w:cstheme="minorHAnsi"/>
          <w:color w:val="auto"/>
        </w:rPr>
        <w:t>s</w:t>
      </w:r>
      <w:r w:rsidR="00093BF9" w:rsidRPr="008371CB">
        <w:rPr>
          <w:rFonts w:asciiTheme="minorHAnsi" w:eastAsia="DFKai-SB" w:hAnsiTheme="minorHAnsi" w:cstheme="minorHAnsi"/>
          <w:color w:val="auto"/>
        </w:rPr>
        <w:t>,</w:t>
      </w:r>
      <w:r w:rsidR="00B630A3" w:rsidRPr="008371CB">
        <w:rPr>
          <w:rFonts w:asciiTheme="minorHAnsi" w:eastAsia="DFKai-SB" w:hAnsiTheme="minorHAnsi" w:cstheme="minorHAnsi"/>
          <w:color w:val="auto"/>
        </w:rPr>
        <w:t xml:space="preserve"> desalt</w:t>
      </w:r>
      <w:r w:rsidR="00212653" w:rsidRPr="008371CB">
        <w:rPr>
          <w:rFonts w:asciiTheme="minorHAnsi" w:eastAsia="DFKai-SB" w:hAnsiTheme="minorHAnsi" w:cstheme="minorHAnsi"/>
          <w:color w:val="auto"/>
        </w:rPr>
        <w:t>ing</w:t>
      </w:r>
      <w:r w:rsidR="00B630A3" w:rsidRPr="008371CB">
        <w:rPr>
          <w:rFonts w:asciiTheme="minorHAnsi" w:eastAsia="DFKai-SB" w:hAnsiTheme="minorHAnsi" w:cstheme="minorHAnsi"/>
          <w:color w:val="auto"/>
        </w:rPr>
        <w:t xml:space="preserve"> is not necessary. However, modify this protocol to measure other </w:t>
      </w:r>
      <w:r w:rsidR="00212653" w:rsidRPr="008371CB">
        <w:rPr>
          <w:rFonts w:asciiTheme="minorHAnsi" w:eastAsia="DFKai-SB" w:hAnsiTheme="minorHAnsi" w:cstheme="minorHAnsi"/>
          <w:color w:val="auto"/>
        </w:rPr>
        <w:t xml:space="preserve">DNA </w:t>
      </w:r>
      <w:r w:rsidR="00B630A3" w:rsidRPr="008371CB">
        <w:rPr>
          <w:rFonts w:asciiTheme="minorHAnsi" w:eastAsia="DFKai-SB" w:hAnsiTheme="minorHAnsi" w:cstheme="minorHAnsi"/>
          <w:color w:val="auto"/>
        </w:rPr>
        <w:t>glycosylase reaction</w:t>
      </w:r>
      <w:r w:rsidR="00212653" w:rsidRPr="008371CB">
        <w:rPr>
          <w:rFonts w:asciiTheme="minorHAnsi" w:eastAsia="DFKai-SB" w:hAnsiTheme="minorHAnsi" w:cstheme="minorHAnsi"/>
          <w:color w:val="auto"/>
        </w:rPr>
        <w:t>s</w:t>
      </w:r>
      <w:r w:rsidR="00B630A3" w:rsidRPr="008371CB">
        <w:rPr>
          <w:rFonts w:asciiTheme="minorHAnsi" w:eastAsia="DFKai-SB" w:hAnsiTheme="minorHAnsi" w:cstheme="minorHAnsi"/>
          <w:color w:val="auto"/>
        </w:rPr>
        <w:t xml:space="preserve"> containing </w:t>
      </w:r>
      <w:r w:rsidR="00594388" w:rsidRPr="008371CB">
        <w:rPr>
          <w:rFonts w:asciiTheme="minorHAnsi" w:eastAsia="DFKai-SB" w:hAnsiTheme="minorHAnsi" w:cstheme="minorHAnsi"/>
          <w:color w:val="auto"/>
        </w:rPr>
        <w:t xml:space="preserve">metal cations </w:t>
      </w:r>
      <w:r w:rsidR="00212653" w:rsidRPr="008371CB">
        <w:rPr>
          <w:rFonts w:asciiTheme="minorHAnsi" w:eastAsia="DFKai-SB" w:hAnsiTheme="minorHAnsi" w:cstheme="minorHAnsi"/>
          <w:color w:val="auto"/>
        </w:rPr>
        <w:t xml:space="preserve">that </w:t>
      </w:r>
      <w:r w:rsidR="00594388" w:rsidRPr="008371CB">
        <w:rPr>
          <w:rFonts w:asciiTheme="minorHAnsi" w:eastAsia="DFKai-SB" w:hAnsiTheme="minorHAnsi" w:cstheme="minorHAnsi"/>
          <w:color w:val="auto"/>
        </w:rPr>
        <w:t>require desalting as described previously</w:t>
      </w:r>
      <w:hyperlink w:anchor="_ENREF_35" w:tooltip="Su, 2018 #105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TdTwvQXV0aG9yPjxZZWFyPjIwMTg8L1llYXI+PFJlY051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TdTwvQXV0aG9yPjxZZWFyPjIwMTg8L1llYXI+PFJlY051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35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594388" w:rsidRPr="008371CB">
        <w:rPr>
          <w:rFonts w:asciiTheme="minorHAnsi" w:eastAsia="DFKai-SB" w:hAnsiTheme="minorHAnsi" w:cstheme="minorHAnsi"/>
          <w:color w:val="auto"/>
        </w:rPr>
        <w:t>.</w:t>
      </w:r>
    </w:p>
    <w:p w14:paraId="609BE04E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1DD7C9BD" w14:textId="75AFC06B" w:rsidR="000F2E68" w:rsidRPr="008371CB" w:rsidRDefault="000F2E68" w:rsidP="008371CB">
      <w:pPr>
        <w:pStyle w:val="ListParagraph"/>
        <w:widowControl/>
        <w:numPr>
          <w:ilvl w:val="0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Transfer </w:t>
      </w:r>
      <w:r w:rsidR="006F5C3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UDG r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eaction </w:t>
      </w:r>
      <w:r w:rsidR="006F5C3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p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roducts to a </w:t>
      </w:r>
      <w:r w:rsidR="006F5C3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m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atrix </w:t>
      </w:r>
      <w:r w:rsidR="006F5C3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c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hip </w:t>
      </w:r>
    </w:p>
    <w:p w14:paraId="56DE815F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359DF03" w14:textId="76E79960" w:rsidR="00107783" w:rsidRPr="008371CB" w:rsidRDefault="000D3928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pen the door of the nanoliter dispenser (see the 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Table of Material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) and load the </w:t>
      </w:r>
      <w:r w:rsidR="008B656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3</w:t>
      </w: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>84-well microtiter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plate from s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ep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2.7 onto 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late holder of the deck.</w:t>
      </w:r>
    </w:p>
    <w:p w14:paraId="1C1FE437" w14:textId="77777777" w:rsidR="000D3928" w:rsidRPr="008371CB" w:rsidRDefault="000D3928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7DCC53F2" w14:textId="680C48AE" w:rsidR="000F2E68" w:rsidRPr="008371CB" w:rsidRDefault="00572519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>I</w:t>
      </w:r>
      <w:r w:rsidR="005B0B10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nsert the matrix chip array into the corresponding scout plate position</w:t>
      </w: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>. Place the</w:t>
      </w:r>
      <w:r w:rsidR="001163C6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loaded</w:t>
      </w: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scout plate on the processing deck of </w:t>
      </w:r>
      <w:r w:rsidR="00E51484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nanoliter dispenser and close the door.</w:t>
      </w:r>
    </w:p>
    <w:p w14:paraId="4F46BBBC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2CC199DC" w14:textId="0659E8F3" w:rsidR="001163C6" w:rsidRPr="008371CB" w:rsidRDefault="001163C6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ouch the 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run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243D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button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n the transfer screen, </w:t>
      </w:r>
      <w:r w:rsidR="003E299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wait for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 instrument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</w:t>
      </w:r>
      <w:r w:rsidR="003E299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tart dispens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g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amples from </w:t>
      </w:r>
      <w:r w:rsidR="003E299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384-well microtiter plate to the </w:t>
      </w:r>
      <w:r w:rsidR="008B656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matrix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hip.</w:t>
      </w:r>
    </w:p>
    <w:p w14:paraId="1239C234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4A944BCA" w14:textId="26416146" w:rsidR="000F2E68" w:rsidRPr="008371CB" w:rsidRDefault="005B7351" w:rsidP="008371CB">
      <w:pPr>
        <w:pStyle w:val="ListParagraph"/>
        <w:widowControl/>
        <w:numPr>
          <w:ilvl w:val="1"/>
          <w:numId w:val="23"/>
        </w:numPr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se the 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Vision tab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ption to show the </w:t>
      </w:r>
      <w:r w:rsidR="003538C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mag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 the </w:t>
      </w:r>
      <w:r w:rsidR="003538C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hip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nd the dispense volumes for</w:t>
      </w:r>
      <w:r w:rsidR="003538C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each </w:t>
      </w:r>
      <w:r w:rsidR="003538C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pot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uring dispensing. </w:t>
      </w:r>
      <w:r w:rsidR="003538C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E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nsure </w:t>
      </w:r>
      <w:r w:rsidR="009532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potted volume on the chip is </w:t>
      </w:r>
      <w:r w:rsidR="00C56E1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the range of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5</w:t>
      </w:r>
      <w:r w:rsidR="001E67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–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10 nL.</w:t>
      </w:r>
    </w:p>
    <w:p w14:paraId="51AB3350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362C68B6" w14:textId="5A12AD83" w:rsidR="000F2E68" w:rsidRPr="008371CB" w:rsidRDefault="000F2E68" w:rsidP="008371CB">
      <w:pPr>
        <w:pStyle w:val="ListParagraph"/>
        <w:widowControl/>
        <w:numPr>
          <w:ilvl w:val="0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Setup the </w:t>
      </w:r>
      <w:r w:rsidR="002E65C9" w:rsidRPr="008371CB">
        <w:rPr>
          <w:rFonts w:asciiTheme="minorHAnsi" w:eastAsia="DFKai-SB" w:hAnsiTheme="minorHAnsi" w:cstheme="minorHAnsi"/>
          <w:b/>
          <w:color w:val="auto"/>
          <w:lang w:eastAsia="zh-TW"/>
        </w:rPr>
        <w:t>a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ssay </w:t>
      </w:r>
      <w:r w:rsidR="002E65C9" w:rsidRPr="008371CB">
        <w:rPr>
          <w:rFonts w:asciiTheme="minorHAnsi" w:eastAsia="DFKai-SB" w:hAnsiTheme="minorHAnsi" w:cstheme="minorHAnsi"/>
          <w:b/>
          <w:color w:val="auto"/>
          <w:lang w:eastAsia="zh-TW"/>
        </w:rPr>
        <w:t>p</w:t>
      </w:r>
      <w:r w:rsidR="002C69AE" w:rsidRPr="008371CB">
        <w:rPr>
          <w:rFonts w:asciiTheme="minorHAnsi" w:eastAsia="DFKai-SB" w:hAnsiTheme="minorHAnsi" w:cstheme="minorHAnsi"/>
          <w:b/>
          <w:color w:val="auto"/>
          <w:lang w:eastAsia="zh-TW"/>
        </w:rPr>
        <w:t>arameters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 on the </w:t>
      </w:r>
      <w:r w:rsidR="002E65C9" w:rsidRPr="008371CB">
        <w:rPr>
          <w:rFonts w:asciiTheme="minorHAnsi" w:eastAsia="DFKai-SB" w:hAnsiTheme="minorHAnsi" w:cstheme="minorHAnsi"/>
          <w:b/>
          <w:color w:val="auto"/>
          <w:lang w:eastAsia="zh-TW"/>
        </w:rPr>
        <w:t>m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ass </w:t>
      </w:r>
      <w:r w:rsidR="002E65C9" w:rsidRPr="008371CB">
        <w:rPr>
          <w:rFonts w:asciiTheme="minorHAnsi" w:eastAsia="DFKai-SB" w:hAnsiTheme="minorHAnsi" w:cstheme="minorHAnsi"/>
          <w:b/>
          <w:color w:val="auto"/>
          <w:lang w:eastAsia="zh-TW"/>
        </w:rPr>
        <w:t>s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pectromet</w:t>
      </w:r>
      <w:r w:rsidR="002C69AE" w:rsidRPr="008371CB">
        <w:rPr>
          <w:rFonts w:asciiTheme="minorHAnsi" w:eastAsia="DFKai-SB" w:hAnsiTheme="minorHAnsi" w:cstheme="minorHAnsi"/>
          <w:b/>
          <w:color w:val="auto"/>
          <w:lang w:eastAsia="zh-TW"/>
        </w:rPr>
        <w:t>er</w:t>
      </w:r>
    </w:p>
    <w:p w14:paraId="69679961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</w:p>
    <w:p w14:paraId="014C4F5B" w14:textId="227D2CA1" w:rsidR="00516C02" w:rsidRPr="008371CB" w:rsidRDefault="00AE1745" w:rsidP="008371CB">
      <w:pPr>
        <w:pStyle w:val="ListParagraph"/>
        <w:widowControl/>
        <w:numPr>
          <w:ilvl w:val="1"/>
          <w:numId w:val="23"/>
        </w:numPr>
        <w:contextualSpacing w:val="0"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se the application program (see the 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Table of Materials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) to p</w:t>
      </w:r>
      <w:r w:rsidR="00D16B1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epare a</w:t>
      </w:r>
      <w:r w:rsidR="000A7CB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.xls</w:t>
      </w:r>
      <w:r w:rsidR="0018050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x</w:t>
      </w:r>
      <w:r w:rsidR="00D16B1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ile containing </w:t>
      </w:r>
      <w:r w:rsidR="009532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0A7CB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redicted</w:t>
      </w:r>
      <w:r w:rsidR="00D16B1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ignal </w:t>
      </w:r>
      <w:r w:rsidR="000A7CB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/z value</w:t>
      </w:r>
      <w:r w:rsidR="00D16B1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or importing. </w:t>
      </w:r>
    </w:p>
    <w:p w14:paraId="460B5B03" w14:textId="77777777" w:rsidR="00516C02" w:rsidRPr="008371CB" w:rsidRDefault="00516C0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EB7DFF4" w14:textId="1D68D135" w:rsidR="000F3187" w:rsidRPr="008371CB" w:rsidRDefault="00516C02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NOTE: </w:t>
      </w:r>
      <w:r w:rsidR="001236E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C6109D" w:rsidRPr="008371CB">
        <w:rPr>
          <w:rFonts w:asciiTheme="minorHAnsi" w:eastAsia="DFKai-SB" w:hAnsiTheme="minorHAnsi" w:cstheme="minorHAnsi"/>
          <w:color w:val="auto"/>
          <w:lang w:eastAsia="zh-TW"/>
        </w:rPr>
        <w:t>setting</w:t>
      </w:r>
      <w:r w:rsidR="008F0E4A">
        <w:rPr>
          <w:rFonts w:asciiTheme="minorHAnsi" w:eastAsia="DFKai-SB" w:hAnsiTheme="minorHAnsi" w:cstheme="minorHAnsi"/>
          <w:color w:val="auto"/>
          <w:lang w:eastAsia="zh-TW"/>
        </w:rPr>
        <w:t>s in</w:t>
      </w:r>
      <w:r w:rsidR="00C6109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E1745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FILE I</w:t>
      </w:r>
      <w:r w:rsidR="00C6109D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.xls</w:t>
      </w:r>
      <w:r w:rsidR="0018050E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x</w:t>
      </w:r>
      <w:r w:rsidR="00C6109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36900" w:rsidRPr="008371CB">
        <w:rPr>
          <w:rFonts w:asciiTheme="minorHAnsi" w:eastAsia="DFKai-SB" w:hAnsiTheme="minorHAnsi" w:cstheme="minorHAnsi"/>
          <w:color w:val="auto"/>
          <w:lang w:eastAsia="zh-TW"/>
        </w:rPr>
        <w:t>(</w:t>
      </w:r>
      <w:r w:rsidR="00B8690A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2</w:t>
      </w:r>
      <w:r w:rsidR="00536900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C6109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663BD1">
        <w:rPr>
          <w:rFonts w:asciiTheme="minorHAnsi" w:eastAsia="DFKai-SB" w:hAnsiTheme="minorHAnsi" w:cstheme="minorHAnsi"/>
          <w:color w:val="auto"/>
          <w:lang w:eastAsia="zh-TW"/>
        </w:rPr>
        <w:t>are</w:t>
      </w:r>
      <w:r w:rsidR="001236E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example </w:t>
      </w:r>
      <w:r w:rsidR="00663BD1">
        <w:rPr>
          <w:rFonts w:asciiTheme="minorHAnsi" w:eastAsia="DFKai-SB" w:hAnsiTheme="minorHAnsi" w:cstheme="minorHAnsi"/>
          <w:color w:val="auto"/>
          <w:lang w:eastAsia="zh-TW"/>
        </w:rPr>
        <w:t xml:space="preserve">settings </w:t>
      </w:r>
      <w:r w:rsidR="001236ED" w:rsidRPr="008371CB">
        <w:rPr>
          <w:rFonts w:asciiTheme="minorHAnsi" w:eastAsia="DFKai-SB" w:hAnsiTheme="minorHAnsi" w:cstheme="minorHAnsi"/>
          <w:color w:val="auto"/>
          <w:lang w:eastAsia="zh-TW"/>
        </w:rPr>
        <w:t>for the</w:t>
      </w:r>
      <w:r w:rsidR="006F4A0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0309F" w:rsidRPr="008371CB">
        <w:rPr>
          <w:rFonts w:asciiTheme="minorHAnsi" w:eastAsia="DFKai-SB" w:hAnsiTheme="minorHAnsi" w:cstheme="minorHAnsi"/>
          <w:color w:val="auto"/>
          <w:lang w:eastAsia="zh-TW"/>
        </w:rPr>
        <w:t>UDG</w:t>
      </w:r>
      <w:r w:rsidR="00D16B1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236ED" w:rsidRPr="008371CB">
        <w:rPr>
          <w:rFonts w:asciiTheme="minorHAnsi" w:eastAsia="DFKai-SB" w:hAnsiTheme="minorHAnsi" w:cstheme="minorHAnsi"/>
          <w:color w:val="auto"/>
          <w:lang w:eastAsia="zh-TW"/>
        </w:rPr>
        <w:t>assay</w:t>
      </w:r>
      <w:r w:rsidR="00D16B1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f </w:t>
      </w:r>
      <w:r w:rsidR="000A7CB0" w:rsidRPr="008371CB">
        <w:rPr>
          <w:rFonts w:asciiTheme="minorHAnsi" w:eastAsia="DFKai-SB" w:hAnsiTheme="minorHAnsi" w:cstheme="minorHAnsi"/>
          <w:color w:val="auto"/>
          <w:lang w:eastAsia="zh-TW"/>
        </w:rPr>
        <w:t>G:U</w:t>
      </w:r>
      <w:r w:rsidR="00D16B1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0309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ubstrate </w:t>
      </w:r>
      <w:r w:rsidR="009465A8" w:rsidRPr="008371CB">
        <w:rPr>
          <w:rFonts w:asciiTheme="minorHAnsi" w:eastAsia="DFKai-SB" w:hAnsiTheme="minorHAnsi" w:cstheme="minorHAnsi"/>
          <w:color w:val="auto"/>
          <w:lang w:eastAsia="zh-TW"/>
        </w:rPr>
        <w:t>in</w:t>
      </w:r>
      <w:r w:rsidR="00D16B1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s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ection </w:t>
      </w:r>
      <w:r w:rsidR="00D16B1F" w:rsidRPr="008371CB">
        <w:rPr>
          <w:rFonts w:asciiTheme="minorHAnsi" w:eastAsia="DFKai-SB" w:hAnsiTheme="minorHAnsi" w:cstheme="minorHAnsi"/>
          <w:color w:val="auto"/>
          <w:lang w:eastAsia="zh-TW"/>
        </w:rPr>
        <w:t>2</w:t>
      </w:r>
      <w:r w:rsidR="009A6DAB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</w:p>
    <w:p w14:paraId="54E0620E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7B5C519A" w14:textId="2A920158" w:rsidR="000F3187" w:rsidRPr="008371CB" w:rsidRDefault="000A7CB0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2</w:t>
      </w:r>
      <w:r w:rsidR="00DF4B0E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AF427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236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se the application program to c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reate and define a new </w:t>
      </w:r>
      <w:r w:rsidR="001236E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DG 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ssay by right-click</w:t>
      </w:r>
      <w:r w:rsidR="006F4A0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g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9A6DAB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Import Assay Group in Designer Format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4348F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option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nd select</w:t>
      </w:r>
      <w:r w:rsidR="00623730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g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xls</w:t>
      </w:r>
      <w:r w:rsidR="0018050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x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ile</w:t>
      </w:r>
      <w:r w:rsidR="004348F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rom</w:t>
      </w:r>
      <w:r w:rsidR="004348F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dropdown list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(</w:t>
      </w:r>
      <w:r w:rsidR="00B8690A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B8690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AE1745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FILE I.xlsx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rom step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4</w:t>
      </w:r>
      <w:r w:rsidR="009A6DA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1)</w:t>
      </w:r>
      <w:r w:rsidR="00DF4B0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4DD3B559" w14:textId="20EF978C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100BF1E5" w14:textId="677FFBB1" w:rsidR="000F2E68" w:rsidRPr="008371CB" w:rsidRDefault="000A7CB0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3</w:t>
      </w:r>
      <w:r w:rsidR="00953253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Right-click the </w:t>
      </w:r>
      <w:r w:rsidR="007636A2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Customer:Project:Plate</w:t>
      </w:r>
      <w:r w:rsidR="007636A2" w:rsidRPr="008371CB">
        <w:rPr>
          <w:rFonts w:asciiTheme="minorHAnsi" w:eastAsia="DFKai-SB" w:hAnsiTheme="minorHAnsi" w:cstheme="minorHAnsi"/>
          <w:bCs/>
          <w:color w:val="auto"/>
          <w:highlight w:val="yellow"/>
          <w:lang w:eastAsia="zh-TW"/>
        </w:rPr>
        <w:t xml:space="preserve"> button and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lick on the top of 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ropdown </w:t>
      </w:r>
      <w:r w:rsidR="007636A2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option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D1F7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ree to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establish 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new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ssay plate</w:t>
      </w:r>
      <w:r w:rsidR="007636A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90D6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the dialog box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4631E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E90D6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ype in a</w:t>
      </w:r>
      <w:r w:rsidR="009A424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ile name</w:t>
      </w:r>
      <w:r w:rsidR="0021741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(</w:t>
      </w:r>
      <w:r w:rsidR="00B8690A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B8690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21741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17411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CTT20</w:t>
      </w:r>
      <w:r w:rsidR="00124496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21</w:t>
      </w:r>
      <w:r w:rsidR="00362FDB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0620</w:t>
      </w:r>
      <w:r w:rsidR="00217411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 xml:space="preserve"> </w:t>
      </w:r>
      <w:r w:rsidR="00E90D6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or</w:t>
      </w:r>
      <w:r w:rsidR="0021741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53690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E90D6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ab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ode and 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ssay 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date</w:t>
      </w:r>
      <w:r w:rsidR="0021741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)</w:t>
      </w:r>
      <w:r w:rsidR="004550E2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nd</w:t>
      </w:r>
      <w:r w:rsidR="00E90D6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in the </w:t>
      </w:r>
      <w:r w:rsidR="00DF7D9A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plate type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dropdown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elect the </w:t>
      </w:r>
      <w:r w:rsidR="000F2E68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384-well plate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ype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6F4A07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press </w:t>
      </w:r>
      <w:r w:rsidR="006F2EE6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OK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ook for a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blank plate</w:t>
      </w:r>
      <w:r w:rsidR="003D7C99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ppear</w:t>
      </w:r>
      <w:r w:rsidR="0018050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n the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right of the</w:t>
      </w:r>
      <w:r w:rsidR="0018050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creen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16DA0299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3ECB8EDD" w14:textId="76E77056" w:rsidR="000F3187" w:rsidRPr="008371CB" w:rsidRDefault="0018050E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5</w:t>
      </w:r>
      <w:r w:rsidR="00DF4B0E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lick the </w:t>
      </w:r>
      <w:r w:rsidR="00DF7D9A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Assay</w:t>
      </w:r>
      <w:r w:rsidR="00DF7D9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option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;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elect the </w:t>
      </w:r>
      <w:r w:rsidR="000F2E68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assay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(</w:t>
      </w:r>
      <w:r w:rsidR="00B8690A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B8690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AE1745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FILE I.xlsx</w:t>
      </w:r>
      <w:r w:rsidR="006F2E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)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rom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dropdown list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71DC2C26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0A87A524" w14:textId="611E013A" w:rsidR="000F3187" w:rsidRPr="008371CB" w:rsidRDefault="0018050E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6</w:t>
      </w:r>
      <w:r w:rsidR="00DF4B0E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o assign the selected assay (</w:t>
      </w:r>
      <w:r w:rsidR="009C368A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, </w:t>
      </w:r>
      <w:r w:rsidR="009C368A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FILE I.xlsx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)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each sample spot position on the 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late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 move the cursor to each position of the blank plate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9C368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lick 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o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highlight 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</w:t>
      </w:r>
      <w:r w:rsidR="002126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well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 and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right-click to select </w:t>
      </w:r>
      <w:r w:rsidR="00BD3B22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A</w:t>
      </w:r>
      <w:r w:rsidR="000F2E6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dd Plex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9C368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</w:p>
    <w:p w14:paraId="428D20E0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6BA1051" w14:textId="4474D891" w:rsidR="000F2E68" w:rsidRPr="008371CB" w:rsidRDefault="0018050E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7</w:t>
      </w:r>
      <w:r w:rsidR="00DF4B0E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Use 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 </w:t>
      </w:r>
      <w:r w:rsidR="009E328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desktop or laptop computer to p</w:t>
      </w:r>
      <w:r w:rsidR="00C6109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repare a working list 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.xlsx format with no header (</w:t>
      </w:r>
      <w:r w:rsidR="00A1138B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, </w:t>
      </w:r>
      <w:r w:rsidR="00A1138B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0620.xlsx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 </w:t>
      </w:r>
      <w:r w:rsidR="00A1138B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Table 3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) for</w:t>
      </w:r>
      <w:r w:rsidR="00C6109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ll th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ample</w:t>
      </w:r>
      <w:r w:rsidR="00C6109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 on the chip 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from 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ep 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2.7</w:t>
      </w:r>
      <w:r w:rsidR="00C6109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lick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F2E6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Add New </w:t>
      </w:r>
      <w:r w:rsidR="000F2E6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lastRenderedPageBreak/>
        <w:t>Sample Project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button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;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elect the file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(</w:t>
      </w:r>
      <w:r w:rsidR="007E57E4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, </w:t>
      </w:r>
      <w:r w:rsidR="007E57E4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0620.xlsx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)</w:t>
      </w:r>
      <w:r w:rsidR="008D1A12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from the dropdown list</w:t>
      </w:r>
      <w:r w:rsidR="00A1138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import the working list.</w:t>
      </w:r>
    </w:p>
    <w:p w14:paraId="67C3E598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6B10C9F7" w14:textId="7EB77B7B" w:rsidR="000F2E68" w:rsidRPr="008371CB" w:rsidRDefault="0018050E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8</w:t>
      </w:r>
      <w:r w:rsidR="00DF4B0E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417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ook for a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l the test sample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ode</w:t>
      </w:r>
      <w:r w:rsidR="001A2FF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n the working list (</w:t>
      </w:r>
      <w:r w:rsidR="007E57E4"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, from </w:t>
      </w:r>
      <w:r w:rsidR="007E57E4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0620.xlsx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) on </w:t>
      </w:r>
      <w:r w:rsidR="009417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left of </w:t>
      </w:r>
      <w:r w:rsidR="007E57E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he screen</w:t>
      </w:r>
      <w:r w:rsidR="00961055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lick the </w:t>
      </w:r>
      <w:r w:rsidR="003B3371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sample code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n the working list</w:t>
      </w:r>
      <w:r w:rsidR="009417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 and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right-click </w:t>
      </w:r>
      <w:r w:rsidR="009417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on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correspond</w:t>
      </w:r>
      <w:r w:rsidR="009417F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g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position of the plate to link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 </w:t>
      </w:r>
      <w:r w:rsidR="00C6109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est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each 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osition</w:t>
      </w:r>
      <w:r w:rsidR="003B3371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5AB2B2D9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62DD825E" w14:textId="22A30D79" w:rsidR="000F3187" w:rsidRPr="008371CB" w:rsidRDefault="002C69AE" w:rsidP="008371CB">
      <w:pPr>
        <w:pStyle w:val="ListParagraph"/>
        <w:widowControl/>
        <w:numPr>
          <w:ilvl w:val="0"/>
          <w:numId w:val="23"/>
        </w:numPr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</w:rPr>
        <w:t xml:space="preserve">Mass </w:t>
      </w:r>
      <w:r w:rsidR="00B36280" w:rsidRPr="008371CB">
        <w:rPr>
          <w:rFonts w:asciiTheme="minorHAnsi" w:eastAsia="DFKai-SB" w:hAnsiTheme="minorHAnsi" w:cstheme="minorHAnsi"/>
          <w:b/>
          <w:color w:val="auto"/>
        </w:rPr>
        <w:t>s</w:t>
      </w:r>
      <w:r w:rsidRPr="008371CB">
        <w:rPr>
          <w:rFonts w:asciiTheme="minorHAnsi" w:eastAsia="DFKai-SB" w:hAnsiTheme="minorHAnsi" w:cstheme="minorHAnsi"/>
          <w:b/>
          <w:color w:val="auto"/>
        </w:rPr>
        <w:t xml:space="preserve">pectrometer </w:t>
      </w:r>
      <w:r w:rsidR="00B36280" w:rsidRPr="008371CB">
        <w:rPr>
          <w:rFonts w:asciiTheme="minorHAnsi" w:eastAsia="DFKai-SB" w:hAnsiTheme="minorHAnsi" w:cstheme="minorHAnsi"/>
          <w:b/>
          <w:color w:val="auto"/>
        </w:rPr>
        <w:t>o</w:t>
      </w:r>
      <w:r w:rsidR="000F2E68" w:rsidRPr="008371CB">
        <w:rPr>
          <w:rFonts w:asciiTheme="minorHAnsi" w:eastAsia="DFKai-SB" w:hAnsiTheme="minorHAnsi" w:cstheme="minorHAnsi"/>
          <w:b/>
          <w:color w:val="auto"/>
        </w:rPr>
        <w:t>peration</w:t>
      </w:r>
    </w:p>
    <w:p w14:paraId="43B9D522" w14:textId="77777777" w:rsidR="000F3187" w:rsidRPr="008371CB" w:rsidRDefault="000F3187" w:rsidP="008371CB">
      <w:pPr>
        <w:pStyle w:val="ListParagraph"/>
        <w:widowControl/>
        <w:ind w:left="0"/>
        <w:contextualSpacing w:val="0"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</w:p>
    <w:p w14:paraId="5332B839" w14:textId="2A6DB782" w:rsidR="000F2E68" w:rsidRPr="008371CB" w:rsidRDefault="0018050E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5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1</w:t>
      </w:r>
      <w:r w:rsidR="002231D0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Use the application program to l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ink the mass spectromet</w:t>
      </w:r>
      <w:r w:rsidR="00AB206C" w:rsidRPr="008371CB">
        <w:rPr>
          <w:rFonts w:asciiTheme="minorHAnsi" w:eastAsia="DFKai-SB" w:hAnsiTheme="minorHAnsi" w:cstheme="minorHAnsi"/>
          <w:color w:val="auto"/>
          <w:lang w:eastAsia="zh-TW"/>
        </w:rPr>
        <w:t>er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see the </w:t>
      </w:r>
      <w:r w:rsidR="00C86836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o the 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ample 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hip 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>(from s</w:t>
      </w:r>
      <w:r w:rsidR="00EF37C0" w:rsidRPr="008371CB">
        <w:rPr>
          <w:rFonts w:asciiTheme="minorHAnsi" w:eastAsia="DFKai-SB" w:hAnsiTheme="minorHAnsi" w:cstheme="minorHAnsi"/>
          <w:color w:val="auto"/>
          <w:lang w:eastAsia="zh-TW"/>
        </w:rPr>
        <w:t>ection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3) 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>to be analyzed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</w:p>
    <w:p w14:paraId="7EBA83EF" w14:textId="77777777" w:rsidR="000F3187" w:rsidRPr="008371CB" w:rsidRDefault="000F3187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2F0CEEA2" w14:textId="462A1C7E" w:rsidR="000F2E68" w:rsidRPr="008371CB" w:rsidRDefault="0018050E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5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.2</w:t>
      </w:r>
      <w:r w:rsidR="002231D0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>Click on the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031864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default</w:t>
      </w:r>
      <w:r w:rsidR="000F2E68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 xml:space="preserve"> setting</w:t>
      </w:r>
      <w:r w:rsidR="001A2FFA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A2FFA" w:rsidRPr="008371CB">
        <w:rPr>
          <w:rFonts w:asciiTheme="minorHAnsi" w:eastAsia="DFKai-SB" w:hAnsiTheme="minorHAnsi" w:cstheme="minorHAnsi"/>
          <w:color w:val="auto"/>
          <w:lang w:eastAsia="zh-TW"/>
        </w:rPr>
        <w:t>In the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dialog box</w:t>
      </w:r>
      <w:r w:rsidR="00EF37C0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C868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>ype in a file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name </w:t>
      </w:r>
      <w:r w:rsidR="0003186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from step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4</w:t>
      </w:r>
      <w:r w:rsidR="00031864" w:rsidRPr="008371CB">
        <w:rPr>
          <w:rFonts w:asciiTheme="minorHAnsi" w:eastAsia="DFKai-SB" w:hAnsiTheme="minorHAnsi" w:cstheme="minorHAnsi"/>
          <w:color w:val="auto"/>
          <w:lang w:eastAsia="zh-TW"/>
        </w:rPr>
        <w:t>.3</w:t>
      </w:r>
      <w:r w:rsidR="007A5E5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B8690A" w:rsidRPr="008371CB">
        <w:rPr>
          <w:rFonts w:asciiTheme="minorHAnsi" w:eastAsia="DFKai-SB" w:hAnsiTheme="minorHAnsi" w:cstheme="minorHAnsi"/>
          <w:i/>
          <w:color w:val="auto"/>
          <w:lang w:eastAsia="zh-TW"/>
        </w:rPr>
        <w:t>e.g.</w:t>
      </w:r>
      <w:r w:rsidR="00B8690A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3F6E4E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3F6E4E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CTT</w:t>
      </w:r>
      <w:r w:rsidR="00564862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2021</w:t>
      </w:r>
      <w:r w:rsidR="00904A8A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0620</w:t>
      </w:r>
      <w:r w:rsidR="007A5E51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5E6F74" w:rsidRPr="008371CB">
        <w:rPr>
          <w:rFonts w:asciiTheme="minorHAnsi" w:eastAsia="DFKai-SB" w:hAnsiTheme="minorHAnsi" w:cstheme="minorHAnsi"/>
          <w:color w:val="auto"/>
          <w:lang w:eastAsia="zh-TW"/>
        </w:rPr>
        <w:t>;</w:t>
      </w:r>
      <w:r w:rsidR="001A2FF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n the </w:t>
      </w:r>
      <w:r w:rsidR="00A42E34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Experiment Name</w:t>
      </w:r>
      <w:r w:rsidR="009465A8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7A5E5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ype in </w:t>
      </w:r>
      <w:r w:rsidR="005E6F7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chip ID </w:t>
      </w:r>
      <w:r w:rsidR="00A42E34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in the </w:t>
      </w:r>
      <w:r w:rsidR="00A42E34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Chip Barcode</w:t>
      </w:r>
      <w:r w:rsidR="00031864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7A5E51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031864" w:rsidRPr="008371CB">
        <w:rPr>
          <w:rFonts w:asciiTheme="minorHAnsi" w:eastAsia="DFKai-SB" w:hAnsiTheme="minorHAnsi" w:cstheme="minorHAnsi"/>
          <w:color w:val="auto"/>
          <w:lang w:eastAsia="zh-TW"/>
        </w:rPr>
        <w:t>and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save</w:t>
      </w:r>
      <w:r w:rsidR="00675CE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he settings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</w:p>
    <w:p w14:paraId="1D7287C4" w14:textId="77777777" w:rsidR="000F3187" w:rsidRPr="008371CB" w:rsidRDefault="000F3187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1E2B775F" w14:textId="09052934" w:rsidR="000F2E68" w:rsidRPr="008371CB" w:rsidRDefault="0018050E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5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B4664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3</w:t>
      </w:r>
      <w:r w:rsidR="002231D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tart 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mass spectrometer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9465A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ontrol 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rogram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(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ee </w:t>
      </w:r>
      <w:r w:rsidR="002231D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B8690A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). </w:t>
      </w:r>
    </w:p>
    <w:p w14:paraId="70E47FC3" w14:textId="77777777" w:rsidR="000F3187" w:rsidRPr="008371CB" w:rsidRDefault="000F3187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048F4C09" w14:textId="000F38DA" w:rsidR="000F2E68" w:rsidRPr="008371CB" w:rsidRDefault="0018050E" w:rsidP="008371CB">
      <w:pPr>
        <w:widowControl/>
        <w:textAlignment w:val="bottom"/>
        <w:rPr>
          <w:rFonts w:asciiTheme="minorHAnsi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5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B4664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4</w:t>
      </w:r>
      <w:r w:rsidR="002231D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P</w:t>
      </w:r>
      <w:r w:rsidR="001C752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sh</w:t>
      </w:r>
      <w:r w:rsidR="0003186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231D0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proofErr w:type="gramStart"/>
      <w:r w:rsidR="000F2E68" w:rsidRPr="008371CB">
        <w:rPr>
          <w:rFonts w:asciiTheme="minorHAnsi" w:hAnsiTheme="minorHAnsi" w:cstheme="minorHAnsi"/>
          <w:b/>
          <w:color w:val="auto"/>
          <w:highlight w:val="yellow"/>
          <w:lang w:eastAsia="zh-TW"/>
        </w:rPr>
        <w:t>In</w:t>
      </w:r>
      <w:proofErr w:type="gramEnd"/>
      <w:r w:rsidR="000F2E68" w:rsidRPr="008371CB">
        <w:rPr>
          <w:rFonts w:asciiTheme="minorHAnsi" w:hAnsiTheme="minorHAnsi" w:cstheme="minorHAnsi"/>
          <w:b/>
          <w:color w:val="auto"/>
          <w:highlight w:val="yellow"/>
          <w:lang w:eastAsia="zh-TW"/>
        </w:rPr>
        <w:t>/Out</w:t>
      </w:r>
      <w:r w:rsidR="000F2E68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button </w:t>
      </w:r>
      <w:r w:rsidR="00F35DB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of the mass spectrometer </w:t>
      </w:r>
      <w:r w:rsidR="00E862FA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and let the deck extend. Take out the chip holder and insert 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r w:rsidR="00E862FA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sample chip from step 3.4 into the chip holder. </w:t>
      </w:r>
      <w:r w:rsidR="00BD3B22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Place the loaded chip holder 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on</w:t>
      </w:r>
      <w:r w:rsidR="00BD3B22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to the extended deck and p</w:t>
      </w:r>
      <w:r w:rsidR="001C752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ush</w:t>
      </w:r>
      <w:r w:rsidR="00535B23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8B0CCA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proofErr w:type="gramStart"/>
      <w:r w:rsidR="00535B23" w:rsidRPr="008371CB">
        <w:rPr>
          <w:rFonts w:asciiTheme="minorHAnsi" w:hAnsiTheme="minorHAnsi" w:cstheme="minorHAnsi"/>
          <w:b/>
          <w:color w:val="auto"/>
          <w:highlight w:val="yellow"/>
          <w:lang w:eastAsia="zh-TW"/>
        </w:rPr>
        <w:t>In</w:t>
      </w:r>
      <w:proofErr w:type="gramEnd"/>
      <w:r w:rsidR="00535B23" w:rsidRPr="008371CB">
        <w:rPr>
          <w:rFonts w:asciiTheme="minorHAnsi" w:hAnsiTheme="minorHAnsi" w:cstheme="minorHAnsi"/>
          <w:b/>
          <w:color w:val="auto"/>
          <w:highlight w:val="yellow"/>
          <w:lang w:eastAsia="zh-TW"/>
        </w:rPr>
        <w:t>/Out</w:t>
      </w:r>
      <w:r w:rsidR="00535B23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button</w:t>
      </w:r>
      <w:r w:rsidR="00C13E4D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535B23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for the </w:t>
      </w:r>
      <w:r w:rsidR="001C752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sample </w:t>
      </w:r>
      <w:r w:rsidR="00535B23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chip to enter </w:t>
      </w:r>
      <w:r w:rsidR="0003186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the</w:t>
      </w:r>
      <w:r w:rsidR="00F35DB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instrument</w:t>
      </w:r>
      <w:r w:rsidR="00C13E4D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03186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</w:p>
    <w:p w14:paraId="0B44D950" w14:textId="77777777" w:rsidR="000F3187" w:rsidRPr="008371CB" w:rsidRDefault="000F3187" w:rsidP="008371CB">
      <w:pPr>
        <w:widowControl/>
        <w:textAlignment w:val="bottom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0864A48E" w14:textId="1CA126A6" w:rsidR="000F2E68" w:rsidRPr="008371CB" w:rsidRDefault="0018050E" w:rsidP="008371CB">
      <w:pPr>
        <w:widowControl/>
        <w:textAlignment w:val="bottom"/>
        <w:rPr>
          <w:rFonts w:asciiTheme="minorHAnsi" w:hAnsiTheme="minorHAnsi" w:cstheme="minorHAnsi"/>
          <w:color w:val="auto"/>
          <w:lang w:eastAsia="zh-TW"/>
        </w:rPr>
      </w:pPr>
      <w:r w:rsidRPr="008371CB">
        <w:rPr>
          <w:rFonts w:asciiTheme="minorHAnsi" w:hAnsiTheme="minorHAnsi" w:cstheme="minorHAnsi"/>
          <w:color w:val="auto"/>
          <w:highlight w:val="yellow"/>
          <w:lang w:eastAsia="zh-TW"/>
        </w:rPr>
        <w:t>5</w:t>
      </w:r>
      <w:r w:rsidR="000F2E68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B4664E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5</w:t>
      </w:r>
      <w:r w:rsidR="002231D0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.</w:t>
      </w:r>
      <w:r w:rsidR="000F2E68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Double-c</w:t>
      </w:r>
      <w:r w:rsidR="009D4406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lick </w:t>
      </w:r>
      <w:r w:rsidR="001A5AC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r w:rsidR="009D4406" w:rsidRPr="008371CB">
        <w:rPr>
          <w:rFonts w:asciiTheme="minorHAnsi" w:hAnsiTheme="minorHAnsi" w:cstheme="minorHAnsi"/>
          <w:b/>
          <w:color w:val="auto"/>
          <w:highlight w:val="yellow"/>
          <w:lang w:eastAsia="zh-TW"/>
        </w:rPr>
        <w:t>Acquire</w:t>
      </w:r>
      <w:r w:rsidR="009D4406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1C752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icon</w:t>
      </w:r>
      <w:r w:rsidR="009D4406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of the application program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. In 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the </w:t>
      </w:r>
      <w:r w:rsidR="006F22CC" w:rsidRPr="008371CB">
        <w:rPr>
          <w:rFonts w:asciiTheme="minorHAnsi" w:hAnsiTheme="minorHAnsi" w:cstheme="minorHAnsi"/>
          <w:b/>
          <w:bCs/>
          <w:color w:val="auto"/>
          <w:highlight w:val="yellow"/>
          <w:lang w:eastAsia="zh-TW"/>
        </w:rPr>
        <w:t>Acquire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window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,</w:t>
      </w:r>
      <w:r w:rsidR="009D4406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click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he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</w:t>
      </w:r>
      <w:r w:rsidR="006F22CC" w:rsidRPr="008371CB">
        <w:rPr>
          <w:rFonts w:asciiTheme="minorHAnsi" w:hAnsiTheme="minorHAnsi" w:cstheme="minorHAnsi"/>
          <w:b/>
          <w:bCs/>
          <w:color w:val="auto"/>
          <w:highlight w:val="yellow"/>
          <w:lang w:eastAsia="zh-TW"/>
        </w:rPr>
        <w:t>auto run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ab</w:t>
      </w:r>
      <w:r w:rsidR="00C13E4D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to start the </w:t>
      </w:r>
      <w:r w:rsidR="00BD3B22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instrument</w:t>
      </w:r>
      <w:r w:rsidR="00C13E4D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 and </w:t>
      </w:r>
      <w:r w:rsidR="005E6F74" w:rsidRPr="008371CB">
        <w:rPr>
          <w:rFonts w:asciiTheme="minorHAnsi" w:hAnsiTheme="minorHAnsi" w:cstheme="minorHAnsi"/>
          <w:color w:val="auto"/>
          <w:highlight w:val="yellow"/>
          <w:lang w:eastAsia="zh-TW"/>
        </w:rPr>
        <w:t xml:space="preserve">acquire </w:t>
      </w:r>
      <w:r w:rsidR="006F22CC" w:rsidRPr="008371CB">
        <w:rPr>
          <w:rFonts w:asciiTheme="minorHAnsi" w:hAnsiTheme="minorHAnsi" w:cstheme="minorHAnsi"/>
          <w:color w:val="auto"/>
          <w:highlight w:val="yellow"/>
          <w:lang w:eastAsia="zh-TW"/>
        </w:rPr>
        <w:t>mass spectra from the samples on the chip.</w:t>
      </w:r>
    </w:p>
    <w:p w14:paraId="48A2DEDF" w14:textId="77777777" w:rsidR="000F3187" w:rsidRPr="008371CB" w:rsidRDefault="000F3187" w:rsidP="008371CB">
      <w:pPr>
        <w:widowControl/>
        <w:textAlignment w:val="bottom"/>
        <w:rPr>
          <w:rFonts w:asciiTheme="minorHAnsi" w:hAnsiTheme="minorHAnsi" w:cstheme="minorHAnsi"/>
          <w:color w:val="auto"/>
          <w:lang w:eastAsia="zh-TW"/>
        </w:rPr>
      </w:pPr>
    </w:p>
    <w:p w14:paraId="3F8BE3F6" w14:textId="67E705AE" w:rsidR="000F2E68" w:rsidRPr="008371CB" w:rsidRDefault="00DF651E" w:rsidP="008371CB">
      <w:pPr>
        <w:pStyle w:val="ListParagraph"/>
        <w:widowControl/>
        <w:numPr>
          <w:ilvl w:val="0"/>
          <w:numId w:val="23"/>
        </w:numPr>
        <w:contextualSpacing w:val="0"/>
        <w:textAlignment w:val="bottom"/>
        <w:rPr>
          <w:rFonts w:asciiTheme="minorHAnsi" w:hAnsiTheme="minorHAnsi" w:cstheme="minorHAnsi"/>
          <w:b/>
          <w:color w:val="auto"/>
          <w:lang w:eastAsia="zh-TW"/>
        </w:rPr>
      </w:pP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Viewing </w:t>
      </w:r>
      <w:r w:rsidR="0047142F" w:rsidRPr="008371CB">
        <w:rPr>
          <w:rFonts w:asciiTheme="minorHAnsi" w:hAnsiTheme="minorHAnsi" w:cstheme="minorHAnsi"/>
          <w:b/>
          <w:color w:val="auto"/>
          <w:lang w:eastAsia="zh-TW"/>
        </w:rPr>
        <w:t>m</w:t>
      </w: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ass </w:t>
      </w:r>
      <w:r w:rsidR="00125232" w:rsidRPr="008371CB">
        <w:rPr>
          <w:rFonts w:asciiTheme="minorHAnsi" w:hAnsiTheme="minorHAnsi" w:cstheme="minorHAnsi"/>
          <w:b/>
          <w:color w:val="auto"/>
          <w:lang w:eastAsia="zh-TW"/>
        </w:rPr>
        <w:t>s</w:t>
      </w: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pectra and </w:t>
      </w:r>
      <w:r w:rsidR="0047142F" w:rsidRPr="008371CB">
        <w:rPr>
          <w:rFonts w:asciiTheme="minorHAnsi" w:hAnsiTheme="minorHAnsi" w:cstheme="minorHAnsi"/>
          <w:b/>
          <w:color w:val="auto"/>
          <w:lang w:eastAsia="zh-TW"/>
        </w:rPr>
        <w:t>a</w:t>
      </w:r>
      <w:r w:rsidRPr="008371CB">
        <w:rPr>
          <w:rFonts w:asciiTheme="minorHAnsi" w:hAnsiTheme="minorHAnsi" w:cstheme="minorHAnsi"/>
          <w:b/>
          <w:color w:val="auto"/>
          <w:lang w:eastAsia="zh-TW"/>
        </w:rPr>
        <w:t xml:space="preserve">nalyzing the </w:t>
      </w:r>
      <w:r w:rsidR="0047142F" w:rsidRPr="008371CB">
        <w:rPr>
          <w:rFonts w:asciiTheme="minorHAnsi" w:hAnsiTheme="minorHAnsi" w:cstheme="minorHAnsi"/>
          <w:b/>
          <w:color w:val="auto"/>
          <w:lang w:eastAsia="zh-TW"/>
        </w:rPr>
        <w:t>d</w:t>
      </w:r>
      <w:r w:rsidRPr="008371CB">
        <w:rPr>
          <w:rFonts w:asciiTheme="minorHAnsi" w:hAnsiTheme="minorHAnsi" w:cstheme="minorHAnsi"/>
          <w:b/>
          <w:color w:val="auto"/>
          <w:lang w:eastAsia="zh-TW"/>
        </w:rPr>
        <w:t>ata</w:t>
      </w:r>
    </w:p>
    <w:p w14:paraId="57337768" w14:textId="77777777" w:rsidR="000F3187" w:rsidRPr="008371CB" w:rsidRDefault="000F3187" w:rsidP="008371CB">
      <w:pPr>
        <w:widowControl/>
        <w:textAlignment w:val="bottom"/>
        <w:rPr>
          <w:rFonts w:asciiTheme="minorHAnsi" w:hAnsiTheme="minorHAnsi" w:cstheme="minorHAnsi"/>
          <w:b/>
          <w:color w:val="auto"/>
          <w:lang w:eastAsia="zh-TW"/>
        </w:rPr>
      </w:pPr>
    </w:p>
    <w:p w14:paraId="74B533F9" w14:textId="29886367" w:rsidR="000F2E68" w:rsidRPr="008371CB" w:rsidRDefault="00577D35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6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1</w:t>
      </w:r>
      <w:r w:rsidR="001A5AC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51787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un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A5AC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data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alysis </w:t>
      </w:r>
      <w:r w:rsidR="00BB06D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program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(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ee </w:t>
      </w:r>
      <w:r w:rsidR="00A503F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B8690A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0F2E68" w:rsidRPr="008371CB">
        <w:rPr>
          <w:rFonts w:asciiTheme="minorHAnsi" w:eastAsia="DFKai-SB" w:hAnsiTheme="minorHAnsi" w:cstheme="minorHAnsi"/>
          <w:color w:val="auto"/>
          <w:lang w:eastAsia="zh-TW"/>
        </w:rPr>
        <w:t>).</w:t>
      </w:r>
    </w:p>
    <w:p w14:paraId="2831433C" w14:textId="77777777" w:rsidR="000F3187" w:rsidRPr="008371CB" w:rsidRDefault="000F3187" w:rsidP="008371CB">
      <w:pPr>
        <w:widowControl/>
        <w:textAlignment w:val="bottom"/>
        <w:rPr>
          <w:rFonts w:asciiTheme="minorHAnsi" w:hAnsiTheme="minorHAnsi" w:cstheme="minorHAnsi"/>
          <w:color w:val="auto"/>
          <w:highlight w:val="yellow"/>
          <w:lang w:eastAsia="zh-TW"/>
        </w:rPr>
      </w:pPr>
    </w:p>
    <w:p w14:paraId="6697CEF7" w14:textId="366A4D0A" w:rsidR="000F2E68" w:rsidRPr="008371CB" w:rsidRDefault="00577D35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6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2</w:t>
      </w:r>
      <w:r w:rsidR="001A5AC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Browse the database </w:t>
      </w:r>
      <w:r w:rsidR="00BA4E4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ree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select 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hip ID</w:t>
      </w:r>
      <w:r w:rsidR="00C13E4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F6E4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from</w:t>
      </w:r>
      <w:r w:rsidR="00C13E4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tep </w:t>
      </w:r>
      <w:r w:rsidR="0051787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5</w:t>
      </w:r>
      <w:r w:rsidR="00C13E4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2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. </w:t>
      </w:r>
      <w:r w:rsidR="00820F3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lick to highlight</w:t>
      </w:r>
      <w:r w:rsidR="00DF651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820F3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 target</w:t>
      </w:r>
      <w:r w:rsidR="00DF651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well</w:t>
      </w:r>
      <w:r w:rsidR="00820F3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n the chip, 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nd</w:t>
      </w:r>
      <w:r w:rsidR="00820F3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click the </w:t>
      </w:r>
      <w:r w:rsidR="00820F36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spectrum</w:t>
      </w:r>
      <w:r w:rsidR="00820F3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con to show the mass spectrum.</w:t>
      </w:r>
    </w:p>
    <w:p w14:paraId="13B81278" w14:textId="77777777" w:rsidR="000F3187" w:rsidRPr="008371CB" w:rsidRDefault="000F3187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68EBCF24" w14:textId="277B7B3D" w:rsidR="000F2E68" w:rsidRPr="008371CB" w:rsidRDefault="00577D35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6</w:t>
      </w:r>
      <w:r w:rsidR="000F2E6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3</w:t>
      </w:r>
      <w:r w:rsidR="001A5AC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R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ght</w:t>
      </w:r>
      <w:r w:rsidR="001A5AC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-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lick to </w:t>
      </w:r>
      <w:r w:rsidR="004F04E6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hoose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9210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Customization Dialog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o crop a specific range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 spectrum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n 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a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new window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lick on</w:t>
      </w:r>
      <w:r w:rsidR="002126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he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29210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X-Axis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3E01E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o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ype in </w:t>
      </w:r>
      <w:r w:rsidR="002126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upper and lower limit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</w:t>
      </w:r>
      <w:r w:rsidR="00AB206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of m/z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AB206C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press </w:t>
      </w:r>
      <w:r w:rsidR="00292108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OK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o show 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pecified range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spectrum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BA4E4D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clud</w:t>
      </w:r>
      <w:r w:rsidR="004424D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ing </w:t>
      </w:r>
      <w:r w:rsidR="007A2A8E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="004424D4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signals</w:t>
      </w:r>
      <w:r w:rsidR="00193EE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of interest</w:t>
      </w:r>
      <w:r w:rsidR="00292108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1F0E4B80" w14:textId="77777777" w:rsidR="000F3187" w:rsidRPr="008371CB" w:rsidRDefault="000F3187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6ABA1040" w14:textId="6EECB3E3" w:rsidR="007A2A8E" w:rsidRPr="008371CB" w:rsidRDefault="007A2A8E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NOTE: </w:t>
      </w:r>
      <w:r w:rsidR="00B7327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amount of DNA is proportional to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B7327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peak intensity at each m/z value unit. </w:t>
      </w:r>
    </w:p>
    <w:p w14:paraId="20CDF64E" w14:textId="77777777" w:rsidR="007A2A8E" w:rsidRPr="008371CB" w:rsidRDefault="007A2A8E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29BDAC6B" w14:textId="771552FB" w:rsidR="008D5115" w:rsidRPr="008371CB" w:rsidRDefault="007A2A8E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6.4. </w:t>
      </w:r>
      <w:r w:rsidR="00B7327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Measure the peak height of signals' m/z values corresponding to U substrate, AP-product, and template. Click on the peak and view the peak height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in the</w:t>
      </w:r>
      <w:r w:rsidR="00B7327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upper left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corner </w:t>
      </w:r>
      <w:r w:rsidR="00B7327B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of the screen.</w:t>
      </w:r>
    </w:p>
    <w:p w14:paraId="0B846885" w14:textId="77777777" w:rsidR="00821039" w:rsidRPr="008371CB" w:rsidRDefault="00821039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6695292B" w14:textId="55F43B86" w:rsidR="00821039" w:rsidRPr="008371CB" w:rsidRDefault="00821039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N</w:t>
      </w:r>
      <w:r w:rsidR="007A2A8E" w:rsidRPr="008371CB">
        <w:rPr>
          <w:rFonts w:asciiTheme="minorHAnsi" w:eastAsia="DFKai-SB" w:hAnsiTheme="minorHAnsi" w:cstheme="minorHAnsi"/>
          <w:color w:val="auto"/>
          <w:lang w:eastAsia="zh-TW"/>
        </w:rPr>
        <w:t>OT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: </w:t>
      </w:r>
      <w:r w:rsidR="001A2FFA" w:rsidRPr="008371CB">
        <w:rPr>
          <w:rFonts w:asciiTheme="minorHAnsi" w:eastAsia="DFKai-SB" w:hAnsiTheme="minorHAnsi" w:cstheme="minorHAnsi"/>
          <w:color w:val="auto"/>
          <w:lang w:eastAsia="zh-TW"/>
        </w:rPr>
        <w:t>A s</w:t>
      </w:r>
      <w:r w:rsidR="00A019F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pectrum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of 1,600 width/1,200 unit is a reasonable dimension for inspection on</w:t>
      </w:r>
      <w:r w:rsidR="001A2FFA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computer screen</w:t>
      </w:r>
      <w:r w:rsidR="00A019F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s well as for recordkeeping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</w:p>
    <w:p w14:paraId="5D33F245" w14:textId="77777777" w:rsidR="008D5115" w:rsidRPr="008371CB" w:rsidRDefault="008D5115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247F117E" w14:textId="2A2EB6D0" w:rsidR="008D5115" w:rsidRPr="008371CB" w:rsidRDefault="008D5115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lastRenderedPageBreak/>
        <w:t>6.5. To save the spectrum for recordkeeping, r</w:t>
      </w:r>
      <w:r w:rsidR="004453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ight-click </w:t>
      </w:r>
      <w:r w:rsidR="00445353"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Export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A2FF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and </w:t>
      </w:r>
      <w:r w:rsidRPr="008371CB">
        <w:rPr>
          <w:rFonts w:asciiTheme="minorHAnsi" w:eastAsia="DFKai-SB" w:hAnsiTheme="minorHAnsi" w:cstheme="minorHAnsi"/>
          <w:bCs/>
          <w:color w:val="auto"/>
          <w:highlight w:val="yellow"/>
          <w:lang w:eastAsia="zh-TW"/>
        </w:rPr>
        <w:t>select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JPEG fil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type</w:t>
      </w:r>
      <w:r w:rsidR="00445353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in </w:t>
      </w:r>
      <w:r w:rsidR="001A2FF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dropdown list. </w:t>
      </w:r>
      <w:r w:rsidR="00C213B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C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lick on 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Destination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nd 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Browse Disc</w:t>
      </w:r>
      <w:r w:rsidRPr="008371CB">
        <w:rPr>
          <w:rFonts w:asciiTheme="minorHAnsi" w:eastAsia="DFKai-SB" w:hAnsiTheme="minorHAnsi" w:cstheme="minorHAnsi"/>
          <w:bCs/>
          <w:color w:val="auto"/>
          <w:highlight w:val="yellow"/>
          <w:lang w:eastAsia="zh-TW"/>
        </w:rPr>
        <w:t xml:space="preserve"> to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select </w:t>
      </w:r>
      <w:r w:rsidR="00C213BF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the 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storage devi</w:t>
      </w:r>
      <w:r w:rsidR="001A2FFA"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c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in the dropdown list (</w:t>
      </w:r>
      <w:r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TW"/>
        </w:rPr>
        <w:t>e.g.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, flash disc E:)</w:t>
      </w:r>
      <w:r w:rsidR="001A2FF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</w:t>
      </w:r>
      <w:r w:rsidR="001A2FFA"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T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ype the </w:t>
      </w:r>
      <w:r w:rsidRPr="008371CB">
        <w:rPr>
          <w:rFonts w:asciiTheme="minorHAnsi" w:eastAsia="DFKai-SB" w:hAnsiTheme="minorHAnsi" w:cstheme="minorHAnsi"/>
          <w:b/>
          <w:bCs/>
          <w:color w:val="auto"/>
          <w:highlight w:val="yellow"/>
          <w:lang w:eastAsia="zh-TW"/>
        </w:rPr>
        <w:t>file name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(</w:t>
      </w:r>
      <w:r w:rsidRPr="008371CB">
        <w:rPr>
          <w:rFonts w:asciiTheme="minorHAnsi" w:eastAsia="DFKai-SB" w:hAnsiTheme="minorHAnsi" w:cstheme="minorHAnsi"/>
          <w:i/>
          <w:color w:val="auto"/>
          <w:highlight w:val="yellow"/>
          <w:lang w:eastAsia="zh-HK"/>
        </w:rPr>
        <w:t>e.g.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HK"/>
        </w:rPr>
        <w:t>, 0620_1-2.jpg)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 xml:space="preserve"> and click </w:t>
      </w:r>
      <w:r w:rsidRPr="008371CB">
        <w:rPr>
          <w:rFonts w:asciiTheme="minorHAnsi" w:eastAsia="DFKai-SB" w:hAnsiTheme="minorHAnsi" w:cstheme="minorHAnsi"/>
          <w:b/>
          <w:color w:val="auto"/>
          <w:highlight w:val="yellow"/>
          <w:lang w:eastAsia="zh-TW"/>
        </w:rPr>
        <w:t>Export</w:t>
      </w:r>
      <w:r w:rsidRPr="008371CB">
        <w:rPr>
          <w:rFonts w:asciiTheme="minorHAnsi" w:eastAsia="DFKai-SB" w:hAnsiTheme="minorHAnsi" w:cstheme="minorHAnsi"/>
          <w:color w:val="auto"/>
          <w:highlight w:val="yellow"/>
          <w:lang w:eastAsia="zh-TW"/>
        </w:rPr>
        <w:t>.</w:t>
      </w:r>
    </w:p>
    <w:p w14:paraId="0548E258" w14:textId="77777777" w:rsidR="007E6739" w:rsidRPr="008371CB" w:rsidRDefault="007E6739" w:rsidP="008371CB">
      <w:pPr>
        <w:widowControl/>
        <w:rPr>
          <w:rFonts w:asciiTheme="minorHAnsi" w:eastAsia="DFKai-SB" w:hAnsiTheme="minorHAnsi" w:cstheme="minorHAnsi"/>
          <w:color w:val="auto"/>
          <w:highlight w:val="yellow"/>
          <w:lang w:eastAsia="zh-TW"/>
        </w:rPr>
      </w:pPr>
    </w:p>
    <w:p w14:paraId="496AB0B4" w14:textId="121DDA44" w:rsidR="001C1E49" w:rsidRPr="008371CB" w:rsidRDefault="00577D35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6</w:t>
      </w:r>
      <w:r w:rsidR="007E6739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8D5115" w:rsidRPr="008371CB">
        <w:rPr>
          <w:rFonts w:asciiTheme="minorHAnsi" w:eastAsia="DFKai-SB" w:hAnsiTheme="minorHAnsi" w:cstheme="minorHAnsi"/>
          <w:color w:val="auto"/>
          <w:lang w:eastAsia="zh-TW"/>
        </w:rPr>
        <w:t>6.</w:t>
      </w:r>
      <w:r w:rsidR="00C213B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f required, </w:t>
      </w:r>
      <w:r w:rsidR="0029210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print out </w:t>
      </w:r>
      <w:r w:rsidR="005E5E9E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n </w:t>
      </w:r>
      <w:r w:rsidR="00292108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exported JPEG file and measure the peak height </w:t>
      </w:r>
      <w:r w:rsidR="00BA4E4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manually using </w:t>
      </w:r>
      <w:r w:rsidR="00292108" w:rsidRPr="008371CB">
        <w:rPr>
          <w:rFonts w:asciiTheme="minorHAnsi" w:eastAsia="DFKai-SB" w:hAnsiTheme="minorHAnsi" w:cstheme="minorHAnsi"/>
          <w:color w:val="auto"/>
          <w:lang w:eastAsia="zh-TW"/>
        </w:rPr>
        <w:t>a ruler.</w:t>
      </w:r>
    </w:p>
    <w:p w14:paraId="2E2E0496" w14:textId="77777777" w:rsidR="007E6739" w:rsidRPr="008371CB" w:rsidRDefault="007E6739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</w:p>
    <w:p w14:paraId="3E79FCA8" w14:textId="5707BC79" w:rsidR="006305D7" w:rsidRPr="008371CB" w:rsidRDefault="006305D7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8371CB">
        <w:rPr>
          <w:rFonts w:asciiTheme="minorHAnsi" w:hAnsiTheme="minorHAnsi" w:cstheme="minorHAnsi"/>
          <w:b/>
          <w:color w:val="auto"/>
        </w:rPr>
        <w:t xml:space="preserve">: </w:t>
      </w:r>
    </w:p>
    <w:p w14:paraId="0F095738" w14:textId="118EB22D" w:rsidR="00C37D9D" w:rsidRPr="008371CB" w:rsidRDefault="00C37D9D" w:rsidP="008371CB">
      <w:pPr>
        <w:widowControl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Te</w:t>
      </w:r>
      <w:r w:rsidR="001A4910" w:rsidRPr="008371CB">
        <w:rPr>
          <w:rFonts w:asciiTheme="minorHAnsi" w:hAnsiTheme="minorHAnsi" w:cstheme="minorHAnsi"/>
          <w:b/>
          <w:bCs/>
          <w:color w:val="auto"/>
        </w:rPr>
        <w:t>m</w:t>
      </w:r>
      <w:r w:rsidRPr="008371CB">
        <w:rPr>
          <w:rFonts w:asciiTheme="minorHAnsi" w:hAnsiTheme="minorHAnsi" w:cstheme="minorHAnsi"/>
          <w:b/>
          <w:bCs/>
          <w:color w:val="auto"/>
        </w:rPr>
        <w:t>plates</w:t>
      </w:r>
      <w:r w:rsidR="00B2285E" w:rsidRPr="008371CB">
        <w:rPr>
          <w:rFonts w:asciiTheme="minorHAnsi" w:hAnsiTheme="minorHAnsi" w:cstheme="minorHAnsi"/>
          <w:b/>
          <w:bCs/>
          <w:color w:val="auto"/>
          <w:lang w:eastAsia="zh-TW"/>
        </w:rPr>
        <w:t xml:space="preserve"> and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 </w:t>
      </w:r>
      <w:r w:rsidR="00986F9A" w:rsidRPr="008371CB">
        <w:rPr>
          <w:rFonts w:asciiTheme="minorHAnsi" w:hAnsiTheme="minorHAnsi" w:cstheme="minorHAnsi"/>
          <w:b/>
          <w:bCs/>
          <w:color w:val="auto"/>
        </w:rPr>
        <w:t>substrate</w:t>
      </w:r>
      <w:r w:rsidRPr="008371CB">
        <w:rPr>
          <w:rFonts w:asciiTheme="minorHAnsi" w:hAnsiTheme="minorHAnsi" w:cstheme="minorHAnsi"/>
          <w:b/>
          <w:bCs/>
          <w:color w:val="auto"/>
        </w:rPr>
        <w:t>s</w:t>
      </w:r>
    </w:p>
    <w:p w14:paraId="66E6A39A" w14:textId="41CDE275" w:rsidR="00F1061B" w:rsidRPr="008371CB" w:rsidRDefault="005F4DA2" w:rsidP="008371CB">
      <w:pPr>
        <w:widowControl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371CB">
        <w:rPr>
          <w:rFonts w:asciiTheme="minorHAnsi" w:hAnsiTheme="minorHAnsi" w:cstheme="minorHAnsi"/>
          <w:bCs/>
          <w:color w:val="auto"/>
          <w:lang w:eastAsia="zh-TW"/>
        </w:rPr>
        <w:t xml:space="preserve">Taking </w:t>
      </w:r>
      <w:r w:rsidRPr="008371CB">
        <w:rPr>
          <w:rFonts w:asciiTheme="minorHAnsi" w:eastAsia="DFKai-SB" w:hAnsiTheme="minorHAnsi" w:cstheme="minorHAnsi"/>
          <w:color w:val="auto"/>
        </w:rPr>
        <w:t>synthetic oligonucleotides with U in the center (U+9) paired with a G template as an example 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Fig</w:t>
      </w:r>
      <w:r w:rsidR="00046860" w:rsidRPr="008371CB">
        <w:rPr>
          <w:rFonts w:asciiTheme="minorHAnsi" w:eastAsia="DFKai-SB" w:hAnsiTheme="minorHAnsi" w:cstheme="minorHAnsi"/>
          <w:b/>
          <w:bCs/>
          <w:color w:val="auto"/>
        </w:rPr>
        <w:t>ure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 xml:space="preserve"> 1A</w:t>
      </w:r>
      <w:r w:rsidRPr="008371CB">
        <w:rPr>
          <w:rFonts w:asciiTheme="minorHAnsi" w:eastAsia="DFKai-SB" w:hAnsiTheme="minorHAnsi" w:cstheme="minorHAnsi"/>
          <w:color w:val="auto"/>
        </w:rPr>
        <w:t xml:space="preserve">), </w:t>
      </w:r>
      <w:r w:rsidR="00EB013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 blank control of </w:t>
      </w:r>
      <w:r w:rsidR="00EB0136" w:rsidRPr="008371CB">
        <w:rPr>
          <w:rFonts w:asciiTheme="minorHAnsi" w:hAnsiTheme="minorHAnsi" w:cstheme="minorHAnsi"/>
          <w:bCs/>
          <w:color w:val="auto"/>
          <w:lang w:eastAsia="zh-TW"/>
        </w:rPr>
        <w:t>e</w:t>
      </w:r>
      <w:r w:rsidR="00E9524D" w:rsidRPr="008371CB">
        <w:rPr>
          <w:rFonts w:asciiTheme="minorHAnsi" w:eastAsia="DFKai-SB" w:hAnsiTheme="minorHAnsi" w:cstheme="minorHAnsi"/>
          <w:color w:val="auto"/>
        </w:rPr>
        <w:t>q</w:t>
      </w:r>
      <w:r w:rsidR="00BF6D2C" w:rsidRPr="008371CB">
        <w:rPr>
          <w:rFonts w:asciiTheme="minorHAnsi" w:eastAsia="DFKai-SB" w:hAnsiTheme="minorHAnsi" w:cstheme="minorHAnsi"/>
          <w:color w:val="auto"/>
        </w:rPr>
        <w:t>ui</w:t>
      </w:r>
      <w:r w:rsidR="00E9524D" w:rsidRPr="008371CB">
        <w:rPr>
          <w:rFonts w:asciiTheme="minorHAnsi" w:eastAsia="DFKai-SB" w:hAnsiTheme="minorHAnsi" w:cstheme="minorHAnsi"/>
          <w:color w:val="auto"/>
        </w:rPr>
        <w:t>molar</w:t>
      </w:r>
      <w:r w:rsidR="00BF6D2C" w:rsidRPr="008371CB">
        <w:rPr>
          <w:rFonts w:asciiTheme="minorHAnsi" w:eastAsia="DFKai-SB" w:hAnsiTheme="minorHAnsi" w:cstheme="minorHAnsi"/>
          <w:color w:val="auto"/>
        </w:rPr>
        <w:t xml:space="preserve"> amounts of</w:t>
      </w:r>
      <w:r w:rsidR="00E9524D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3714EF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template and </w:t>
      </w:r>
      <w:r w:rsidR="00E64C78" w:rsidRPr="008371CB">
        <w:rPr>
          <w:rFonts w:asciiTheme="minorHAnsi" w:hAnsiTheme="minorHAnsi" w:cstheme="minorHAnsi"/>
          <w:bCs/>
          <w:color w:val="auto"/>
          <w:lang w:eastAsia="zh-TW"/>
        </w:rPr>
        <w:t>u</w:t>
      </w:r>
      <w:r w:rsidR="000757CC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racil-containing </w:t>
      </w:r>
      <w:r w:rsidR="00986F9A" w:rsidRPr="008371CB">
        <w:rPr>
          <w:rFonts w:asciiTheme="minorHAnsi" w:hAnsiTheme="minorHAnsi" w:cstheme="minorHAnsi"/>
          <w:bCs/>
          <w:color w:val="auto"/>
          <w:lang w:eastAsia="zh-TW"/>
        </w:rPr>
        <w:t>substrate</w:t>
      </w:r>
      <w:r w:rsidR="00C37D9D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EB0136" w:rsidRPr="008371CB">
        <w:rPr>
          <w:rFonts w:asciiTheme="minorHAnsi" w:hAnsiTheme="minorHAnsi" w:cstheme="minorHAnsi"/>
          <w:bCs/>
          <w:color w:val="auto"/>
          <w:lang w:eastAsia="zh-TW"/>
        </w:rPr>
        <w:t>can be used</w:t>
      </w:r>
      <w:r w:rsidR="00E9524D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for</w:t>
      </w:r>
      <w:r w:rsidR="00E64C78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quality control</w:t>
      </w:r>
      <w:r w:rsidR="00E9524D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E64C78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of </w:t>
      </w:r>
      <w:r w:rsidR="00820F36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synthetic oligonucleotide </w:t>
      </w:r>
      <w:r w:rsidR="007978CA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purity 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>(</w:t>
      </w:r>
      <w:r w:rsidR="00AF4271" w:rsidRPr="008371CB">
        <w:rPr>
          <w:rFonts w:asciiTheme="minorHAnsi" w:hAnsiTheme="minorHAnsi" w:cstheme="minorHAnsi"/>
          <w:b/>
          <w:bCs/>
          <w:color w:val="auto"/>
          <w:lang w:eastAsia="zh-TW"/>
        </w:rPr>
        <w:t>Fig</w:t>
      </w:r>
      <w:r w:rsidR="00046860" w:rsidRPr="008371CB">
        <w:rPr>
          <w:rFonts w:asciiTheme="minorHAnsi" w:hAnsiTheme="minorHAnsi" w:cstheme="minorHAnsi"/>
          <w:b/>
          <w:bCs/>
          <w:color w:val="auto"/>
          <w:lang w:eastAsia="zh-TW"/>
        </w:rPr>
        <w:t>ure</w:t>
      </w:r>
      <w:r w:rsidR="003714EF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752C41" w:rsidRPr="008371CB">
        <w:rPr>
          <w:rFonts w:asciiTheme="minorHAnsi" w:hAnsiTheme="minorHAnsi" w:cstheme="minorHAnsi"/>
          <w:b/>
          <w:bCs/>
          <w:color w:val="auto"/>
          <w:lang w:eastAsia="zh-TW"/>
        </w:rPr>
        <w:t>1B</w:t>
      </w:r>
      <w:r w:rsidR="00BF6D2C" w:rsidRPr="008371CB">
        <w:rPr>
          <w:rFonts w:asciiTheme="minorHAnsi" w:hAnsiTheme="minorHAnsi" w:cstheme="minorHAnsi"/>
          <w:color w:val="auto"/>
          <w:lang w:eastAsia="zh-TW"/>
        </w:rPr>
        <w:t>;</w:t>
      </w:r>
      <w:r w:rsidR="003714EF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>the signals m</w:t>
      </w:r>
      <w:r w:rsidR="00B559D0" w:rsidRPr="008371CB">
        <w:rPr>
          <w:rFonts w:asciiTheme="minorHAnsi" w:hAnsiTheme="minorHAnsi" w:cstheme="minorHAnsi"/>
          <w:bCs/>
          <w:color w:val="auto"/>
          <w:lang w:eastAsia="zh-TW"/>
        </w:rPr>
        <w:t>atch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CA2186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the 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designated </w:t>
      </w:r>
      <w:r w:rsidR="00E93D88" w:rsidRPr="008371CB">
        <w:rPr>
          <w:rFonts w:asciiTheme="minorHAnsi" w:hAnsiTheme="minorHAnsi" w:cstheme="minorHAnsi"/>
          <w:bCs/>
          <w:color w:val="auto"/>
          <w:lang w:eastAsia="zh-TW"/>
        </w:rPr>
        <w:t>m/z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and the low background</w:t>
      </w:r>
      <w:r w:rsidR="00E64C78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noi</w:t>
      </w:r>
      <w:r w:rsidR="00E93D88" w:rsidRPr="008371CB">
        <w:rPr>
          <w:rFonts w:asciiTheme="minorHAnsi" w:hAnsiTheme="minorHAnsi" w:cstheme="minorHAnsi"/>
          <w:bCs/>
          <w:color w:val="auto"/>
          <w:lang w:eastAsia="zh-TW"/>
        </w:rPr>
        <w:t>s</w:t>
      </w:r>
      <w:r w:rsidR="00E64C78" w:rsidRPr="008371CB">
        <w:rPr>
          <w:rFonts w:asciiTheme="minorHAnsi" w:hAnsiTheme="minorHAnsi" w:cstheme="minorHAnsi"/>
          <w:bCs/>
          <w:color w:val="auto"/>
          <w:lang w:eastAsia="zh-TW"/>
        </w:rPr>
        <w:t>e</w:t>
      </w:r>
      <w:r w:rsidR="00E21B43" w:rsidRPr="008371CB">
        <w:rPr>
          <w:rFonts w:asciiTheme="minorHAnsi" w:hAnsiTheme="minorHAnsi" w:cstheme="minorHAnsi"/>
          <w:bCs/>
          <w:color w:val="auto"/>
          <w:lang w:eastAsia="zh-TW"/>
        </w:rPr>
        <w:t>)</w:t>
      </w:r>
      <w:r w:rsidR="00E21B43" w:rsidRPr="008371CB">
        <w:rPr>
          <w:rFonts w:asciiTheme="minorHAnsi" w:eastAsia="DFKai-SB" w:hAnsiTheme="minorHAnsi" w:cstheme="minorHAnsi"/>
          <w:color w:val="auto"/>
        </w:rPr>
        <w:t>.</w:t>
      </w:r>
      <w:r w:rsidR="00E9524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93D88" w:rsidRPr="008371CB">
        <w:rPr>
          <w:rFonts w:asciiTheme="minorHAnsi" w:eastAsia="DFKai-SB" w:hAnsiTheme="minorHAnsi" w:cstheme="minorHAnsi"/>
          <w:color w:val="auto"/>
        </w:rPr>
        <w:t>For the MS data analysis, t</w:t>
      </w:r>
      <w:r w:rsidR="00E21B43" w:rsidRPr="008371CB">
        <w:rPr>
          <w:rFonts w:asciiTheme="minorHAnsi" w:eastAsia="DFKai-SB" w:hAnsiTheme="minorHAnsi" w:cstheme="minorHAnsi"/>
          <w:color w:val="auto"/>
        </w:rPr>
        <w:t xml:space="preserve">he </w:t>
      </w:r>
      <w:r w:rsidR="00E9524D" w:rsidRPr="008371CB">
        <w:rPr>
          <w:rFonts w:asciiTheme="minorHAnsi" w:eastAsia="DFKai-SB" w:hAnsiTheme="minorHAnsi" w:cstheme="minorHAnsi"/>
          <w:color w:val="auto"/>
        </w:rPr>
        <w:t xml:space="preserve">peak </w:t>
      </w:r>
      <w:r w:rsidR="00E21B43" w:rsidRPr="008371CB">
        <w:rPr>
          <w:rFonts w:asciiTheme="minorHAnsi" w:eastAsia="DFKai-SB" w:hAnsiTheme="minorHAnsi" w:cstheme="minorHAnsi"/>
          <w:color w:val="auto"/>
        </w:rPr>
        <w:t>heights were measured (</w:t>
      </w:r>
      <w:r w:rsidR="00AF4271" w:rsidRPr="008371CB">
        <w:rPr>
          <w:rFonts w:asciiTheme="minorHAnsi" w:eastAsia="DFKai-SB" w:hAnsiTheme="minorHAnsi" w:cstheme="minorHAnsi"/>
          <w:b/>
          <w:color w:val="auto"/>
        </w:rPr>
        <w:t>Fig</w:t>
      </w:r>
      <w:r w:rsidR="00046860" w:rsidRPr="008371CB">
        <w:rPr>
          <w:rFonts w:asciiTheme="minorHAnsi" w:eastAsia="DFKai-SB" w:hAnsiTheme="minorHAnsi" w:cstheme="minorHAnsi"/>
          <w:b/>
          <w:color w:val="auto"/>
        </w:rPr>
        <w:t>ure</w:t>
      </w:r>
      <w:r w:rsidR="00E21B4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21B43" w:rsidRPr="008371CB">
        <w:rPr>
          <w:rFonts w:asciiTheme="minorHAnsi" w:eastAsia="DFKai-SB" w:hAnsiTheme="minorHAnsi" w:cstheme="minorHAnsi"/>
          <w:b/>
          <w:color w:val="auto"/>
        </w:rPr>
        <w:t>2</w:t>
      </w:r>
      <w:r w:rsidR="00E21B43" w:rsidRPr="008371CB">
        <w:rPr>
          <w:rFonts w:asciiTheme="minorHAnsi" w:eastAsia="DFKai-SB" w:hAnsiTheme="minorHAnsi" w:cstheme="minorHAnsi"/>
          <w:color w:val="auto"/>
        </w:rPr>
        <w:t>).</w:t>
      </w:r>
      <w:r w:rsidR="000757CC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66D3A" w:rsidRPr="008371CB">
        <w:rPr>
          <w:rFonts w:asciiTheme="minorHAnsi" w:eastAsia="DFKai-SB" w:hAnsiTheme="minorHAnsi" w:cstheme="minorHAnsi"/>
          <w:color w:val="auto"/>
        </w:rPr>
        <w:t>T</w:t>
      </w:r>
      <w:r w:rsidR="000757CC" w:rsidRPr="008371CB">
        <w:rPr>
          <w:rFonts w:asciiTheme="minorHAnsi" w:eastAsia="DFKai-SB" w:hAnsiTheme="minorHAnsi" w:cstheme="minorHAnsi"/>
          <w:color w:val="auto"/>
        </w:rPr>
        <w:t>he 19</w:t>
      </w:r>
      <w:r w:rsidR="00BF6D2C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0757CC" w:rsidRPr="008371CB">
        <w:rPr>
          <w:rFonts w:asciiTheme="minorHAnsi" w:eastAsia="DFKai-SB" w:hAnsiTheme="minorHAnsi" w:cstheme="minorHAnsi"/>
          <w:color w:val="auto"/>
        </w:rPr>
        <w:t xml:space="preserve">nt template DNA </w:t>
      </w:r>
      <w:r w:rsidR="00EF3336" w:rsidRPr="008371CB">
        <w:rPr>
          <w:rFonts w:asciiTheme="minorHAnsi" w:eastAsia="DFKai-SB" w:hAnsiTheme="minorHAnsi" w:cstheme="minorHAnsi"/>
          <w:color w:val="auto"/>
        </w:rPr>
        <w:t>w</w:t>
      </w:r>
      <w:r w:rsidR="00B66D3A" w:rsidRPr="008371CB">
        <w:rPr>
          <w:rFonts w:asciiTheme="minorHAnsi" w:eastAsia="DFKai-SB" w:hAnsiTheme="minorHAnsi" w:cstheme="minorHAnsi"/>
          <w:color w:val="auto"/>
        </w:rPr>
        <w:t xml:space="preserve">as expected to 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remain unchanged </w:t>
      </w:r>
      <w:r w:rsidR="00B66D3A" w:rsidRPr="008371CB">
        <w:rPr>
          <w:rFonts w:asciiTheme="minorHAnsi" w:eastAsia="DFKai-SB" w:hAnsiTheme="minorHAnsi" w:cstheme="minorHAnsi"/>
          <w:color w:val="auto"/>
        </w:rPr>
        <w:t xml:space="preserve">after glycosylase hydrolysis; therefore, </w:t>
      </w:r>
      <w:r w:rsidR="00EF3336" w:rsidRPr="008371CB">
        <w:rPr>
          <w:rFonts w:asciiTheme="minorHAnsi" w:eastAsia="DFKai-SB" w:hAnsiTheme="minorHAnsi" w:cstheme="minorHAnsi"/>
          <w:color w:val="auto"/>
        </w:rPr>
        <w:t>the</w:t>
      </w:r>
      <w:r w:rsidR="000757CC" w:rsidRPr="008371CB">
        <w:rPr>
          <w:rFonts w:asciiTheme="minorHAnsi" w:eastAsia="DFKai-SB" w:hAnsiTheme="minorHAnsi" w:cstheme="minorHAnsi"/>
          <w:color w:val="auto"/>
        </w:rPr>
        <w:t xml:space="preserve"> signal </w:t>
      </w:r>
      <w:r w:rsidR="00EF3336" w:rsidRPr="008371CB">
        <w:rPr>
          <w:rFonts w:asciiTheme="minorHAnsi" w:eastAsia="DFKai-SB" w:hAnsiTheme="minorHAnsi" w:cstheme="minorHAnsi"/>
          <w:color w:val="auto"/>
        </w:rPr>
        <w:t>could serve</w:t>
      </w:r>
      <w:r w:rsidR="000757CC" w:rsidRPr="008371CB">
        <w:rPr>
          <w:rFonts w:asciiTheme="minorHAnsi" w:eastAsia="DFKai-SB" w:hAnsiTheme="minorHAnsi" w:cstheme="minorHAnsi"/>
          <w:color w:val="auto"/>
        </w:rPr>
        <w:t xml:space="preserve"> as a reference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 for </w:t>
      </w:r>
      <w:r w:rsidR="00B66D3A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EF3336" w:rsidRPr="008371CB">
        <w:rPr>
          <w:rFonts w:asciiTheme="minorHAnsi" w:eastAsia="DFKai-SB" w:hAnsiTheme="minorHAnsi" w:cstheme="minorHAnsi"/>
          <w:color w:val="auto"/>
        </w:rPr>
        <w:t>quantitation</w:t>
      </w:r>
      <w:r w:rsidR="0093452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B0136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B66D3A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EB0136" w:rsidRPr="008371CB">
        <w:rPr>
          <w:rFonts w:asciiTheme="minorHAnsi" w:eastAsia="DFKai-SB" w:hAnsiTheme="minorHAnsi" w:cstheme="minorHAnsi"/>
          <w:color w:val="auto"/>
        </w:rPr>
        <w:t xml:space="preserve">AP-product </w:t>
      </w:r>
      <w:r w:rsidR="00934524" w:rsidRPr="008371CB">
        <w:rPr>
          <w:rFonts w:asciiTheme="minorHAnsi" w:eastAsia="DFKai-SB" w:hAnsiTheme="minorHAnsi" w:cstheme="minorHAnsi"/>
          <w:color w:val="auto"/>
        </w:rPr>
        <w:t>(</w:t>
      </w:r>
      <w:r w:rsidR="00934524" w:rsidRPr="008371CB">
        <w:rPr>
          <w:rFonts w:asciiTheme="minorHAnsi" w:eastAsia="DFKai-SB" w:hAnsiTheme="minorHAnsi" w:cstheme="minorHAnsi"/>
          <w:b/>
          <w:color w:val="auto"/>
        </w:rPr>
        <w:t>Fig</w:t>
      </w:r>
      <w:r w:rsidR="00046860" w:rsidRPr="008371CB">
        <w:rPr>
          <w:rFonts w:asciiTheme="minorHAnsi" w:eastAsia="DFKai-SB" w:hAnsiTheme="minorHAnsi" w:cstheme="minorHAnsi"/>
          <w:b/>
          <w:color w:val="auto"/>
        </w:rPr>
        <w:t>ure</w:t>
      </w:r>
      <w:r w:rsidR="0093452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F20B8" w:rsidRPr="008371CB">
        <w:rPr>
          <w:rFonts w:asciiTheme="minorHAnsi" w:eastAsia="DFKai-SB" w:hAnsiTheme="minorHAnsi" w:cstheme="minorHAnsi"/>
          <w:b/>
          <w:color w:val="auto"/>
        </w:rPr>
        <w:t>1C</w:t>
      </w:r>
      <w:r w:rsidR="00934524" w:rsidRPr="008371CB">
        <w:rPr>
          <w:rFonts w:asciiTheme="minorHAnsi" w:eastAsia="DFKai-SB" w:hAnsiTheme="minorHAnsi" w:cstheme="minorHAnsi"/>
          <w:color w:val="auto"/>
        </w:rPr>
        <w:t>)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. </w:t>
      </w:r>
    </w:p>
    <w:p w14:paraId="4F89C8A1" w14:textId="77777777" w:rsidR="00904E89" w:rsidRPr="008371CB" w:rsidRDefault="00904E89" w:rsidP="008371CB">
      <w:pPr>
        <w:widowControl/>
        <w:rPr>
          <w:rFonts w:asciiTheme="minorHAnsi" w:hAnsiTheme="minorHAnsi" w:cstheme="minorHAnsi"/>
          <w:b/>
          <w:bCs/>
          <w:color w:val="auto"/>
        </w:rPr>
      </w:pPr>
    </w:p>
    <w:p w14:paraId="3A91748D" w14:textId="72F87FDB" w:rsidR="00C37D9D" w:rsidRPr="008371CB" w:rsidRDefault="00E21B43" w:rsidP="008371CB">
      <w:pPr>
        <w:widowControl/>
        <w:rPr>
          <w:rFonts w:asciiTheme="minorHAnsi" w:hAnsiTheme="minorHAnsi" w:cstheme="minorHAnsi"/>
          <w:b/>
          <w:bCs/>
          <w:color w:val="auto"/>
          <w:lang w:eastAsia="zh-TW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R</w:t>
      </w:r>
      <w:r w:rsidR="00C37D9D" w:rsidRPr="008371CB">
        <w:rPr>
          <w:rFonts w:asciiTheme="minorHAnsi" w:hAnsiTheme="minorHAnsi" w:cstheme="minorHAnsi"/>
          <w:b/>
          <w:bCs/>
          <w:color w:val="auto"/>
          <w:lang w:eastAsia="zh-HK"/>
        </w:rPr>
        <w:t>eaction condition</w:t>
      </w:r>
      <w:r w:rsidR="00B2285E" w:rsidRPr="008371CB">
        <w:rPr>
          <w:rFonts w:asciiTheme="minorHAnsi" w:hAnsiTheme="minorHAnsi" w:cstheme="minorHAnsi"/>
          <w:b/>
          <w:bCs/>
          <w:color w:val="auto"/>
          <w:lang w:eastAsia="zh-TW"/>
        </w:rPr>
        <w:t xml:space="preserve"> and mass spectra</w:t>
      </w:r>
    </w:p>
    <w:p w14:paraId="4B1F41C6" w14:textId="7BC73CC1" w:rsidR="00D238AF" w:rsidRPr="008371CB" w:rsidRDefault="004478E1" w:rsidP="008371CB">
      <w:pPr>
        <w:widowControl/>
        <w:rPr>
          <w:rFonts w:asciiTheme="minorHAnsi" w:hAnsiTheme="minorHAnsi" w:cstheme="minorHAnsi"/>
          <w:bCs/>
          <w:color w:val="auto"/>
          <w:lang w:eastAsia="zh-TW"/>
        </w:rPr>
      </w:pPr>
      <w:r w:rsidRPr="008371CB">
        <w:rPr>
          <w:rFonts w:asciiTheme="minorHAnsi" w:hAnsiTheme="minorHAnsi" w:cstheme="minorHAnsi"/>
          <w:bCs/>
          <w:color w:val="auto"/>
          <w:lang w:eastAsia="zh-TW"/>
        </w:rPr>
        <w:t>T</w:t>
      </w:r>
      <w:r w:rsidR="00212653" w:rsidRPr="008371CB">
        <w:rPr>
          <w:rFonts w:asciiTheme="minorHAnsi" w:hAnsiTheme="minorHAnsi" w:cstheme="minorHAnsi"/>
          <w:bCs/>
          <w:color w:val="auto"/>
          <w:lang w:eastAsia="zh-TW"/>
        </w:rPr>
        <w:t>his</w:t>
      </w:r>
      <w:r w:rsidR="00E939B7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212653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DNA </w:t>
      </w:r>
      <w:r w:rsidR="00BD05AF" w:rsidRPr="008371CB">
        <w:rPr>
          <w:rFonts w:asciiTheme="minorHAnsi" w:hAnsiTheme="minorHAnsi" w:cstheme="minorHAnsi"/>
          <w:bCs/>
          <w:color w:val="auto"/>
          <w:lang w:eastAsia="zh-TW"/>
        </w:rPr>
        <w:t>glycosylase</w:t>
      </w:r>
      <w:r w:rsidR="00E939B7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assay</w:t>
      </w:r>
      <w:r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is simple and easy to perform</w:t>
      </w:r>
      <w:r w:rsidR="00E939B7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using </w:t>
      </w:r>
      <w:r w:rsidR="00B66D3A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a </w:t>
      </w:r>
      <w:r w:rsidR="002318AA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non-labeled oligonucleotide for </w:t>
      </w:r>
      <w:r w:rsidR="00B66D3A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a </w:t>
      </w:r>
      <w:r w:rsidR="00E939B7" w:rsidRPr="008371CB">
        <w:rPr>
          <w:rFonts w:asciiTheme="minorHAnsi" w:hAnsiTheme="minorHAnsi" w:cstheme="minorHAnsi"/>
          <w:bCs/>
          <w:color w:val="auto"/>
          <w:lang w:eastAsia="zh-TW"/>
        </w:rPr>
        <w:t>standard reaction to obtain clean and reliable results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4301C5" w:rsidRPr="008371CB">
        <w:rPr>
          <w:rFonts w:asciiTheme="minorHAnsi" w:hAnsiTheme="minorHAnsi" w:cstheme="minorHAnsi"/>
          <w:b/>
          <w:bCs/>
          <w:color w:val="auto"/>
          <w:lang w:eastAsia="zh-TW"/>
        </w:rPr>
        <w:t>(Fig</w:t>
      </w:r>
      <w:r w:rsidR="00046860" w:rsidRPr="008371CB">
        <w:rPr>
          <w:rFonts w:asciiTheme="minorHAnsi" w:hAnsiTheme="minorHAnsi" w:cstheme="minorHAnsi"/>
          <w:b/>
          <w:bCs/>
          <w:color w:val="auto"/>
          <w:lang w:eastAsia="zh-TW"/>
        </w:rPr>
        <w:t>ure</w:t>
      </w:r>
      <w:r w:rsidR="004301C5" w:rsidRPr="008371CB">
        <w:rPr>
          <w:rFonts w:asciiTheme="minorHAnsi" w:hAnsiTheme="minorHAnsi" w:cstheme="minorHAnsi"/>
          <w:b/>
          <w:bCs/>
          <w:color w:val="auto"/>
          <w:lang w:eastAsia="zh-TW"/>
        </w:rPr>
        <w:t xml:space="preserve"> 1)</w:t>
      </w:r>
      <w:r w:rsidR="00E939B7" w:rsidRPr="008371CB">
        <w:rPr>
          <w:rFonts w:asciiTheme="minorHAnsi" w:hAnsiTheme="minorHAnsi" w:cstheme="minorHAnsi"/>
          <w:bCs/>
          <w:color w:val="auto"/>
          <w:lang w:eastAsia="zh-TW"/>
        </w:rPr>
        <w:t>.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The </w:t>
      </w:r>
      <w:r w:rsidR="00337964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range of 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MS spectra </w:t>
      </w:r>
      <w:r w:rsidR="00337964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should 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cover all the signals generated from </w:t>
      </w:r>
      <w:r w:rsidR="00986F9A" w:rsidRPr="008371CB">
        <w:rPr>
          <w:rFonts w:asciiTheme="minorHAnsi" w:hAnsiTheme="minorHAnsi" w:cstheme="minorHAnsi"/>
          <w:bCs/>
          <w:color w:val="auto"/>
          <w:lang w:eastAsia="zh-TW"/>
        </w:rPr>
        <w:t>substrate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>s</w:t>
      </w:r>
      <w:r w:rsidR="00337964" w:rsidRPr="008371CB">
        <w:rPr>
          <w:rFonts w:asciiTheme="minorHAnsi" w:hAnsiTheme="minorHAnsi" w:cstheme="minorHAnsi"/>
          <w:bCs/>
          <w:color w:val="auto"/>
          <w:lang w:eastAsia="zh-TW"/>
        </w:rPr>
        <w:t>,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templates</w:t>
      </w:r>
      <w:r w:rsidR="00337964" w:rsidRPr="008371CB">
        <w:rPr>
          <w:rFonts w:asciiTheme="minorHAnsi" w:hAnsiTheme="minorHAnsi" w:cstheme="minorHAnsi"/>
          <w:bCs/>
          <w:color w:val="auto"/>
          <w:lang w:eastAsia="zh-TW"/>
        </w:rPr>
        <w:t>, and reaction products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(</w:t>
      </w:r>
      <w:r w:rsidR="00AF4271" w:rsidRPr="008371CB">
        <w:rPr>
          <w:rFonts w:asciiTheme="minorHAnsi" w:hAnsiTheme="minorHAnsi" w:cstheme="minorHAnsi"/>
          <w:b/>
          <w:bCs/>
          <w:color w:val="auto"/>
          <w:lang w:eastAsia="zh-TW"/>
        </w:rPr>
        <w:t>Fig</w:t>
      </w:r>
      <w:r w:rsidR="00046860" w:rsidRPr="008371CB">
        <w:rPr>
          <w:rFonts w:asciiTheme="minorHAnsi" w:hAnsiTheme="minorHAnsi" w:cstheme="minorHAnsi"/>
          <w:b/>
          <w:bCs/>
          <w:color w:val="auto"/>
          <w:lang w:eastAsia="zh-TW"/>
        </w:rPr>
        <w:t>ure</w:t>
      </w:r>
      <w:r w:rsidR="00B2285E" w:rsidRPr="008371CB">
        <w:rPr>
          <w:rFonts w:asciiTheme="minorHAnsi" w:hAnsiTheme="minorHAnsi" w:cstheme="minorHAnsi"/>
          <w:b/>
          <w:bCs/>
          <w:color w:val="auto"/>
          <w:lang w:eastAsia="zh-TW"/>
        </w:rPr>
        <w:t xml:space="preserve"> </w:t>
      </w:r>
      <w:r w:rsidR="004301C5" w:rsidRPr="008371CB">
        <w:rPr>
          <w:rFonts w:asciiTheme="minorHAnsi" w:hAnsiTheme="minorHAnsi" w:cstheme="minorHAnsi"/>
          <w:b/>
          <w:bCs/>
          <w:color w:val="auto"/>
          <w:lang w:eastAsia="zh-TW"/>
        </w:rPr>
        <w:t>1B</w:t>
      </w:r>
      <w:r w:rsidR="00B2285E" w:rsidRPr="008371CB">
        <w:rPr>
          <w:rFonts w:asciiTheme="minorHAnsi" w:hAnsiTheme="minorHAnsi" w:cstheme="minorHAnsi"/>
          <w:bCs/>
          <w:color w:val="auto"/>
          <w:lang w:eastAsia="zh-TW"/>
        </w:rPr>
        <w:t>)</w:t>
      </w:r>
      <w:r w:rsidR="00F13916" w:rsidRPr="008371CB">
        <w:rPr>
          <w:rFonts w:asciiTheme="minorHAnsi" w:hAnsiTheme="minorHAnsi" w:cstheme="minorHAnsi"/>
          <w:bCs/>
          <w:color w:val="auto"/>
          <w:lang w:eastAsia="zh-TW"/>
        </w:rPr>
        <w:t>.</w:t>
      </w:r>
      <w:r w:rsidR="00F13916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>difference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f 1 nt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between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ubstrate and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>correspond</w:t>
      </w:r>
      <w:r w:rsidR="00212653" w:rsidRPr="008371CB">
        <w:rPr>
          <w:rFonts w:asciiTheme="minorHAnsi" w:eastAsia="DFKai-SB" w:hAnsiTheme="minorHAnsi" w:cstheme="minorHAnsi"/>
          <w:color w:val="auto"/>
          <w:lang w:eastAsia="zh-TW"/>
        </w:rPr>
        <w:t>ing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emplate</w:t>
      </w:r>
      <w:r w:rsidR="005546E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F74C7F" w:rsidRPr="008371CB">
        <w:rPr>
          <w:rFonts w:asciiTheme="minorHAnsi" w:eastAsia="DFKai-SB" w:hAnsiTheme="minorHAnsi" w:cstheme="minorHAnsi"/>
          <w:color w:val="auto"/>
        </w:rPr>
        <w:t>produc</w:t>
      </w:r>
      <w:r w:rsidR="00F13916" w:rsidRPr="008371CB">
        <w:rPr>
          <w:rFonts w:asciiTheme="minorHAnsi" w:eastAsia="DFKai-SB" w:hAnsiTheme="minorHAnsi" w:cstheme="minorHAnsi"/>
          <w:color w:val="auto"/>
        </w:rPr>
        <w:t>e</w:t>
      </w:r>
      <w:r w:rsidR="00B559D0" w:rsidRPr="008371CB">
        <w:rPr>
          <w:rFonts w:asciiTheme="minorHAnsi" w:eastAsia="DFKai-SB" w:hAnsiTheme="minorHAnsi" w:cstheme="minorHAnsi"/>
          <w:color w:val="auto"/>
        </w:rPr>
        <w:t>d</w:t>
      </w:r>
      <w:r w:rsidR="00F13916" w:rsidRPr="008371CB">
        <w:rPr>
          <w:rFonts w:asciiTheme="minorHAnsi" w:eastAsia="DFKai-SB" w:hAnsiTheme="minorHAnsi" w:cstheme="minorHAnsi"/>
          <w:color w:val="auto"/>
        </w:rPr>
        <w:t xml:space="preserve"> a well</w:t>
      </w:r>
      <w:r w:rsidR="00FB29CF" w:rsidRPr="008371CB">
        <w:rPr>
          <w:rFonts w:asciiTheme="minorHAnsi" w:eastAsia="DFKai-SB" w:hAnsiTheme="minorHAnsi" w:cstheme="minorHAnsi"/>
          <w:color w:val="auto"/>
        </w:rPr>
        <w:t>-</w:t>
      </w:r>
      <w:r w:rsidR="00F13916" w:rsidRPr="008371CB">
        <w:rPr>
          <w:rFonts w:asciiTheme="minorHAnsi" w:eastAsia="DFKai-SB" w:hAnsiTheme="minorHAnsi" w:cstheme="minorHAnsi"/>
          <w:color w:val="auto"/>
        </w:rPr>
        <w:t xml:space="preserve">separated signal profile for </w:t>
      </w:r>
      <w:r w:rsidR="00CF571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both </w:t>
      </w:r>
      <w:r w:rsidR="00CA218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F13916" w:rsidRPr="008371CB">
        <w:rPr>
          <w:rFonts w:asciiTheme="minorHAnsi" w:eastAsia="DFKai-SB" w:hAnsiTheme="minorHAnsi" w:cstheme="minorHAnsi"/>
          <w:color w:val="auto"/>
        </w:rPr>
        <w:t xml:space="preserve">template and </w:t>
      </w:r>
      <w:r w:rsidR="00CA2186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986F9A" w:rsidRPr="008371CB">
        <w:rPr>
          <w:rFonts w:asciiTheme="minorHAnsi" w:eastAsia="DFKai-SB" w:hAnsiTheme="minorHAnsi" w:cstheme="minorHAnsi"/>
          <w:color w:val="auto"/>
        </w:rPr>
        <w:t>substrate</w:t>
      </w:r>
      <w:r w:rsidR="00CF571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AF4271" w:rsidRPr="008371CB">
        <w:rPr>
          <w:rFonts w:asciiTheme="minorHAnsi" w:eastAsia="DFKai-SB" w:hAnsiTheme="minorHAnsi" w:cstheme="minorHAnsi"/>
          <w:b/>
          <w:color w:val="auto"/>
          <w:lang w:eastAsia="zh-TW"/>
        </w:rPr>
        <w:t>Fig</w:t>
      </w:r>
      <w:r w:rsidR="0004686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ure</w:t>
      </w:r>
      <w:r w:rsidR="00CF5716"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 </w:t>
      </w:r>
      <w:r w:rsidR="004301C5" w:rsidRPr="008371CB">
        <w:rPr>
          <w:rFonts w:asciiTheme="minorHAnsi" w:eastAsia="DFKai-SB" w:hAnsiTheme="minorHAnsi" w:cstheme="minorHAnsi"/>
          <w:b/>
          <w:color w:val="auto"/>
          <w:lang w:eastAsia="zh-TW"/>
        </w:rPr>
        <w:t>1B</w:t>
      </w:r>
      <w:r w:rsidR="00CF571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). </w:t>
      </w:r>
      <w:r w:rsidR="000D4AFF" w:rsidRPr="008371CB">
        <w:rPr>
          <w:rFonts w:asciiTheme="minorHAnsi" w:hAnsiTheme="minorHAnsi" w:cstheme="minorHAnsi"/>
          <w:bCs/>
          <w:color w:val="auto"/>
          <w:lang w:eastAsia="zh-TW"/>
        </w:rPr>
        <w:t>T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>he equ</w:t>
      </w:r>
      <w:r w:rsidRPr="008371CB">
        <w:rPr>
          <w:rFonts w:asciiTheme="minorHAnsi" w:hAnsiTheme="minorHAnsi" w:cstheme="minorHAnsi"/>
          <w:bCs/>
          <w:color w:val="auto"/>
          <w:lang w:eastAsia="zh-TW"/>
        </w:rPr>
        <w:t>i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>molar primer</w:t>
      </w:r>
      <w:r w:rsidRPr="008371CB">
        <w:rPr>
          <w:rFonts w:asciiTheme="minorHAnsi" w:hAnsiTheme="minorHAnsi" w:cstheme="minorHAnsi"/>
          <w:bCs/>
          <w:color w:val="auto"/>
          <w:lang w:eastAsia="zh-TW"/>
        </w:rPr>
        <w:t>s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U+9 and T1 showed similar peak intensit</w:t>
      </w:r>
      <w:r w:rsidR="00212653" w:rsidRPr="008371CB">
        <w:rPr>
          <w:rFonts w:asciiTheme="minorHAnsi" w:hAnsiTheme="minorHAnsi" w:cstheme="minorHAnsi"/>
          <w:bCs/>
          <w:color w:val="auto"/>
          <w:lang w:eastAsia="zh-TW"/>
        </w:rPr>
        <w:t>ies</w:t>
      </w:r>
      <w:r w:rsidR="004301C5" w:rsidRPr="008371CB">
        <w:rPr>
          <w:rFonts w:asciiTheme="minorHAnsi" w:hAnsiTheme="minorHAnsi" w:cstheme="minorHAnsi"/>
          <w:bCs/>
          <w:color w:val="auto"/>
          <w:lang w:eastAsia="zh-TW"/>
        </w:rPr>
        <w:t xml:space="preserve"> without significant differences.</w:t>
      </w:r>
      <w:r w:rsidR="004301C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F74C7F" w:rsidRPr="008371CB">
        <w:rPr>
          <w:rFonts w:asciiTheme="minorHAnsi" w:eastAsia="DFKai-SB" w:hAnsiTheme="minorHAnsi" w:cstheme="minorHAnsi"/>
          <w:color w:val="auto"/>
        </w:rPr>
        <w:t xml:space="preserve">Extensive digestion of </w:t>
      </w:r>
      <w:r w:rsidR="00EB0136" w:rsidRPr="008371CB">
        <w:rPr>
          <w:rFonts w:asciiTheme="minorHAnsi" w:eastAsia="DFKai-SB" w:hAnsiTheme="minorHAnsi" w:cstheme="minorHAnsi"/>
          <w:color w:val="auto"/>
        </w:rPr>
        <w:t>UDG (0.5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F74C7F" w:rsidRPr="008371CB">
        <w:rPr>
          <w:rFonts w:asciiTheme="minorHAnsi" w:eastAsia="DFKai-SB" w:hAnsiTheme="minorHAnsi" w:cstheme="minorHAnsi"/>
          <w:color w:val="auto"/>
        </w:rPr>
        <w:t xml:space="preserve">for </w:t>
      </w:r>
      <w:r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F74C7F" w:rsidRPr="008371CB">
        <w:rPr>
          <w:rFonts w:asciiTheme="minorHAnsi" w:eastAsia="DFKai-SB" w:hAnsiTheme="minorHAnsi" w:cstheme="minorHAnsi"/>
          <w:color w:val="auto"/>
        </w:rPr>
        <w:t>30 min reaction</w:t>
      </w:r>
      <w:r w:rsidR="00EB0136" w:rsidRPr="008371CB">
        <w:rPr>
          <w:rFonts w:asciiTheme="minorHAnsi" w:eastAsia="DFKai-SB" w:hAnsiTheme="minorHAnsi" w:cstheme="minorHAnsi"/>
          <w:color w:val="auto"/>
        </w:rPr>
        <w:t xml:space="preserve">) demonstrated complete </w:t>
      </w:r>
      <w:r w:rsidR="00EB0136" w:rsidRPr="008371CB">
        <w:rPr>
          <w:rFonts w:asciiTheme="minorHAnsi" w:eastAsia="DFKai-SB" w:hAnsiTheme="minorHAnsi" w:cstheme="minorHAnsi"/>
          <w:color w:val="auto"/>
          <w:lang w:eastAsia="zh-TW"/>
        </w:rPr>
        <w:t>uracil</w:t>
      </w:r>
      <w:r w:rsidR="00EB0136" w:rsidRPr="008371CB">
        <w:rPr>
          <w:rFonts w:asciiTheme="minorHAnsi" w:eastAsia="DFKai-SB" w:hAnsiTheme="minorHAnsi" w:cstheme="minorHAnsi"/>
          <w:color w:val="auto"/>
        </w:rPr>
        <w:t xml:space="preserve"> cleavage</w:t>
      </w:r>
      <w:r w:rsidR="001A2FFA" w:rsidRPr="008371CB">
        <w:rPr>
          <w:rFonts w:asciiTheme="minorHAnsi" w:eastAsia="DFKai-SB" w:hAnsiTheme="minorHAnsi" w:cstheme="minorHAnsi"/>
          <w:color w:val="auto"/>
        </w:rPr>
        <w:t>.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The s</w:t>
      </w:r>
      <w:r w:rsidR="00007E82" w:rsidRPr="008371CB">
        <w:rPr>
          <w:rFonts w:asciiTheme="minorHAnsi" w:eastAsia="DFKai-SB" w:hAnsiTheme="minorHAnsi" w:cstheme="minorHAnsi"/>
          <w:color w:val="auto"/>
          <w:lang w:eastAsia="zh-TW"/>
        </w:rPr>
        <w:t>ignal of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>AP-product w</w:t>
      </w:r>
      <w:r w:rsidR="00007E82" w:rsidRPr="008371CB">
        <w:rPr>
          <w:rFonts w:asciiTheme="minorHAnsi" w:eastAsia="DFKai-SB" w:hAnsiTheme="minorHAnsi" w:cstheme="minorHAnsi"/>
          <w:color w:val="auto"/>
          <w:lang w:eastAsia="zh-TW"/>
        </w:rPr>
        <w:t>as</w:t>
      </w:r>
      <w:r w:rsidR="002D027F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lso </w:t>
      </w:r>
      <w:r w:rsidR="002D027F" w:rsidRPr="008371CB">
        <w:rPr>
          <w:rFonts w:asciiTheme="minorHAnsi" w:eastAsia="DFKai-SB" w:hAnsiTheme="minorHAnsi" w:cstheme="minorHAnsi"/>
          <w:color w:val="auto"/>
        </w:rPr>
        <w:t xml:space="preserve">well separated from </w:t>
      </w:r>
      <w:r w:rsidRPr="008371CB">
        <w:rPr>
          <w:rFonts w:asciiTheme="minorHAnsi" w:eastAsia="DFKai-SB" w:hAnsiTheme="minorHAnsi" w:cstheme="minorHAnsi"/>
          <w:color w:val="auto"/>
        </w:rPr>
        <w:t xml:space="preserve">that of the </w:t>
      </w:r>
      <w:r w:rsidR="002D027F" w:rsidRPr="008371CB">
        <w:rPr>
          <w:rFonts w:asciiTheme="minorHAnsi" w:eastAsia="DFKai-SB" w:hAnsiTheme="minorHAnsi" w:cstheme="minorHAnsi"/>
          <w:color w:val="auto"/>
        </w:rPr>
        <w:t xml:space="preserve">uracil-containing </w:t>
      </w:r>
      <w:r w:rsidR="00EB0136" w:rsidRPr="008371CB">
        <w:rPr>
          <w:rFonts w:asciiTheme="minorHAnsi" w:eastAsia="DFKai-SB" w:hAnsiTheme="minorHAnsi" w:cstheme="minorHAnsi"/>
          <w:color w:val="auto"/>
        </w:rPr>
        <w:t>substrate</w:t>
      </w:r>
      <w:r w:rsidR="004301C5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4301C5" w:rsidRPr="008371CB">
        <w:rPr>
          <w:rFonts w:asciiTheme="minorHAnsi" w:eastAsia="DFKai-SB" w:hAnsiTheme="minorHAnsi" w:cstheme="minorHAnsi"/>
          <w:b/>
          <w:color w:val="auto"/>
        </w:rPr>
        <w:t>Fig</w:t>
      </w:r>
      <w:r w:rsidR="00046860" w:rsidRPr="008371CB">
        <w:rPr>
          <w:rFonts w:asciiTheme="minorHAnsi" w:eastAsia="DFKai-SB" w:hAnsiTheme="minorHAnsi" w:cstheme="minorHAnsi"/>
          <w:b/>
          <w:color w:val="auto"/>
        </w:rPr>
        <w:t>ure</w:t>
      </w:r>
      <w:r w:rsidR="004301C5" w:rsidRPr="008371CB">
        <w:rPr>
          <w:rFonts w:asciiTheme="minorHAnsi" w:eastAsia="DFKai-SB" w:hAnsiTheme="minorHAnsi" w:cstheme="minorHAnsi"/>
          <w:b/>
          <w:color w:val="auto"/>
        </w:rPr>
        <w:t xml:space="preserve"> 1</w:t>
      </w:r>
      <w:r w:rsidR="00BF20B8" w:rsidRPr="008371CB">
        <w:rPr>
          <w:rFonts w:asciiTheme="minorHAnsi" w:eastAsia="DFKai-SB" w:hAnsiTheme="minorHAnsi" w:cstheme="minorHAnsi"/>
          <w:b/>
          <w:color w:val="auto"/>
        </w:rPr>
        <w:t>C</w:t>
      </w:r>
      <w:r w:rsidR="00530689" w:rsidRPr="008371CB">
        <w:rPr>
          <w:rFonts w:asciiTheme="minorHAnsi" w:hAnsiTheme="minorHAnsi" w:cstheme="minorHAnsi"/>
          <w:color w:val="auto"/>
        </w:rPr>
        <w:t xml:space="preserve"> </w:t>
      </w:r>
      <w:r w:rsidR="00BF20B8" w:rsidRPr="008371CB">
        <w:rPr>
          <w:rFonts w:asciiTheme="minorHAnsi" w:hAnsiTheme="minorHAnsi" w:cstheme="minorHAnsi"/>
          <w:color w:val="auto"/>
        </w:rPr>
        <w:t xml:space="preserve">d+9 </w:t>
      </w:r>
      <w:r w:rsidR="00530689" w:rsidRPr="008371CB">
        <w:rPr>
          <w:rFonts w:asciiTheme="minorHAnsi" w:hAnsiTheme="minorHAnsi" w:cstheme="minorHAnsi"/>
          <w:color w:val="auto"/>
        </w:rPr>
        <w:t>AP-product m/z = 5447.6</w:t>
      </w:r>
      <w:r w:rsidR="00530689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3D1F75" w:rsidRPr="008371CB">
        <w:rPr>
          <w:rFonts w:asciiTheme="minorHAnsi" w:eastAsia="DFKai-SB" w:hAnsiTheme="minorHAnsi" w:cstheme="minorHAnsi"/>
          <w:bCs/>
          <w:color w:val="auto"/>
        </w:rPr>
        <w:t>versus</w:t>
      </w:r>
      <w:r w:rsidR="003D1F75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046860" w:rsidRPr="008371CB">
        <w:rPr>
          <w:rFonts w:asciiTheme="minorHAnsi" w:eastAsia="DFKai-SB" w:hAnsiTheme="minorHAnsi" w:cstheme="minorHAnsi"/>
          <w:b/>
          <w:color w:val="auto"/>
        </w:rPr>
        <w:t xml:space="preserve">Figure </w:t>
      </w:r>
      <w:r w:rsidR="00BF20B8" w:rsidRPr="008371CB">
        <w:rPr>
          <w:rFonts w:asciiTheme="minorHAnsi" w:eastAsia="DFKai-SB" w:hAnsiTheme="minorHAnsi" w:cstheme="minorHAnsi"/>
          <w:b/>
          <w:color w:val="auto"/>
        </w:rPr>
        <w:t xml:space="preserve">1B </w:t>
      </w:r>
      <w:r w:rsidR="00BF20B8" w:rsidRPr="008371CB">
        <w:rPr>
          <w:rFonts w:asciiTheme="minorHAnsi" w:eastAsia="DFKai-SB" w:hAnsiTheme="minorHAnsi" w:cstheme="minorHAnsi"/>
          <w:bCs/>
          <w:color w:val="auto"/>
        </w:rPr>
        <w:t>U+9</w:t>
      </w:r>
      <w:r w:rsidR="00BF20B8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3D1F75" w:rsidRPr="008371CB">
        <w:rPr>
          <w:rFonts w:asciiTheme="minorHAnsi" w:hAnsiTheme="minorHAnsi" w:cstheme="minorHAnsi"/>
          <w:color w:val="auto"/>
        </w:rPr>
        <w:t>substrate</w:t>
      </w:r>
      <w:r w:rsidR="00530689" w:rsidRPr="008371CB">
        <w:rPr>
          <w:rFonts w:asciiTheme="minorHAnsi" w:hAnsiTheme="minorHAnsi" w:cstheme="minorHAnsi"/>
          <w:color w:val="auto"/>
        </w:rPr>
        <w:t xml:space="preserve"> m/z = 5541.6</w:t>
      </w:r>
      <w:r w:rsidR="004301C5" w:rsidRPr="008371CB">
        <w:rPr>
          <w:rFonts w:asciiTheme="minorHAnsi" w:eastAsia="DFKai-SB" w:hAnsiTheme="minorHAnsi" w:cstheme="minorHAnsi"/>
          <w:color w:val="auto"/>
        </w:rPr>
        <w:t>)</w:t>
      </w:r>
      <w:r w:rsidR="002D027F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530689" w:rsidRPr="008371CB">
        <w:rPr>
          <w:rFonts w:asciiTheme="minorHAnsi" w:eastAsia="DFKai-SB" w:hAnsiTheme="minorHAnsi" w:cstheme="minorHAnsi"/>
          <w:color w:val="auto"/>
        </w:rPr>
        <w:t>T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he </w:t>
      </w:r>
      <w:r w:rsidR="00530689" w:rsidRPr="008371CB">
        <w:rPr>
          <w:rFonts w:asciiTheme="minorHAnsi" w:eastAsia="DFKai-SB" w:hAnsiTheme="minorHAnsi" w:cstheme="minorHAnsi"/>
          <w:color w:val="auto"/>
        </w:rPr>
        <w:t xml:space="preserve">relatively mild MALDI </w:t>
      </w:r>
      <w:r w:rsidR="00EF3336" w:rsidRPr="008371CB">
        <w:rPr>
          <w:rFonts w:asciiTheme="minorHAnsi" w:eastAsia="DFKai-SB" w:hAnsiTheme="minorHAnsi" w:cstheme="minorHAnsi"/>
          <w:color w:val="auto"/>
        </w:rPr>
        <w:t>ionization technique</w:t>
      </w:r>
      <w:hyperlink w:anchor="_ENREF_36" w:tooltip="Hillenkamp, 1991 #1233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&lt;EndNote&gt;&lt;Cite&gt;&lt;Author&gt;Hillenkamp&lt;/Author&gt;&lt;Year&gt;1991&lt;/Year&gt;&lt;RecNum&gt;1233&lt;/RecNum&gt;&lt;DisplayText&gt;&lt;style face="superscript"&gt;36&lt;/style&gt;&lt;/DisplayText&gt;&lt;record&gt;&lt;rec-number&gt;1233&lt;/rec-number&gt;&lt;foreign-keys&gt;&lt;key app="EN" db-id="rzw2esz9qdaw2ce5s2ep2swffxsadp0s9twz" timestamp="1584433724"&gt;1233&lt;/key&gt;&lt;/foreign-keys&gt;&lt;ref-type name="Journal Article"&gt;17&lt;/ref-type&gt;&lt;contributors&gt;&lt;authors&gt;&lt;author&gt;Hillenkamp, F.&lt;/author&gt;&lt;author&gt;Karas, M.&lt;/author&gt;&lt;author&gt;Beavis, R. C.&lt;/author&gt;&lt;author&gt;Chait, B. T.&lt;/author&gt;&lt;/authors&gt;&lt;/contributors&gt;&lt;auth-address&gt;Institut für medizinische Physik und Biophysik, Universität Münster, Robert-Koch-Str. 31 D-4400 Münster, Germany&amp;#xD;Rockefeller University, 1230 York Avenue, New York, NY 10021, United States&lt;/auth-address&gt;&lt;titles&gt;&lt;title&gt;Matrix-Assisted Laser Desorption/lonization Mass Spectrometry of Biopolymers&lt;/title&gt;&lt;secondary-title&gt;Analytical Chemistry&lt;/secondary-title&gt;&lt;alt-title&gt;Anal. Chem.&lt;/alt-title&gt;&lt;/titles&gt;&lt;periodical&gt;&lt;full-title&gt;Analytical Chemistry&lt;/full-title&gt;&lt;/periodical&gt;&lt;pages&gt;1193 A-1202 A&lt;/pages&gt;&lt;volume&gt;63&lt;/volume&gt;&lt;number&gt;24&lt;/number&gt;&lt;keywords&gt;&lt;keyword&gt;carbohydrate&lt;/keyword&gt;&lt;keyword&gt;protein&lt;/keyword&gt;&lt;keyword&gt;article&lt;/keyword&gt;&lt;keyword&gt;instrumentation&lt;/keyword&gt;&lt;keyword&gt;laser&lt;/keyword&gt;&lt;keyword&gt;mass spectrometry&lt;/keyword&gt;&lt;keyword&gt;Carbohydrates&lt;/keyword&gt;&lt;keyword&gt;Lasers&lt;/keyword&gt;&lt;keyword&gt;Proteins&lt;/keyword&gt;&lt;keyword&gt;Spectrum Analysis, Mass&lt;/keyword&gt;&lt;/keywords&gt;&lt;dates&gt;&lt;year&gt;1991&lt;/year&gt;&lt;/dates&gt;&lt;isbn&gt;00032700 (ISSN)&lt;/isbn&gt;&lt;work-type&gt;Article&lt;/work-type&gt;&lt;urls&gt;&lt;related-urls&gt;&lt;url&gt;https://www.scopus.com/inward/record.uri?eid=2-s2.0-84875463071&amp;amp;doi=10.1021%2fac00024a002&amp;amp;partnerID=40&amp;amp;md5=5fd7ba85795b98d301141855018482c9&lt;/url&gt;&lt;/related-urls&gt;&lt;/urls&gt;&lt;electronic-resource-num&gt;10.1021/ac00024a002&lt;/electronic-resource-num&gt;&lt;remote-database-name&gt;Scopus&lt;/remote-database-name&gt;&lt;language&gt;English&lt;/language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36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EF3336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used 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in this study </w:t>
      </w:r>
      <w:r w:rsidR="00212653" w:rsidRPr="008371CB">
        <w:rPr>
          <w:rFonts w:asciiTheme="minorHAnsi" w:eastAsia="DFKai-SB" w:hAnsiTheme="minorHAnsi" w:cstheme="minorHAnsi"/>
          <w:color w:val="auto"/>
        </w:rPr>
        <w:t xml:space="preserve">minimized the 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signals associated with </w:t>
      </w:r>
      <w:r w:rsidR="00212653" w:rsidRPr="008371CB">
        <w:rPr>
          <w:rFonts w:asciiTheme="minorHAnsi" w:eastAsia="DFKai-SB" w:hAnsiTheme="minorHAnsi" w:cstheme="minorHAnsi"/>
          <w:color w:val="auto"/>
        </w:rPr>
        <w:t xml:space="preserve">strand </w:t>
      </w:r>
      <w:r w:rsidR="00EF3336" w:rsidRPr="008371CB">
        <w:rPr>
          <w:rFonts w:asciiTheme="minorHAnsi" w:eastAsia="DFKai-SB" w:hAnsiTheme="minorHAnsi" w:cstheme="minorHAnsi"/>
          <w:color w:val="auto"/>
          <w:lang w:eastAsia="zh-HK"/>
        </w:rPr>
        <w:t>break</w:t>
      </w:r>
      <w:r w:rsidR="00212653" w:rsidRPr="008371CB">
        <w:rPr>
          <w:rFonts w:asciiTheme="minorHAnsi" w:eastAsia="DFKai-SB" w:hAnsiTheme="minorHAnsi" w:cstheme="minorHAnsi"/>
          <w:color w:val="auto"/>
          <w:lang w:eastAsia="zh-HK"/>
        </w:rPr>
        <w:t>s</w:t>
      </w:r>
      <w:r w:rsidR="00EF3336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212653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induced </w:t>
      </w:r>
      <w:r w:rsidR="00C80180" w:rsidRPr="008371CB">
        <w:rPr>
          <w:rFonts w:asciiTheme="minorHAnsi" w:eastAsia="DFKai-SB" w:hAnsiTheme="minorHAnsi" w:cstheme="minorHAnsi"/>
          <w:color w:val="auto"/>
        </w:rPr>
        <w:t>by β-elimination reaction</w:t>
      </w:r>
      <w:r w:rsidR="00C80180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EF3336" w:rsidRPr="008371CB">
        <w:rPr>
          <w:rFonts w:asciiTheme="minorHAnsi" w:eastAsia="DFKai-SB" w:hAnsiTheme="minorHAnsi" w:cstheme="minorHAnsi"/>
          <w:color w:val="auto"/>
          <w:lang w:eastAsia="zh-HK"/>
        </w:rPr>
        <w:t>at AP site</w:t>
      </w:r>
      <w:r w:rsidR="00EF3336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hyperlink w:anchor="_ENREF_37" w:tooltip="Brammer, 1968 #1231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&lt;EndNote&gt;&lt;Cite&gt;&lt;Author&gt;Brammer&lt;/Author&gt;&lt;Year&gt;1968&lt;/Year&gt;&lt;RecNum&gt;1231&lt;/RecNum&gt;&lt;DisplayText&gt;&lt;style face="superscript"&gt;37&lt;/style&gt;&lt;/DisplayText&gt;&lt;record&gt;&lt;rec-number&gt;1231&lt;/rec-number&gt;&lt;foreign-keys&gt;&lt;key app="EN" db-id="rzw2esz9qdaw2ce5s2ep2swffxsadp0s9twz" timestamp="1583825519"&gt;1231&lt;/key&gt;&lt;/foreign-keys&gt;&lt;ref-type name="Journal Article"&gt;17&lt;/ref-type&gt;&lt;contributors&gt;&lt;authors&gt;&lt;author&gt;Brammer, K. W.&lt;/author&gt;&lt;author&gt;Jones, A. S.&lt;/author&gt;&lt;author&gt;Mian, A. M.&lt;/author&gt;&lt;author&gt;Walker, R. T.&lt;/author&gt;&lt;/authors&gt;&lt;/contributors&gt;&lt;titles&gt;&lt;title&gt;Study of the use of alkaline degradation of DNA derivative as a procedure for the determination of nucleotide distribution&lt;/title&gt;&lt;secondary-title&gt;Biochimica et Biophysica Acta&lt;/secondary-title&gt;&lt;alt-title&gt;Biochim Biophys Acta&lt;/alt-title&gt;&lt;/titles&gt;&lt;periodical&gt;&lt;full-title&gt;Biochimica et Biophysica Acta&lt;/full-title&gt;&lt;abbr-1&gt;Biochim. Biophys. Acta&lt;/abbr-1&gt;&lt;/periodical&gt;&lt;pages&gt;732-734&lt;/pages&gt;&lt;volume&gt;166&lt;/volume&gt;&lt;number&gt;3&lt;/number&gt;&lt;keywords&gt;&lt;keyword&gt;DNA*&lt;/keyword&gt;&lt;keyword&gt;Nucleic Acids*&lt;/keyword&gt;&lt;keyword&gt;Aldehydes&lt;/keyword&gt;&lt;keyword&gt;Chemical Phenomena&lt;/keyword&gt;&lt;keyword&gt;Chemistry&lt;/keyword&gt;&lt;keyword&gt;Hydrazines&lt;/keyword&gt;&lt;keyword&gt;Hydrogen-Ion Concentration&lt;/keyword&gt;&lt;keyword&gt;Nucleotides&lt;/keyword&gt;&lt;keyword&gt;Phosphates/analysis&lt;/keyword&gt;&lt;keyword&gt;Purines&lt;/keyword&gt;&lt;keyword&gt;Pyrimidines&lt;/keyword&gt;&lt;/keywords&gt;&lt;dates&gt;&lt;year&gt;1968&lt;/year&gt;&lt;/dates&gt;&lt;pub-location&gt;Netherlands&lt;/pub-location&gt;&lt;publisher&gt;Elsevier Pub. Co&lt;/publisher&gt;&lt;isbn&gt;0006-3002&lt;/isbn&gt;&lt;accession-num&gt;5722701&lt;/accession-num&gt;&lt;urls&gt;&lt;related-urls&gt;&lt;url&gt;http://search.ebscohost.com/login.aspx?direct=true&amp;amp;db=cmedm&amp;amp;AN=5722701&amp;amp;site=ehost-live&amp;amp;scope=site&lt;/url&gt;&lt;/related-urls&gt;&lt;/urls&gt;&lt;remote-database-name&gt;cmedm&lt;/remote-database-name&gt;&lt;remote-database-provider&gt;EBSCOhost&lt;/remote-database-provider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37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686048">
        <w:rPr>
          <w:rFonts w:asciiTheme="minorHAnsi" w:eastAsia="DFKai-SB" w:hAnsiTheme="minorHAnsi" w:cstheme="minorHAnsi"/>
          <w:color w:val="auto"/>
        </w:rPr>
        <w:t>, which</w:t>
      </w:r>
      <w:r w:rsidR="0021265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were not </w:t>
      </w:r>
      <w:r w:rsidR="00212653" w:rsidRPr="008371CB">
        <w:rPr>
          <w:rFonts w:asciiTheme="minorHAnsi" w:eastAsia="DFKai-SB" w:hAnsiTheme="minorHAnsi" w:cstheme="minorHAnsi"/>
          <w:color w:val="auto"/>
        </w:rPr>
        <w:t>significant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 in the mass spectra. </w:t>
      </w:r>
      <w:r w:rsidR="00B20BCD" w:rsidRPr="008371CB">
        <w:rPr>
          <w:rFonts w:asciiTheme="minorHAnsi" w:eastAsia="DFKai-SB" w:hAnsiTheme="minorHAnsi" w:cstheme="minorHAnsi"/>
          <w:color w:val="auto"/>
        </w:rPr>
        <w:t>Overall, the reaction background is very clean without not</w:t>
      </w:r>
      <w:r w:rsidR="00A477F5">
        <w:rPr>
          <w:rFonts w:asciiTheme="minorHAnsi" w:eastAsia="DFKai-SB" w:hAnsiTheme="minorHAnsi" w:cstheme="minorHAnsi"/>
          <w:color w:val="auto"/>
        </w:rPr>
        <w:t>ice</w:t>
      </w:r>
      <w:r w:rsidR="00B20BCD" w:rsidRPr="008371CB">
        <w:rPr>
          <w:rFonts w:asciiTheme="minorHAnsi" w:eastAsia="DFKai-SB" w:hAnsiTheme="minorHAnsi" w:cstheme="minorHAnsi"/>
          <w:color w:val="auto"/>
        </w:rPr>
        <w:t>able noise (</w:t>
      </w:r>
      <w:r w:rsidR="00B20BCD" w:rsidRPr="008371CB">
        <w:rPr>
          <w:rFonts w:asciiTheme="minorHAnsi" w:eastAsia="DFKai-SB" w:hAnsiTheme="minorHAnsi" w:cstheme="minorHAnsi"/>
          <w:b/>
          <w:color w:val="auto"/>
        </w:rPr>
        <w:t>Fig</w:t>
      </w:r>
      <w:r w:rsidR="00046860" w:rsidRPr="008371CB">
        <w:rPr>
          <w:rFonts w:asciiTheme="minorHAnsi" w:eastAsia="DFKai-SB" w:hAnsiTheme="minorHAnsi" w:cstheme="minorHAnsi"/>
          <w:b/>
          <w:color w:val="auto"/>
        </w:rPr>
        <w:t>ure</w:t>
      </w:r>
      <w:r w:rsidR="00B20BC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20BCD" w:rsidRPr="008371CB">
        <w:rPr>
          <w:rFonts w:asciiTheme="minorHAnsi" w:eastAsia="DFKai-SB" w:hAnsiTheme="minorHAnsi" w:cstheme="minorHAnsi"/>
          <w:b/>
          <w:color w:val="auto"/>
        </w:rPr>
        <w:t>1</w:t>
      </w:r>
      <w:r w:rsidR="00BF20B8" w:rsidRPr="008371CB">
        <w:rPr>
          <w:rFonts w:asciiTheme="minorHAnsi" w:eastAsia="DFKai-SB" w:hAnsiTheme="minorHAnsi" w:cstheme="minorHAnsi"/>
          <w:b/>
          <w:color w:val="auto"/>
        </w:rPr>
        <w:t>C</w:t>
      </w:r>
      <w:r w:rsidR="00B20BCD" w:rsidRPr="008371CB">
        <w:rPr>
          <w:rFonts w:asciiTheme="minorHAnsi" w:eastAsia="DFKai-SB" w:hAnsiTheme="minorHAnsi" w:cstheme="minorHAnsi"/>
          <w:color w:val="auto"/>
        </w:rPr>
        <w:t>).</w:t>
      </w:r>
    </w:p>
    <w:p w14:paraId="60FEC6BB" w14:textId="77777777" w:rsidR="00171451" w:rsidRPr="008371CB" w:rsidRDefault="00171451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</w:rPr>
      </w:pPr>
    </w:p>
    <w:p w14:paraId="394F755A" w14:textId="59959E60" w:rsidR="00EF3336" w:rsidRPr="008371CB" w:rsidRDefault="00B20BCD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hAnsiTheme="minorHAnsi" w:cstheme="minorHAnsi"/>
          <w:bCs/>
          <w:color w:val="auto"/>
          <w:lang w:eastAsia="zh-TW"/>
        </w:rPr>
        <w:t>Under e</w:t>
      </w:r>
      <w:r w:rsidRPr="008371CB">
        <w:rPr>
          <w:rFonts w:asciiTheme="minorHAnsi" w:eastAsia="DFKai-SB" w:hAnsiTheme="minorHAnsi" w:cstheme="minorHAnsi"/>
          <w:color w:val="auto"/>
        </w:rPr>
        <w:t>qu</w:t>
      </w:r>
      <w:r w:rsidR="00427B87" w:rsidRPr="008371CB">
        <w:rPr>
          <w:rFonts w:asciiTheme="minorHAnsi" w:eastAsia="DFKai-SB" w:hAnsiTheme="minorHAnsi" w:cstheme="minorHAnsi"/>
          <w:color w:val="auto"/>
        </w:rPr>
        <w:t>i</w:t>
      </w:r>
      <w:r w:rsidRPr="008371CB">
        <w:rPr>
          <w:rFonts w:asciiTheme="minorHAnsi" w:eastAsia="DFKai-SB" w:hAnsiTheme="minorHAnsi" w:cstheme="minorHAnsi"/>
          <w:color w:val="auto"/>
        </w:rPr>
        <w:t>molar condition</w:t>
      </w:r>
      <w:r w:rsidR="00072AA7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>, t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he </w:t>
      </w:r>
      <w:r w:rsidR="008E3930" w:rsidRPr="008371CB">
        <w:rPr>
          <w:rFonts w:asciiTheme="minorHAnsi" w:eastAsia="DFKai-SB" w:hAnsiTheme="minorHAnsi" w:cstheme="minorHAnsi"/>
          <w:color w:val="auto"/>
        </w:rPr>
        <w:t xml:space="preserve">relative </w:t>
      </w:r>
      <w:r w:rsidR="00D238AF" w:rsidRPr="008371CB">
        <w:rPr>
          <w:rFonts w:asciiTheme="minorHAnsi" w:eastAsia="DFKai-SB" w:hAnsiTheme="minorHAnsi" w:cstheme="minorHAnsi"/>
          <w:color w:val="auto"/>
        </w:rPr>
        <w:t xml:space="preserve">signal </w:t>
      </w:r>
      <w:r w:rsidR="008E3930" w:rsidRPr="008371CB">
        <w:rPr>
          <w:rFonts w:asciiTheme="minorHAnsi" w:eastAsia="DFKai-SB" w:hAnsiTheme="minorHAnsi" w:cstheme="minorHAnsi"/>
          <w:color w:val="auto"/>
        </w:rPr>
        <w:t>intensit</w:t>
      </w:r>
      <w:r w:rsidR="00E30BBF" w:rsidRPr="008371CB">
        <w:rPr>
          <w:rFonts w:asciiTheme="minorHAnsi" w:eastAsia="DFKai-SB" w:hAnsiTheme="minorHAnsi" w:cstheme="minorHAnsi"/>
          <w:color w:val="auto"/>
        </w:rPr>
        <w:t>y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="008E3930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8E3930" w:rsidRPr="008371CB">
        <w:rPr>
          <w:rFonts w:asciiTheme="minorHAnsi" w:eastAsia="DFKai-SB" w:hAnsiTheme="minorHAnsi" w:cstheme="minorHAnsi"/>
          <w:color w:val="auto"/>
        </w:rPr>
        <w:t>AP-product</w:t>
      </w:r>
      <w:r w:rsidR="00D238AF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E3930" w:rsidRPr="008371CB">
        <w:rPr>
          <w:rFonts w:asciiTheme="minorHAnsi" w:eastAsia="DFKai-SB" w:hAnsiTheme="minorHAnsi" w:cstheme="minorHAnsi"/>
          <w:color w:val="auto"/>
        </w:rPr>
        <w:t>w</w:t>
      </w:r>
      <w:r w:rsidR="00E30BBF" w:rsidRPr="008371CB">
        <w:rPr>
          <w:rFonts w:asciiTheme="minorHAnsi" w:eastAsia="DFKai-SB" w:hAnsiTheme="minorHAnsi" w:cstheme="minorHAnsi"/>
          <w:color w:val="auto"/>
        </w:rPr>
        <w:t>as</w:t>
      </w:r>
      <w:r w:rsidR="008E3930" w:rsidRPr="008371CB">
        <w:rPr>
          <w:rFonts w:asciiTheme="minorHAnsi" w:eastAsia="DFKai-SB" w:hAnsiTheme="minorHAnsi" w:cstheme="minorHAnsi"/>
          <w:color w:val="auto"/>
        </w:rPr>
        <w:t xml:space="preserve"> comparable to 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that of the </w:t>
      </w:r>
      <w:r w:rsidR="008E3930" w:rsidRPr="008371CB">
        <w:rPr>
          <w:rFonts w:asciiTheme="minorHAnsi" w:eastAsia="DFKai-SB" w:hAnsiTheme="minorHAnsi" w:cstheme="minorHAnsi"/>
          <w:color w:val="auto"/>
        </w:rPr>
        <w:t>U-substrate</w:t>
      </w:r>
      <w:r w:rsidRPr="008371CB">
        <w:rPr>
          <w:rFonts w:asciiTheme="minorHAnsi" w:eastAsia="DFKai-SB" w:hAnsiTheme="minorHAnsi" w:cstheme="minorHAnsi"/>
          <w:color w:val="auto"/>
        </w:rPr>
        <w:t xml:space="preserve"> using 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</w:rPr>
        <w:t>T1 template as a reference</w:t>
      </w:r>
      <w:r w:rsidR="008E3930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F74C7F" w:rsidRPr="008371CB">
        <w:rPr>
          <w:rFonts w:asciiTheme="minorHAnsi" w:eastAsia="DFKai-SB" w:hAnsiTheme="minorHAnsi" w:cstheme="minorHAnsi"/>
          <w:color w:val="auto"/>
        </w:rPr>
        <w:t>(</w:t>
      </w:r>
      <w:r w:rsidR="008E3930" w:rsidRPr="008371CB">
        <w:rPr>
          <w:rFonts w:asciiTheme="minorHAnsi" w:eastAsia="DFKai-SB" w:hAnsiTheme="minorHAnsi" w:cstheme="minorHAnsi"/>
          <w:b/>
          <w:color w:val="auto"/>
        </w:rPr>
        <w:t>Figure</w:t>
      </w:r>
      <w:r w:rsidR="008E3930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E3930" w:rsidRPr="008371CB">
        <w:rPr>
          <w:rFonts w:asciiTheme="minorHAnsi" w:eastAsia="DFKai-SB" w:hAnsiTheme="minorHAnsi" w:cstheme="minorHAnsi"/>
          <w:b/>
          <w:color w:val="auto"/>
        </w:rPr>
        <w:t>1</w:t>
      </w:r>
      <w:r w:rsidR="00F74C7F" w:rsidRPr="008371CB">
        <w:rPr>
          <w:rFonts w:asciiTheme="minorHAnsi" w:eastAsia="DFKai-SB" w:hAnsiTheme="minorHAnsi" w:cstheme="minorHAnsi"/>
          <w:b/>
          <w:color w:val="auto"/>
        </w:rPr>
        <w:t>B</w:t>
      </w:r>
      <w:r w:rsidR="00D238AF" w:rsidRPr="008371CB">
        <w:rPr>
          <w:rFonts w:asciiTheme="minorHAnsi" w:eastAsia="DFKai-SB" w:hAnsiTheme="minorHAnsi" w:cstheme="minorHAnsi"/>
          <w:b/>
          <w:color w:val="auto"/>
        </w:rPr>
        <w:t xml:space="preserve">, </w:t>
      </w:r>
      <w:r w:rsidR="00D238AF" w:rsidRPr="008371CB">
        <w:rPr>
          <w:rFonts w:asciiTheme="minorHAnsi" w:eastAsia="DFKai-SB" w:hAnsiTheme="minorHAnsi" w:cstheme="minorHAnsi"/>
          <w:bCs/>
          <w:color w:val="auto"/>
        </w:rPr>
        <w:t>U+9/T1</w:t>
      </w:r>
      <w:r w:rsidR="00D238AF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D238AF" w:rsidRPr="008371CB">
        <w:rPr>
          <w:rFonts w:asciiTheme="minorHAnsi" w:eastAsia="DFKai-SB" w:hAnsiTheme="minorHAnsi" w:cstheme="minorHAnsi"/>
          <w:bCs/>
          <w:color w:val="auto"/>
        </w:rPr>
        <w:t>versus</w:t>
      </w:r>
      <w:r w:rsidR="00D238AF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D238AF" w:rsidRPr="008371CB">
        <w:rPr>
          <w:rFonts w:asciiTheme="minorHAnsi" w:eastAsia="DFKai-SB" w:hAnsiTheme="minorHAnsi" w:cstheme="minorHAnsi"/>
          <w:bCs/>
          <w:color w:val="auto"/>
        </w:rPr>
        <w:t>d+9/T1</w:t>
      </w:r>
      <w:r w:rsidR="00F74C7F" w:rsidRPr="008371CB">
        <w:rPr>
          <w:rFonts w:asciiTheme="minorHAnsi" w:eastAsia="DFKai-SB" w:hAnsiTheme="minorHAnsi" w:cstheme="minorHAnsi"/>
          <w:b/>
          <w:color w:val="auto"/>
        </w:rPr>
        <w:t>)</w:t>
      </w:r>
      <w:r w:rsidR="008E3930" w:rsidRPr="008371CB">
        <w:rPr>
          <w:rFonts w:asciiTheme="minorHAnsi" w:eastAsia="DFKai-SB" w:hAnsiTheme="minorHAnsi" w:cstheme="minorHAnsi"/>
          <w:color w:val="auto"/>
        </w:rPr>
        <w:t>.</w:t>
      </w:r>
      <w:r w:rsidRPr="008371CB">
        <w:rPr>
          <w:rFonts w:asciiTheme="minorHAnsi" w:eastAsia="DFKai-SB" w:hAnsiTheme="minorHAnsi" w:cstheme="minorHAnsi"/>
          <w:color w:val="auto"/>
        </w:rPr>
        <w:t xml:space="preserve"> Thus, </w:t>
      </w:r>
      <w:r w:rsidR="00072AA7">
        <w:rPr>
          <w:rFonts w:asciiTheme="minorHAnsi" w:eastAsia="DFKai-SB" w:hAnsiTheme="minorHAnsi" w:cstheme="minorHAnsi"/>
          <w:color w:val="auto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</w:rPr>
        <w:t>c</w:t>
      </w:r>
      <w:r w:rsidR="00F74C7F" w:rsidRPr="008371CB">
        <w:rPr>
          <w:rFonts w:asciiTheme="minorHAnsi" w:eastAsia="DFKai-SB" w:hAnsiTheme="minorHAnsi" w:cstheme="minorHAnsi"/>
          <w:color w:val="auto"/>
        </w:rPr>
        <w:t>alculation of UDG activity is b</w:t>
      </w:r>
      <w:r w:rsidR="00405F5E" w:rsidRPr="008371CB">
        <w:rPr>
          <w:rFonts w:asciiTheme="minorHAnsi" w:eastAsia="DFKai-SB" w:hAnsiTheme="minorHAnsi" w:cstheme="minorHAnsi"/>
          <w:color w:val="auto"/>
        </w:rPr>
        <w:t>ase</w:t>
      </w:r>
      <w:r w:rsidR="00F74C7F" w:rsidRPr="008371CB">
        <w:rPr>
          <w:rFonts w:asciiTheme="minorHAnsi" w:eastAsia="DFKai-SB" w:hAnsiTheme="minorHAnsi" w:cstheme="minorHAnsi"/>
          <w:color w:val="auto"/>
        </w:rPr>
        <w:t>d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 on 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F74C7F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>exact</w:t>
      </w:r>
      <w:r w:rsidR="00F74C7F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05F5E" w:rsidRPr="008371CB">
        <w:rPr>
          <w:rFonts w:asciiTheme="minorHAnsi" w:eastAsia="DFKai-SB" w:hAnsiTheme="minorHAnsi" w:cstheme="minorHAnsi"/>
          <w:color w:val="auto"/>
        </w:rPr>
        <w:t>i</w:t>
      </w:r>
      <w:r w:rsidR="00EF3336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 xml:space="preserve">nput </w:t>
      </w:r>
      <w:r w:rsidR="00405F5E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 xml:space="preserve">of </w:t>
      </w:r>
      <w:r w:rsidR="00427B87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 xml:space="preserve">the </w:t>
      </w:r>
      <w:r w:rsidR="00EF3336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>U-containing substrate</w:t>
      </w:r>
      <w:r w:rsidR="00EC5CA0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 xml:space="preserve"> (50 pmol or 20 pmol) a</w:t>
      </w:r>
      <w:r w:rsidR="00427B87" w:rsidRPr="008371CB">
        <w:rPr>
          <w:rFonts w:asciiTheme="minorHAnsi" w:eastAsia="Microsoft JhengHei UI" w:hAnsiTheme="minorHAnsi" w:cstheme="minorHAnsi"/>
          <w:color w:val="auto"/>
          <w:shd w:val="clear" w:color="auto" w:fill="FFFFFF"/>
        </w:rPr>
        <w:t>ccording to</w:t>
      </w:r>
      <w:r w:rsidR="00EC5CA0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27B87" w:rsidRPr="008371CB">
        <w:rPr>
          <w:rFonts w:asciiTheme="minorHAnsi" w:eastAsia="DFKai-SB" w:hAnsiTheme="minorHAnsi" w:cstheme="minorHAnsi"/>
          <w:color w:val="auto"/>
        </w:rPr>
        <w:t>Eq (</w:t>
      </w:r>
      <w:r w:rsidR="00427B87" w:rsidRPr="008371CB">
        <w:rPr>
          <w:rFonts w:asciiTheme="minorHAnsi" w:eastAsia="DFKai-SB" w:hAnsiTheme="minorHAnsi" w:cstheme="minorHAnsi"/>
          <w:b/>
          <w:bCs/>
          <w:color w:val="auto"/>
        </w:rPr>
        <w:t>1</w:t>
      </w:r>
      <w:r w:rsidR="00427B87" w:rsidRPr="008371CB">
        <w:rPr>
          <w:rFonts w:asciiTheme="minorHAnsi" w:eastAsia="DFKai-SB" w:hAnsiTheme="minorHAnsi" w:cstheme="minorHAnsi"/>
          <w:color w:val="auto"/>
        </w:rPr>
        <w:t>).</w:t>
      </w:r>
    </w:p>
    <w:p w14:paraId="353E332E" w14:textId="77777777" w:rsidR="00427B87" w:rsidRPr="008371CB" w:rsidRDefault="00427B87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3855DA75" w14:textId="597C3E77" w:rsidR="00EF3336" w:rsidRPr="008371CB" w:rsidRDefault="00007E82" w:rsidP="008371CB">
      <w:pPr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>UDG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 activity = (</w:t>
      </w:r>
      <w:r w:rsidRPr="008371CB">
        <w:rPr>
          <w:rFonts w:asciiTheme="minorHAnsi" w:eastAsia="DFKai-SB" w:hAnsiTheme="minorHAnsi" w:cstheme="minorHAnsi"/>
          <w:color w:val="auto"/>
        </w:rPr>
        <w:t xml:space="preserve">signal of </w:t>
      </w:r>
      <w:r w:rsidR="00EF3336" w:rsidRPr="008371CB">
        <w:rPr>
          <w:rFonts w:asciiTheme="minorHAnsi" w:eastAsia="DFKai-SB" w:hAnsiTheme="minorHAnsi" w:cstheme="minorHAnsi"/>
          <w:color w:val="auto"/>
        </w:rPr>
        <w:t>AP</w:t>
      </w:r>
      <w:r w:rsidR="00EC5CA0" w:rsidRPr="008371CB">
        <w:rPr>
          <w:rFonts w:asciiTheme="minorHAnsi" w:eastAsia="DFKai-SB" w:hAnsiTheme="minorHAnsi" w:cstheme="minorHAnsi"/>
          <w:color w:val="auto"/>
        </w:rPr>
        <w:t>-</w:t>
      </w:r>
      <w:r w:rsidR="00EF3336" w:rsidRPr="008371CB">
        <w:rPr>
          <w:rFonts w:asciiTheme="minorHAnsi" w:eastAsia="DFKai-SB" w:hAnsiTheme="minorHAnsi" w:cstheme="minorHAnsi"/>
          <w:color w:val="auto"/>
        </w:rPr>
        <w:t>product)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F3336" w:rsidRPr="008371CB">
        <w:rPr>
          <w:rFonts w:asciiTheme="minorHAnsi" w:eastAsia="DFKai-SB" w:hAnsiTheme="minorHAnsi" w:cstheme="minorHAnsi"/>
          <w:color w:val="auto"/>
        </w:rPr>
        <w:t>/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F3336" w:rsidRPr="008371CB">
        <w:rPr>
          <w:rFonts w:asciiTheme="minorHAnsi" w:eastAsia="DFKai-SB" w:hAnsiTheme="minorHAnsi" w:cstheme="minorHAnsi"/>
          <w:color w:val="auto"/>
        </w:rPr>
        <w:t>(</w:t>
      </w:r>
      <w:r w:rsidRPr="008371CB">
        <w:rPr>
          <w:rFonts w:asciiTheme="minorHAnsi" w:eastAsia="DFKai-SB" w:hAnsiTheme="minorHAnsi" w:cstheme="minorHAnsi"/>
          <w:color w:val="auto"/>
        </w:rPr>
        <w:t xml:space="preserve">Signal of </w:t>
      </w:r>
      <w:r w:rsidR="00EF3336" w:rsidRPr="008371CB">
        <w:rPr>
          <w:rFonts w:asciiTheme="minorHAnsi" w:eastAsia="DFKai-SB" w:hAnsiTheme="minorHAnsi" w:cstheme="minorHAnsi"/>
          <w:color w:val="auto"/>
        </w:rPr>
        <w:t>U substrate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+ </w:t>
      </w:r>
      <w:r w:rsidRPr="008371CB">
        <w:rPr>
          <w:rFonts w:asciiTheme="minorHAnsi" w:eastAsia="DFKai-SB" w:hAnsiTheme="minorHAnsi" w:cstheme="minorHAnsi"/>
          <w:color w:val="auto"/>
        </w:rPr>
        <w:t xml:space="preserve">signal of </w:t>
      </w:r>
      <w:r w:rsidR="00EF3336" w:rsidRPr="008371CB">
        <w:rPr>
          <w:rFonts w:asciiTheme="minorHAnsi" w:eastAsia="DFKai-SB" w:hAnsiTheme="minorHAnsi" w:cstheme="minorHAnsi"/>
          <w:color w:val="auto"/>
        </w:rPr>
        <w:t>AP</w:t>
      </w:r>
      <w:r w:rsidR="00EC5CA0" w:rsidRPr="008371CB">
        <w:rPr>
          <w:rFonts w:asciiTheme="minorHAnsi" w:eastAsia="DFKai-SB" w:hAnsiTheme="minorHAnsi" w:cstheme="minorHAnsi"/>
          <w:color w:val="auto"/>
        </w:rPr>
        <w:t>-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product) </w:t>
      </w:r>
      <w:r w:rsidR="00427B87" w:rsidRPr="008371CB">
        <w:rPr>
          <w:rFonts w:asciiTheme="minorHAnsi" w:eastAsia="DFKai-SB" w:hAnsiTheme="minorHAnsi" w:cstheme="minorHAnsi"/>
          <w:color w:val="auto"/>
        </w:rPr>
        <w:t>×</w:t>
      </w:r>
      <w:r w:rsidR="00EF3336" w:rsidRPr="008371CB">
        <w:rPr>
          <w:rFonts w:asciiTheme="minorHAnsi" w:eastAsia="DFKai-SB" w:hAnsiTheme="minorHAnsi" w:cstheme="minorHAnsi"/>
          <w:color w:val="auto"/>
        </w:rPr>
        <w:t xml:space="preserve"> [U]</w:t>
      </w:r>
      <w:r w:rsidR="00427B87" w:rsidRPr="008371CB">
        <w:rPr>
          <w:rFonts w:asciiTheme="minorHAnsi" w:eastAsia="DFKai-SB" w:hAnsiTheme="minorHAnsi" w:cstheme="minorHAnsi"/>
          <w:color w:val="auto"/>
        </w:rPr>
        <w:t xml:space="preserve">    (</w:t>
      </w:r>
      <w:r w:rsidR="00427B87" w:rsidRPr="008371CB">
        <w:rPr>
          <w:rFonts w:asciiTheme="minorHAnsi" w:eastAsia="DFKai-SB" w:hAnsiTheme="minorHAnsi" w:cstheme="minorHAnsi"/>
          <w:b/>
          <w:bCs/>
          <w:color w:val="auto"/>
        </w:rPr>
        <w:t>1</w:t>
      </w:r>
      <w:r w:rsidR="00427B87" w:rsidRPr="008371CB">
        <w:rPr>
          <w:rFonts w:asciiTheme="minorHAnsi" w:eastAsia="DFKai-SB" w:hAnsiTheme="minorHAnsi" w:cstheme="minorHAnsi"/>
          <w:color w:val="auto"/>
        </w:rPr>
        <w:t>)</w:t>
      </w:r>
    </w:p>
    <w:p w14:paraId="5DB32EBB" w14:textId="77777777" w:rsidR="00427B87" w:rsidRPr="008371CB" w:rsidRDefault="00427B87" w:rsidP="008371CB">
      <w:pPr>
        <w:rPr>
          <w:rFonts w:asciiTheme="minorHAnsi" w:hAnsiTheme="minorHAnsi" w:cstheme="minorHAnsi"/>
          <w:color w:val="auto"/>
        </w:rPr>
      </w:pPr>
    </w:p>
    <w:p w14:paraId="5186530E" w14:textId="57819CBA" w:rsidR="00F1061B" w:rsidRPr="008371CB" w:rsidRDefault="00EF3336" w:rsidP="008371CB">
      <w:pPr>
        <w:widowControl/>
        <w:adjustRightInd/>
        <w:textAlignment w:val="bottom"/>
        <w:rPr>
          <w:rFonts w:asciiTheme="minorHAnsi" w:eastAsia="DFKai-SB" w:hAnsiTheme="minorHAnsi" w:cstheme="minorHAnsi"/>
          <w:b/>
          <w:color w:val="auto"/>
        </w:rPr>
      </w:pPr>
      <w:bookmarkStart w:id="2" w:name="_Hlk82683981"/>
      <w:r w:rsidRPr="008371CB">
        <w:rPr>
          <w:rFonts w:asciiTheme="minorHAnsi" w:eastAsia="DFKai-SB" w:hAnsiTheme="minorHAnsi" w:cstheme="minorHAnsi"/>
          <w:b/>
          <w:color w:val="auto"/>
          <w:lang w:eastAsia="zh-HK"/>
        </w:rPr>
        <w:t xml:space="preserve">UDG </w:t>
      </w:r>
      <w:r w:rsidR="00C83EB9" w:rsidRPr="008371CB">
        <w:rPr>
          <w:rFonts w:asciiTheme="minorHAnsi" w:eastAsia="DFKai-SB" w:hAnsiTheme="minorHAnsi" w:cstheme="minorHAnsi"/>
          <w:b/>
          <w:color w:val="auto"/>
          <w:lang w:eastAsia="zh-HK"/>
        </w:rPr>
        <w:t>k</w:t>
      </w:r>
      <w:r w:rsidRPr="008371CB">
        <w:rPr>
          <w:rFonts w:asciiTheme="minorHAnsi" w:eastAsia="DFKai-SB" w:hAnsiTheme="minorHAnsi" w:cstheme="minorHAnsi"/>
          <w:b/>
          <w:color w:val="auto"/>
          <w:lang w:eastAsia="zh-HK"/>
        </w:rPr>
        <w:t xml:space="preserve">inetic </w:t>
      </w:r>
      <w:r w:rsidR="00C83EB9" w:rsidRPr="008371CB">
        <w:rPr>
          <w:rFonts w:asciiTheme="minorHAnsi" w:eastAsia="DFKai-SB" w:hAnsiTheme="minorHAnsi" w:cstheme="minorHAnsi"/>
          <w:b/>
          <w:color w:val="auto"/>
          <w:lang w:eastAsia="zh-HK"/>
        </w:rPr>
        <w:t>p</w:t>
      </w:r>
      <w:r w:rsidRPr="008371CB">
        <w:rPr>
          <w:rFonts w:asciiTheme="minorHAnsi" w:eastAsia="DFKai-SB" w:hAnsiTheme="minorHAnsi" w:cstheme="minorHAnsi"/>
          <w:b/>
          <w:color w:val="auto"/>
          <w:lang w:eastAsia="zh-HK"/>
        </w:rPr>
        <w:t>arameters</w:t>
      </w:r>
      <w:r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C80180" w:rsidRPr="008371CB">
        <w:rPr>
          <w:rFonts w:asciiTheme="minorHAnsi" w:eastAsia="DFKai-SB" w:hAnsiTheme="minorHAnsi" w:cstheme="minorHAnsi"/>
          <w:b/>
          <w:color w:val="auto"/>
        </w:rPr>
        <w:t xml:space="preserve">determined 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by </w:t>
      </w:r>
      <w:r w:rsidRPr="008371CB">
        <w:rPr>
          <w:rFonts w:asciiTheme="minorHAnsi" w:eastAsia="DFKai-SB" w:hAnsiTheme="minorHAnsi" w:cstheme="minorHAnsi"/>
          <w:b/>
          <w:color w:val="auto"/>
          <w:lang w:eastAsia="zh-HK"/>
        </w:rPr>
        <w:t>MALDI-TOF MS</w:t>
      </w:r>
      <w:r w:rsidR="007060FB" w:rsidRPr="008371CB">
        <w:rPr>
          <w:rFonts w:asciiTheme="minorHAnsi" w:eastAsia="DFKai-SB" w:hAnsiTheme="minorHAnsi" w:cstheme="minorHAnsi"/>
          <w:b/>
          <w:color w:val="auto"/>
          <w:lang w:eastAsia="zh-HK"/>
        </w:rPr>
        <w:t xml:space="preserve"> assay</w:t>
      </w:r>
    </w:p>
    <w:bookmarkEnd w:id="2"/>
    <w:p w14:paraId="20835103" w14:textId="50403F4A" w:rsidR="00424138" w:rsidRPr="008371CB" w:rsidRDefault="00162595" w:rsidP="008371CB">
      <w:pPr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As shown in </w:t>
      </w:r>
      <w:r w:rsidR="00007E82" w:rsidRPr="008371CB">
        <w:rPr>
          <w:rFonts w:asciiTheme="minorHAnsi" w:eastAsia="DFKai-SB" w:hAnsiTheme="minorHAnsi" w:cstheme="minorHAnsi"/>
          <w:b/>
          <w:bCs/>
          <w:color w:val="auto"/>
        </w:rPr>
        <w:t>Figure 2</w:t>
      </w:r>
      <w:r w:rsidRPr="008371CB">
        <w:rPr>
          <w:rFonts w:asciiTheme="minorHAnsi" w:eastAsia="DFKai-SB" w:hAnsiTheme="minorHAnsi" w:cstheme="minorHAnsi"/>
          <w:color w:val="auto"/>
        </w:rPr>
        <w:t>,</w:t>
      </w:r>
      <w:r w:rsidR="00007E82" w:rsidRPr="008371CB">
        <w:rPr>
          <w:rFonts w:asciiTheme="minorHAnsi" w:eastAsia="DFKai-SB" w:hAnsiTheme="minorHAnsi" w:cstheme="minorHAnsi"/>
          <w:color w:val="auto"/>
        </w:rPr>
        <w:t xml:space="preserve"> </w:t>
      </w:r>
      <w:proofErr w:type="spellStart"/>
      <w:r w:rsidR="0051573A">
        <w:rPr>
          <w:rFonts w:asciiTheme="minorHAnsi" w:eastAsia="DFKai-SB" w:hAnsiTheme="minorHAnsi" w:cstheme="minorHAnsi"/>
          <w:color w:val="auto"/>
        </w:rPr>
        <w:t>throughout</w:t>
      </w:r>
      <w:r w:rsidRPr="008371CB">
        <w:rPr>
          <w:rFonts w:asciiTheme="minorHAnsi" w:eastAsia="DFKai-SB" w:hAnsiTheme="minorHAnsi" w:cstheme="minorHAnsi"/>
          <w:color w:val="auto"/>
        </w:rPr>
        <w:t>f</w:t>
      </w:r>
      <w:proofErr w:type="spellEnd"/>
      <w:r w:rsidRPr="008371CB">
        <w:rPr>
          <w:rFonts w:asciiTheme="minorHAnsi" w:eastAsia="DFKai-SB" w:hAnsiTheme="minorHAnsi" w:cstheme="minorHAnsi"/>
          <w:color w:val="auto"/>
        </w:rPr>
        <w:t xml:space="preserve"> the 3 min reaction,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Pr="008371CB">
        <w:rPr>
          <w:rFonts w:asciiTheme="minorHAnsi" w:eastAsia="DFKai-SB" w:hAnsiTheme="minorHAnsi" w:cstheme="minorHAnsi"/>
          <w:color w:val="auto"/>
        </w:rPr>
        <w:t>reaction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from 0.01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to 0.1 </w:t>
      </w:r>
      <w:r w:rsidR="00236854" w:rsidRPr="008371CB">
        <w:rPr>
          <w:rFonts w:asciiTheme="minorHAnsi" w:eastAsia="DFKai-SB" w:hAnsiTheme="minorHAnsi" w:cstheme="minorHAnsi"/>
          <w:color w:val="auto"/>
        </w:rPr>
        <w:t>unit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254F0" w:rsidRPr="008371CB">
        <w:rPr>
          <w:rFonts w:asciiTheme="minorHAnsi" w:eastAsia="DFKai-SB" w:hAnsiTheme="minorHAnsi" w:cstheme="minorHAnsi"/>
          <w:color w:val="auto"/>
        </w:rPr>
        <w:t>demonstrate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C6E48" w:rsidRPr="008371CB">
        <w:rPr>
          <w:rFonts w:asciiTheme="minorHAnsi" w:eastAsia="DFKai-SB" w:hAnsiTheme="minorHAnsi" w:cstheme="minorHAnsi"/>
          <w:color w:val="auto"/>
        </w:rPr>
        <w:t xml:space="preserve">both </w:t>
      </w:r>
      <w:r w:rsidRPr="008371CB">
        <w:rPr>
          <w:rFonts w:asciiTheme="minorHAnsi" w:eastAsia="DFKai-SB" w:hAnsiTheme="minorHAnsi" w:cstheme="minorHAnsi"/>
          <w:color w:val="auto"/>
        </w:rPr>
        <w:t>dose- and time-dependen</w:t>
      </w:r>
      <w:r w:rsidR="00C83EB9" w:rsidRPr="008371CB">
        <w:rPr>
          <w:rFonts w:asciiTheme="minorHAnsi" w:eastAsia="DFKai-SB" w:hAnsiTheme="minorHAnsi" w:cstheme="minorHAnsi"/>
          <w:color w:val="auto"/>
        </w:rPr>
        <w:t>ce</w:t>
      </w:r>
      <w:r w:rsidRPr="008371CB">
        <w:rPr>
          <w:rFonts w:asciiTheme="minorHAnsi" w:eastAsia="DFKai-SB" w:hAnsiTheme="minorHAnsi" w:cstheme="minorHAnsi"/>
          <w:color w:val="auto"/>
        </w:rPr>
        <w:t>.</w:t>
      </w:r>
      <w:r w:rsidR="00C16DF0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95816" w:rsidRPr="008371CB">
        <w:rPr>
          <w:rFonts w:asciiTheme="minorHAnsi" w:hAnsiTheme="minorHAnsi" w:cstheme="minorHAnsi"/>
          <w:color w:val="auto"/>
        </w:rPr>
        <w:t xml:space="preserve">A concentration of </w:t>
      </w:r>
      <w:r w:rsidR="004254F0" w:rsidRPr="008371CB">
        <w:rPr>
          <w:rFonts w:asciiTheme="minorHAnsi" w:eastAsia="DFKai-SB" w:hAnsiTheme="minorHAnsi" w:cstheme="minorHAnsi"/>
          <w:color w:val="auto"/>
        </w:rPr>
        <w:t xml:space="preserve">3.2 pM (0.1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4254F0" w:rsidRPr="008371CB">
        <w:rPr>
          <w:rFonts w:asciiTheme="minorHAnsi" w:eastAsia="DFKai-SB" w:hAnsiTheme="minorHAnsi" w:cstheme="minorHAnsi"/>
          <w:color w:val="auto"/>
        </w:rPr>
        <w:t>per 100 μL reaction) was</w:t>
      </w:r>
      <w:r w:rsidR="00334676" w:rsidRPr="008371CB">
        <w:rPr>
          <w:rFonts w:asciiTheme="minorHAnsi" w:eastAsia="DFKai-SB" w:hAnsiTheme="minorHAnsi" w:cstheme="minorHAnsi"/>
          <w:color w:val="auto"/>
        </w:rPr>
        <w:t xml:space="preserve"> used</w:t>
      </w:r>
      <w:r w:rsidR="00795816" w:rsidRPr="008371CB">
        <w:rPr>
          <w:rFonts w:asciiTheme="minorHAnsi" w:eastAsia="DFKai-SB" w:hAnsiTheme="minorHAnsi" w:cstheme="minorHAnsi"/>
          <w:color w:val="auto"/>
        </w:rPr>
        <w:t xml:space="preserve"> for the determination of the kinetic parameters, </w:t>
      </w:r>
      <w:r w:rsidR="00795816" w:rsidRPr="008371CB">
        <w:rPr>
          <w:rFonts w:asciiTheme="minorHAnsi" w:hAnsiTheme="minorHAnsi" w:cstheme="minorHAnsi"/>
          <w:i/>
          <w:color w:val="auto"/>
        </w:rPr>
        <w:t>K</w:t>
      </w:r>
      <w:r w:rsidR="00795816" w:rsidRPr="008371CB">
        <w:rPr>
          <w:rFonts w:asciiTheme="minorHAnsi" w:hAnsiTheme="minorHAnsi" w:cstheme="minorHAnsi"/>
          <w:color w:val="auto"/>
          <w:vertAlign w:val="subscript"/>
        </w:rPr>
        <w:t>m</w:t>
      </w:r>
      <w:r w:rsidR="00795816" w:rsidRPr="008371CB">
        <w:rPr>
          <w:rFonts w:asciiTheme="minorHAnsi" w:hAnsiTheme="minorHAnsi" w:cstheme="minorHAnsi"/>
          <w:color w:val="auto"/>
        </w:rPr>
        <w:t xml:space="preserve"> and </w:t>
      </w:r>
      <w:r w:rsidR="00795816" w:rsidRPr="008371CB">
        <w:rPr>
          <w:rFonts w:asciiTheme="minorHAnsi" w:hAnsiTheme="minorHAnsi" w:cstheme="minorHAnsi"/>
          <w:i/>
          <w:color w:val="auto"/>
        </w:rPr>
        <w:t>k</w:t>
      </w:r>
      <w:r w:rsidR="00795816" w:rsidRPr="008371CB">
        <w:rPr>
          <w:rFonts w:asciiTheme="minorHAnsi" w:hAnsiTheme="minorHAnsi" w:cstheme="minorHAnsi"/>
          <w:color w:val="auto"/>
          <w:vertAlign w:val="subscript"/>
        </w:rPr>
        <w:t>cat</w:t>
      </w:r>
      <w:r w:rsidR="00795816" w:rsidRPr="008371CB">
        <w:rPr>
          <w:rFonts w:asciiTheme="minorHAnsi" w:hAnsiTheme="minorHAnsi" w:cstheme="minorHAnsi"/>
          <w:color w:val="auto"/>
        </w:rPr>
        <w:t>, for a G:U substrate</w:t>
      </w:r>
      <w:r w:rsidR="00795816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795816"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="00795816" w:rsidRPr="008371CB">
        <w:rPr>
          <w:rFonts w:asciiTheme="minorHAnsi" w:eastAsia="DFKai-SB" w:hAnsiTheme="minorHAnsi" w:cstheme="minorHAnsi"/>
          <w:color w:val="auto"/>
        </w:rPr>
        <w:t>)</w:t>
      </w:r>
      <w:r w:rsidR="00334676" w:rsidRPr="008371CB">
        <w:rPr>
          <w:rFonts w:asciiTheme="minorHAnsi" w:eastAsia="DFKai-SB" w:hAnsiTheme="minorHAnsi" w:cstheme="minorHAnsi"/>
          <w:color w:val="auto"/>
        </w:rPr>
        <w:t>.</w:t>
      </w:r>
      <w:r w:rsidR="00334676" w:rsidRPr="008371CB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334676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aliquots </w:t>
      </w:r>
      <w:r w:rsidR="00334676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334676" w:rsidRPr="008371CB">
        <w:rPr>
          <w:rFonts w:asciiTheme="minorHAnsi" w:eastAsia="DFKai-SB" w:hAnsiTheme="minorHAnsi" w:cstheme="minorHAnsi"/>
          <w:color w:val="auto"/>
        </w:rPr>
        <w:t xml:space="preserve">UDG reaction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were removed </w:t>
      </w:r>
      <w:r w:rsidR="00334676" w:rsidRPr="008371CB">
        <w:rPr>
          <w:rFonts w:asciiTheme="minorHAnsi" w:eastAsia="DFKai-SB" w:hAnsiTheme="minorHAnsi" w:cstheme="minorHAnsi"/>
          <w:color w:val="auto"/>
        </w:rPr>
        <w:t xml:space="preserve">and quenched 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for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30 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and </w:t>
      </w:r>
      <w:r w:rsidR="007060FB" w:rsidRPr="008371CB">
        <w:rPr>
          <w:rFonts w:asciiTheme="minorHAnsi" w:eastAsia="DFKai-SB" w:hAnsiTheme="minorHAnsi" w:cstheme="minorHAnsi"/>
          <w:color w:val="auto"/>
        </w:rPr>
        <w:lastRenderedPageBreak/>
        <w:t xml:space="preserve">60 s. </w:t>
      </w:r>
      <w:bookmarkStart w:id="3" w:name="_Hlk82683825"/>
      <w:r w:rsidR="00C0570F" w:rsidRPr="008371CB">
        <w:rPr>
          <w:rFonts w:asciiTheme="minorHAnsi" w:eastAsia="DFKai-SB" w:hAnsiTheme="minorHAnsi" w:cstheme="minorHAnsi"/>
          <w:color w:val="auto"/>
        </w:rPr>
        <w:t>Kinetic data were obtained under conditions when the uracil-containing substrate was less than 50% digested</w:t>
      </w:r>
      <w:r w:rsidR="003B22D0">
        <w:rPr>
          <w:rFonts w:asciiTheme="minorHAnsi" w:eastAsia="DFKai-SB" w:hAnsiTheme="minorHAnsi" w:cstheme="minorHAnsi"/>
          <w:color w:val="auto"/>
        </w:rPr>
        <w:t>,</w:t>
      </w:r>
      <w:r w:rsidR="00C0570F" w:rsidRPr="008371CB">
        <w:rPr>
          <w:rFonts w:asciiTheme="minorHAnsi" w:eastAsia="DFKai-SB" w:hAnsiTheme="minorHAnsi" w:cstheme="minorHAnsi"/>
          <w:color w:val="auto"/>
        </w:rPr>
        <w:t xml:space="preserve"> and f</w:t>
      </w:r>
      <w:r w:rsidR="007060FB" w:rsidRPr="008371CB">
        <w:rPr>
          <w:rFonts w:asciiTheme="minorHAnsi" w:eastAsia="DFKai-SB" w:hAnsiTheme="minorHAnsi" w:cstheme="minorHAnsi"/>
          <w:color w:val="auto"/>
        </w:rPr>
        <w:t>ive substrate concentration</w:t>
      </w:r>
      <w:r w:rsidR="00405F5E" w:rsidRPr="008371CB">
        <w:rPr>
          <w:rFonts w:asciiTheme="minorHAnsi" w:eastAsia="DFKai-SB" w:hAnsiTheme="minorHAnsi" w:cstheme="minorHAnsi"/>
          <w:color w:val="auto"/>
        </w:rPr>
        <w:t>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ranging from 10 to 200 nM were subjected to analysis.</w:t>
      </w:r>
      <w:bookmarkEnd w:id="3"/>
      <w:r w:rsidR="007060FB" w:rsidRPr="008371CB">
        <w:rPr>
          <w:rFonts w:asciiTheme="minorHAnsi" w:eastAsia="DFKai-SB" w:hAnsiTheme="minorHAnsi" w:cstheme="minorHAnsi"/>
          <w:color w:val="auto"/>
        </w:rPr>
        <w:t xml:space="preserve"> The pre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steady</w:t>
      </w:r>
      <w:r w:rsidR="005201A1" w:rsidRPr="008371CB">
        <w:rPr>
          <w:rFonts w:asciiTheme="minorHAnsi" w:eastAsia="DFKai-SB" w:hAnsiTheme="minorHAnsi" w:cstheme="minorHAnsi"/>
          <w:color w:val="auto"/>
          <w:lang w:eastAsia="zh-HK"/>
        </w:rPr>
        <w:t>-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state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time course showed </w:t>
      </w:r>
      <w:r w:rsidR="00287D5D" w:rsidRPr="008371CB">
        <w:rPr>
          <w:rFonts w:asciiTheme="minorHAnsi" w:eastAsia="DFKai-SB" w:hAnsiTheme="minorHAnsi" w:cstheme="minorHAnsi"/>
          <w:color w:val="auto"/>
        </w:rPr>
        <w:t>excellent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linearity for rate analysis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. An example of </w:t>
      </w:r>
      <w:r w:rsidR="00405F5E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a 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reaction rate plot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i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s shown in 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  <w:lang w:eastAsia="zh-HK"/>
        </w:rPr>
        <w:t>Fig</w:t>
      </w:r>
      <w:r w:rsidR="000E070B" w:rsidRPr="008371CB">
        <w:rPr>
          <w:rFonts w:asciiTheme="minorHAnsi" w:eastAsia="DFKai-SB" w:hAnsiTheme="minorHAnsi" w:cstheme="minorHAnsi"/>
          <w:b/>
          <w:bCs/>
          <w:color w:val="auto"/>
          <w:lang w:eastAsia="zh-HK"/>
        </w:rPr>
        <w:t>ure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  <w:lang w:eastAsia="zh-HK"/>
        </w:rPr>
        <w:t xml:space="preserve"> 3A</w:t>
      </w:r>
      <w:r w:rsidR="00F860F3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, </w:t>
      </w:r>
      <w:r w:rsidR="00405F5E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where </w:t>
      </w:r>
      <w:r w:rsidR="00F860F3" w:rsidRPr="008371CB">
        <w:rPr>
          <w:rFonts w:asciiTheme="minorHAnsi" w:eastAsia="DFKai-SB" w:hAnsiTheme="minorHAnsi" w:cstheme="minorHAnsi"/>
          <w:color w:val="auto"/>
          <w:lang w:eastAsia="zh-TW"/>
        </w:rPr>
        <w:t>t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he relative </w:t>
      </w:r>
      <w:r w:rsidR="00600D1D" w:rsidRPr="008371CB">
        <w:rPr>
          <w:rFonts w:asciiTheme="minorHAnsi" w:eastAsia="DFKai-SB" w:hAnsiTheme="minorHAnsi" w:cstheme="minorHAnsi"/>
          <w:color w:val="auto"/>
        </w:rPr>
        <w:t>MS signal intensit</w:t>
      </w:r>
      <w:r w:rsidRPr="008371CB">
        <w:rPr>
          <w:rFonts w:asciiTheme="minorHAnsi" w:eastAsia="DFKai-SB" w:hAnsiTheme="minorHAnsi" w:cstheme="minorHAnsi"/>
          <w:color w:val="auto"/>
        </w:rPr>
        <w:t>ies</w:t>
      </w:r>
      <w:r w:rsidR="00600D1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287D5D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product and substrate are converted into concentration (nM). The </w:t>
      </w:r>
      <w:r w:rsidR="000E070B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="007060FB" w:rsidRPr="008371CB">
        <w:rPr>
          <w:rFonts w:asciiTheme="minorHAnsi" w:eastAsia="DFKai-SB" w:hAnsiTheme="minorHAnsi" w:cstheme="minorHAnsi"/>
          <w:color w:val="auto"/>
        </w:rPr>
        <w:t>reaction rate (</w:t>
      </w:r>
      <w:r w:rsidR="007060FB" w:rsidRPr="008371CB">
        <w:rPr>
          <w:rFonts w:asciiTheme="minorHAnsi" w:eastAsia="DFKai-SB" w:hAnsiTheme="minorHAnsi" w:cstheme="minorHAnsi"/>
          <w:i/>
          <w:color w:val="auto"/>
        </w:rPr>
        <w:t>v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) </w:t>
      </w:r>
      <w:r w:rsidR="00287D5D" w:rsidRPr="008371CB">
        <w:rPr>
          <w:rFonts w:asciiTheme="minorHAnsi" w:eastAsia="DFKai-SB" w:hAnsiTheme="minorHAnsi" w:cstheme="minorHAnsi"/>
          <w:color w:val="auto"/>
        </w:rPr>
        <w:t>is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 presente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as nM of </w:t>
      </w:r>
      <w:r w:rsidR="00287D5D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0E070B" w:rsidRPr="008371CB">
        <w:rPr>
          <w:rFonts w:asciiTheme="minorHAnsi" w:eastAsia="DFKai-SB" w:hAnsiTheme="minorHAnsi" w:cstheme="minorHAnsi"/>
          <w:color w:val="auto"/>
        </w:rPr>
        <w:t xml:space="preserve">AP site produced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per second. The </w:t>
      </w:r>
      <w:r w:rsidR="007060FB" w:rsidRPr="008371CB">
        <w:rPr>
          <w:rFonts w:asciiTheme="minorHAnsi" w:eastAsia="DFKai-SB" w:hAnsiTheme="minorHAnsi" w:cstheme="minorHAnsi"/>
          <w:i/>
          <w:color w:val="auto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m and </w:t>
      </w:r>
      <w:r w:rsidR="007060FB" w:rsidRPr="008371CB">
        <w:rPr>
          <w:rFonts w:asciiTheme="minorHAnsi" w:eastAsia="DFKai-SB" w:hAnsiTheme="minorHAnsi" w:cstheme="minorHAnsi"/>
          <w:i/>
          <w:color w:val="auto"/>
        </w:rPr>
        <w:t>V</w:t>
      </w:r>
      <w:r w:rsidR="007060FB" w:rsidRPr="008371CB">
        <w:rPr>
          <w:rFonts w:asciiTheme="minorHAnsi" w:eastAsia="DFKai-SB" w:hAnsiTheme="minorHAnsi" w:cstheme="minorHAnsi"/>
          <w:color w:val="auto"/>
          <w:vertAlign w:val="subscript"/>
        </w:rPr>
        <w:t>max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were </w:t>
      </w:r>
      <w:r w:rsidR="000E070B" w:rsidRPr="008371CB">
        <w:rPr>
          <w:rFonts w:asciiTheme="minorHAnsi" w:eastAsia="DFKai-SB" w:hAnsiTheme="minorHAnsi" w:cstheme="minorHAnsi"/>
          <w:color w:val="auto"/>
        </w:rPr>
        <w:t>calculate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d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from a </w:t>
      </w:r>
      <w:r w:rsidR="007060FB" w:rsidRPr="008371CB">
        <w:rPr>
          <w:rFonts w:asciiTheme="minorHAnsi" w:hAnsiTheme="minorHAnsi" w:cstheme="minorHAnsi"/>
          <w:color w:val="auto"/>
        </w:rPr>
        <w:t>Lineweaver-Burk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0E070B" w:rsidRPr="008371CB">
        <w:rPr>
          <w:rFonts w:asciiTheme="minorHAnsi" w:eastAsia="DFKai-SB" w:hAnsiTheme="minorHAnsi" w:cstheme="minorHAnsi"/>
          <w:color w:val="auto"/>
        </w:rPr>
        <w:t>plot (</w:t>
      </w:r>
      <w:r w:rsidR="000E070B" w:rsidRPr="008371CB">
        <w:rPr>
          <w:rFonts w:asciiTheme="minorHAnsi" w:eastAsia="DFKai-SB" w:hAnsiTheme="minorHAnsi" w:cstheme="minorHAnsi"/>
          <w:b/>
          <w:bCs/>
          <w:color w:val="auto"/>
        </w:rPr>
        <w:t>Figure 3B</w:t>
      </w:r>
      <w:r w:rsidR="000E070B" w:rsidRPr="008371CB">
        <w:rPr>
          <w:rFonts w:asciiTheme="minorHAnsi" w:eastAsia="DFKai-SB" w:hAnsiTheme="minorHAnsi" w:cstheme="minorHAnsi"/>
          <w:color w:val="auto"/>
        </w:rPr>
        <w:t>)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. The </w:t>
      </w:r>
      <w:r w:rsidR="00F860F3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kinetic parameters </w:t>
      </w:r>
      <w:r w:rsidR="006F2072" w:rsidRPr="008371CB">
        <w:rPr>
          <w:rFonts w:asciiTheme="minorHAnsi" w:eastAsia="DFKai-SB" w:hAnsiTheme="minorHAnsi" w:cstheme="minorHAnsi"/>
          <w:color w:val="auto"/>
        </w:rPr>
        <w:t>derived from</w:t>
      </w:r>
      <w:r w:rsidR="00AD774A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287D5D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AD774A" w:rsidRPr="008371CB">
        <w:rPr>
          <w:rFonts w:asciiTheme="minorHAnsi" w:eastAsia="DFKai-SB" w:hAnsiTheme="minorHAnsi" w:cstheme="minorHAnsi"/>
          <w:color w:val="auto"/>
        </w:rPr>
        <w:t>MALDI-TOF MS</w:t>
      </w:r>
      <w:r w:rsidR="000E070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AD774A" w:rsidRPr="008371CB">
        <w:rPr>
          <w:rFonts w:asciiTheme="minorHAnsi" w:eastAsia="DFKai-SB" w:hAnsiTheme="minorHAnsi" w:cstheme="minorHAnsi"/>
          <w:color w:val="auto"/>
        </w:rPr>
        <w:t xml:space="preserve">assay </w:t>
      </w:r>
      <w:r w:rsidR="00600D1D" w:rsidRPr="008371CB">
        <w:rPr>
          <w:rFonts w:asciiTheme="minorHAnsi" w:eastAsia="DFKai-SB" w:hAnsiTheme="minorHAnsi" w:cstheme="minorHAnsi"/>
          <w:color w:val="auto"/>
          <w:lang w:eastAsia="zh-TW"/>
        </w:rPr>
        <w:t>were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thus determined to be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HK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m = 50 nM,</w:t>
      </w:r>
      <w:r w:rsidR="00405F5E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HK"/>
        </w:rPr>
        <w:t>V</w:t>
      </w:r>
      <w:r w:rsidR="007060FB" w:rsidRPr="008371CB">
        <w:rPr>
          <w:rFonts w:asciiTheme="minorHAnsi" w:eastAsia="DFKai-SB" w:hAnsiTheme="minorHAnsi" w:cstheme="minorHAnsi"/>
          <w:color w:val="auto"/>
          <w:vertAlign w:val="subscript"/>
          <w:lang w:eastAsia="zh-HK"/>
        </w:rPr>
        <w:t>max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= 0.98 nM s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  <w:lang w:eastAsia="zh-HK"/>
        </w:rPr>
        <w:t>-1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, and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HK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  <w:vertAlign w:val="subscript"/>
          <w:lang w:eastAsia="zh-HK"/>
        </w:rPr>
        <w:t>cat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= 9.31 s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  <w:lang w:eastAsia="zh-HK"/>
        </w:rPr>
        <w:t>-1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. The </w:t>
      </w:r>
      <w:r w:rsidR="00813E0B" w:rsidRPr="008371CB">
        <w:rPr>
          <w:rFonts w:asciiTheme="minorHAnsi" w:eastAsia="DFKai-SB" w:hAnsiTheme="minorHAnsi" w:cstheme="minorHAnsi"/>
          <w:color w:val="auto"/>
          <w:lang w:eastAsia="zh-HK"/>
        </w:rPr>
        <w:t>value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s are comparable to </w:t>
      </w:r>
      <w:r w:rsidR="00813E0B" w:rsidRPr="008371CB">
        <w:rPr>
          <w:rFonts w:asciiTheme="minorHAnsi" w:eastAsia="DFKai-SB" w:hAnsiTheme="minorHAnsi" w:cstheme="minorHAnsi"/>
          <w:color w:val="auto"/>
          <w:lang w:eastAsia="zh-HK"/>
        </w:rPr>
        <w:t>the results of previous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  <w:lang w:eastAsia="zh-TW"/>
        </w:rPr>
        <w:t>3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H-uracil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releasing assay</w:t>
      </w:r>
      <w:r w:rsidR="00405F5E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s where the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HK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m = 40 nM and Kcat = 13.3 s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  <w:lang w:eastAsia="zh-HK"/>
        </w:rPr>
        <w:t>-1</w:t>
      </w:r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hyperlink w:anchor="_ENREF_38" w:tooltip="Lindahl, 1977 #1018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instrText xml:space="preserve"> ADDIN EN.CITE &lt;EndNote&gt;&lt;Cite&gt;&lt;Author&gt;Lindahl&lt;/Author&gt;&lt;Year&gt;1977&lt;/Year&gt;&lt;RecNum&gt;1018&lt;/RecNum&gt;&lt;DisplayText&gt;&lt;style face="superscript"&gt;38&lt;/style&gt;&lt;/DisplayText&gt;&lt;record&gt;&lt;rec-number&gt;1018&lt;/rec-number&gt;&lt;foreign-keys&gt;&lt;key app="EN" db-id="rzw2esz9qdaw2ce5s2ep2swffxsadp0s9twz" timestamp="1531352038"&gt;1018&lt;/key&gt;&lt;/foreign-keys&gt;&lt;ref-type name="Journal Article"&gt;17&lt;/ref-type&gt;&lt;contributors&gt;&lt;authors&gt;&lt;author&gt;Lindahl, Tomas&lt;/author&gt;&lt;author&gt;Ljungquist, Siv&lt;/author&gt;&lt;author&gt;Siegert, Wolfgang&lt;/author&gt;&lt;author&gt;Nyberg, Barbro&lt;/author&gt;&lt;author&gt;Sperens, BDNA&lt;/author&gt;&lt;/authors&gt;&lt;/contributors&gt;&lt;titles&gt;&lt;title&gt;DNA N-glycosidases: properties of uracil-DNA glycosidase from Escherichia coli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/alt-periodical&gt;&lt;pages&gt;3286-3294&lt;/pages&gt;&lt;volume&gt;252&lt;/volume&gt;&lt;number&gt;10&lt;/number&gt;&lt;dates&gt;&lt;year&gt;1977&lt;/year&gt;&lt;/dates&gt;&lt;isbn&gt;0021-9258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HK"/>
          </w:rPr>
          <w:t>38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end"/>
        </w:r>
      </w:hyperlink>
      <w:r w:rsidR="007060FB" w:rsidRPr="008371CB">
        <w:rPr>
          <w:rFonts w:asciiTheme="minorHAnsi" w:eastAsia="DFKai-SB" w:hAnsiTheme="minorHAnsi" w:cstheme="minorHAnsi"/>
          <w:color w:val="auto"/>
          <w:lang w:eastAsia="zh-HK"/>
        </w:rPr>
        <w:t>.</w:t>
      </w:r>
    </w:p>
    <w:p w14:paraId="5C3D1294" w14:textId="77777777" w:rsidR="00654074" w:rsidRPr="008371CB" w:rsidRDefault="00654074" w:rsidP="008371CB">
      <w:pPr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4FC612F9" w14:textId="1F34756B" w:rsidR="007060FB" w:rsidRPr="008371CB" w:rsidRDefault="0087209F" w:rsidP="008371CB">
      <w:pPr>
        <w:textAlignment w:val="bottom"/>
        <w:rPr>
          <w:rFonts w:asciiTheme="minorHAnsi" w:eastAsia="DFKai-SB" w:hAnsiTheme="minorHAnsi" w:cstheme="minorHAnsi"/>
          <w:color w:val="auto"/>
          <w:lang w:eastAsia="zh-HK"/>
        </w:rPr>
      </w:pPr>
      <w:r w:rsidRPr="008371CB">
        <w:rPr>
          <w:rFonts w:asciiTheme="minorHAnsi" w:eastAsia="Microsoft JhengHei UI" w:hAnsiTheme="minorHAnsi" w:cstheme="minorHAnsi"/>
          <w:color w:val="auto"/>
        </w:rPr>
        <w:t>The</w:t>
      </w:r>
      <w:r w:rsidR="00EA6F7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>G:U</w:t>
      </w:r>
      <w:r w:rsidRPr="008371CB">
        <w:rPr>
          <w:rFonts w:asciiTheme="minorHAnsi" w:eastAsia="DFKai-SB" w:hAnsiTheme="minorHAnsi" w:cstheme="minorHAnsi"/>
          <w:color w:val="auto"/>
        </w:rPr>
        <w:t>+9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duplex 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was </w:t>
      </w:r>
      <w:r w:rsidRPr="008371CB">
        <w:rPr>
          <w:rFonts w:asciiTheme="minorHAnsi" w:eastAsia="DFKai-SB" w:hAnsiTheme="minorHAnsi" w:cstheme="minorHAnsi"/>
          <w:color w:val="auto"/>
        </w:rPr>
        <w:t>subjected</w:t>
      </w:r>
      <w:r w:rsidR="00405F5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>to UDG sensitivity assay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EA6F7D" w:rsidRPr="008371CB">
        <w:rPr>
          <w:rFonts w:asciiTheme="minorHAnsi" w:eastAsia="Microsoft JhengHei UI" w:hAnsiTheme="minorHAnsi" w:cstheme="minorHAnsi"/>
          <w:color w:val="auto"/>
        </w:rPr>
        <w:t>.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EA6F7D" w:rsidRPr="008371CB">
        <w:rPr>
          <w:rFonts w:asciiTheme="minorHAnsi" w:eastAsia="Microsoft JhengHei UI" w:hAnsiTheme="minorHAnsi" w:cstheme="minorHAnsi"/>
          <w:color w:val="auto"/>
          <w:lang w:eastAsia="zh-TW"/>
        </w:rPr>
        <w:t>T</w:t>
      </w:r>
      <w:r w:rsidR="007060FB" w:rsidRPr="008371CB">
        <w:rPr>
          <w:rFonts w:asciiTheme="minorHAnsi" w:eastAsia="Microsoft JhengHei UI" w:hAnsiTheme="minorHAnsi" w:cstheme="minorHAnsi"/>
          <w:color w:val="auto"/>
          <w:lang w:eastAsia="zh-TW"/>
        </w:rPr>
        <w:t xml:space="preserve">he </w:t>
      </w:r>
      <w:r w:rsidR="00EC7DBD" w:rsidRPr="008371CB">
        <w:rPr>
          <w:rFonts w:asciiTheme="minorHAnsi" w:eastAsia="Microsoft JhengHei UI" w:hAnsiTheme="minorHAnsi" w:cstheme="minorHAnsi"/>
          <w:color w:val="auto"/>
          <w:lang w:eastAsia="zh-TW"/>
        </w:rPr>
        <w:t xml:space="preserve">unit measured by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MALDI-TOF MS </w:t>
      </w:r>
      <w:r w:rsidR="00EC7DBD" w:rsidRPr="008371CB">
        <w:rPr>
          <w:rFonts w:asciiTheme="minorHAnsi" w:eastAsia="Microsoft JhengHei UI" w:hAnsiTheme="minorHAnsi" w:cstheme="minorHAnsi"/>
          <w:color w:val="auto"/>
        </w:rPr>
        <w:t>assay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Microsoft JhengHei UI" w:hAnsiTheme="minorHAnsi" w:cstheme="minorHAnsi"/>
          <w:color w:val="auto"/>
          <w:lang w:eastAsia="zh-TW"/>
        </w:rPr>
        <w:t xml:space="preserve">was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>plot</w:t>
      </w:r>
      <w:r w:rsidR="007060FB" w:rsidRPr="008371CB">
        <w:rPr>
          <w:rFonts w:asciiTheme="minorHAnsi" w:eastAsia="Microsoft JhengHei UI" w:hAnsiTheme="minorHAnsi" w:cstheme="minorHAnsi"/>
          <w:color w:val="auto"/>
          <w:lang w:eastAsia="zh-TW"/>
        </w:rPr>
        <w:t>ted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against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the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>manufacturer</w:t>
      </w:r>
      <w:r w:rsidR="00405F5E" w:rsidRPr="008371CB">
        <w:rPr>
          <w:rFonts w:asciiTheme="minorHAnsi" w:eastAsia="Microsoft JhengHei UI" w:hAnsiTheme="minorHAnsi" w:cstheme="minorHAnsi"/>
          <w:color w:val="auto"/>
        </w:rPr>
        <w:t>’s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defined unit </w:t>
      </w:r>
      <w:r w:rsidR="00EC7DBD" w:rsidRPr="008371CB">
        <w:rPr>
          <w:rFonts w:asciiTheme="minorHAnsi" w:eastAsia="Microsoft JhengHei UI" w:hAnsiTheme="minorHAnsi" w:cstheme="minorHAnsi"/>
          <w:color w:val="auto"/>
        </w:rPr>
        <w:t xml:space="preserve">by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a </w:t>
      </w:r>
      <w:r w:rsidR="00EC7DBD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conventional </w:t>
      </w:r>
      <w:r w:rsidR="00EC7DBD" w:rsidRPr="008371CB">
        <w:rPr>
          <w:rFonts w:asciiTheme="minorHAnsi" w:eastAsia="DFKai-SB" w:hAnsiTheme="minorHAnsi" w:cstheme="minorHAnsi"/>
          <w:color w:val="auto"/>
          <w:vertAlign w:val="superscript"/>
          <w:lang w:eastAsia="zh-TW"/>
        </w:rPr>
        <w:t>3</w:t>
      </w:r>
      <w:r w:rsidR="00EC7DBD" w:rsidRPr="008371CB">
        <w:rPr>
          <w:rFonts w:asciiTheme="minorHAnsi" w:eastAsia="DFKai-SB" w:hAnsiTheme="minorHAnsi" w:cstheme="minorHAnsi"/>
          <w:color w:val="auto"/>
          <w:lang w:eastAsia="zh-TW"/>
        </w:rPr>
        <w:t>H-uracil</w:t>
      </w:r>
      <w:r w:rsidR="00AE6E1E" w:rsidRPr="008371CB">
        <w:rPr>
          <w:rFonts w:asciiTheme="minorHAnsi" w:eastAsia="DFKai-SB" w:hAnsiTheme="minorHAnsi" w:cstheme="minorHAnsi"/>
          <w:color w:val="auto"/>
          <w:lang w:eastAsia="zh-HK"/>
        </w:rPr>
        <w:t>-</w:t>
      </w:r>
      <w:r w:rsidR="00EC7DBD" w:rsidRPr="008371CB">
        <w:rPr>
          <w:rFonts w:asciiTheme="minorHAnsi" w:eastAsia="DFKai-SB" w:hAnsiTheme="minorHAnsi" w:cstheme="minorHAnsi"/>
          <w:color w:val="auto"/>
          <w:lang w:eastAsia="zh-HK"/>
        </w:rPr>
        <w:t>releasing method</w:t>
      </w:r>
      <w:hyperlink w:anchor="_ENREF_38" w:tooltip="Lindahl, 1977 #1018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instrText xml:space="preserve"> ADDIN EN.CITE &lt;EndNote&gt;&lt;Cite&gt;&lt;Author&gt;Lindahl&lt;/Author&gt;&lt;Year&gt;1977&lt;/Year&gt;&lt;RecNum&gt;1018&lt;/RecNum&gt;&lt;DisplayText&gt;&lt;style face="superscript"&gt;38&lt;/style&gt;&lt;/DisplayText&gt;&lt;record&gt;&lt;rec-number&gt;1018&lt;/rec-number&gt;&lt;foreign-keys&gt;&lt;key app="EN" db-id="rzw2esz9qdaw2ce5s2ep2swffxsadp0s9twz" timestamp="1531352038"&gt;1018&lt;/key&gt;&lt;/foreign-keys&gt;&lt;ref-type name="Journal Article"&gt;17&lt;/ref-type&gt;&lt;contributors&gt;&lt;authors&gt;&lt;author&gt;Lindahl, Tomas&lt;/author&gt;&lt;author&gt;Ljungquist, Siv&lt;/author&gt;&lt;author&gt;Siegert, Wolfgang&lt;/author&gt;&lt;author&gt;Nyberg, Barbro&lt;/author&gt;&lt;author&gt;Sperens, BDNA&lt;/author&gt;&lt;/authors&gt;&lt;/contributors&gt;&lt;titles&gt;&lt;title&gt;DNA N-glycosidases: properties of uracil-DNA glycosidase from Escherichia coli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/alt-periodical&gt;&lt;pages&gt;3286-3294&lt;/pages&gt;&lt;volume&gt;252&lt;/volume&gt;&lt;number&gt;10&lt;/number&gt;&lt;dates&gt;&lt;year&gt;1977&lt;/year&gt;&lt;/dates&gt;&lt;isbn&gt;0021-9258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HK"/>
          </w:rPr>
          <w:t>38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HK"/>
          </w:rPr>
          <w:fldChar w:fldCharType="end"/>
        </w:r>
      </w:hyperlink>
      <w:r w:rsidR="00EC7DBD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. </w:t>
      </w:r>
      <w:r w:rsidR="00FB55E9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s shown in </w:t>
      </w:r>
      <w:r w:rsidR="00FB55E9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Fig</w:t>
      </w:r>
      <w:r w:rsidR="00046860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ure</w:t>
      </w:r>
      <w:r w:rsidR="00FB55E9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 xml:space="preserve"> 3C</w:t>
      </w:r>
      <w:r w:rsidR="00FB55E9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FB55E9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the </w:t>
      </w:r>
      <w:r w:rsidR="00342F7A" w:rsidRPr="008371CB">
        <w:rPr>
          <w:rFonts w:asciiTheme="minorHAnsi" w:eastAsia="Microsoft JhengHei UI" w:hAnsiTheme="minorHAnsi" w:cstheme="minorHAnsi"/>
          <w:color w:val="auto"/>
        </w:rPr>
        <w:t xml:space="preserve">MALDI-TOF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>MS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>-</w:t>
      </w:r>
      <w:r w:rsidR="00342F7A" w:rsidRPr="008371CB">
        <w:rPr>
          <w:rFonts w:asciiTheme="minorHAnsi" w:eastAsia="Microsoft JhengHei UI" w:hAnsiTheme="minorHAnsi" w:cstheme="minorHAnsi"/>
          <w:color w:val="auto"/>
        </w:rPr>
        <w:t>measur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ed unit </w:t>
      </w:r>
      <w:r w:rsidR="007060FB" w:rsidRPr="008371CB">
        <w:rPr>
          <w:rFonts w:asciiTheme="minorHAnsi" w:eastAsia="Microsoft JhengHei UI" w:hAnsiTheme="minorHAnsi" w:cstheme="minorHAnsi"/>
          <w:color w:val="auto"/>
          <w:lang w:eastAsia="zh-TW"/>
        </w:rPr>
        <w:t>wa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s proportional to the </w:t>
      </w:r>
      <w:r w:rsidR="00FB55E9" w:rsidRPr="008371CB">
        <w:rPr>
          <w:rFonts w:asciiTheme="minorHAnsi" w:eastAsia="Microsoft JhengHei UI" w:hAnsiTheme="minorHAnsi" w:cstheme="minorHAnsi"/>
          <w:color w:val="auto"/>
        </w:rPr>
        <w:t xml:space="preserve">defined unit </w:t>
      </w:r>
      <w:r w:rsidR="00D90292" w:rsidRPr="008371CB">
        <w:rPr>
          <w:rFonts w:asciiTheme="minorHAnsi" w:eastAsia="Microsoft JhengHei UI" w:hAnsiTheme="minorHAnsi" w:cstheme="minorHAnsi"/>
          <w:color w:val="auto"/>
        </w:rPr>
        <w:t>from 0.001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236854" w:rsidRPr="008371CB">
        <w:rPr>
          <w:rFonts w:asciiTheme="minorHAnsi" w:eastAsia="Microsoft JhengHei UI" w:hAnsiTheme="minorHAnsi" w:cstheme="minorHAnsi"/>
          <w:color w:val="auto"/>
        </w:rPr>
        <w:t xml:space="preserve">units </w:t>
      </w:r>
      <w:r w:rsidR="00D90292" w:rsidRPr="008371CB">
        <w:rPr>
          <w:rFonts w:asciiTheme="minorHAnsi" w:eastAsia="Microsoft JhengHei UI" w:hAnsiTheme="minorHAnsi" w:cstheme="minorHAnsi"/>
          <w:color w:val="auto"/>
        </w:rPr>
        <w:t xml:space="preserve">to 0.02 </w:t>
      </w:r>
      <w:r w:rsidR="00236854" w:rsidRPr="008371CB">
        <w:rPr>
          <w:rFonts w:asciiTheme="minorHAnsi" w:eastAsia="Microsoft JhengHei UI" w:hAnsiTheme="minorHAnsi" w:cstheme="minorHAnsi"/>
          <w:color w:val="auto"/>
        </w:rPr>
        <w:t>units</w:t>
      </w:r>
      <w:r w:rsidR="00236854" w:rsidRPr="008371CB">
        <w:rPr>
          <w:rFonts w:asciiTheme="minorHAnsi" w:eastAsia="Microsoft JhengHei UI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with </w:t>
      </w:r>
      <w:r w:rsidR="00405F5E" w:rsidRPr="008371CB">
        <w:rPr>
          <w:rFonts w:asciiTheme="minorHAnsi" w:eastAsia="Microsoft JhengHei UI" w:hAnsiTheme="minorHAnsi" w:cstheme="minorHAnsi"/>
          <w:color w:val="auto"/>
        </w:rPr>
        <w:t xml:space="preserve">the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>correlation equation of y = 0.933x + 0.0003 and</w:t>
      </w:r>
      <w:r w:rsidR="00FB55E9" w:rsidRPr="008371CB">
        <w:rPr>
          <w:rFonts w:asciiTheme="minorHAnsi" w:eastAsia="Microsoft JhengHei UI" w:hAnsiTheme="minorHAnsi" w:cstheme="minorHAnsi"/>
          <w:color w:val="auto"/>
        </w:rPr>
        <w:t xml:space="preserve"> coefficient of determination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R</w:t>
      </w:r>
      <w:r w:rsidR="007060FB" w:rsidRPr="008371CB">
        <w:rPr>
          <w:rFonts w:asciiTheme="minorHAnsi" w:eastAsia="Microsoft JhengHei UI" w:hAnsiTheme="minorHAnsi" w:cstheme="minorHAnsi"/>
          <w:color w:val="auto"/>
          <w:vertAlign w:val="superscript"/>
        </w:rPr>
        <w:t>2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= 0.9974. The detection limit is 0.001 </w:t>
      </w:r>
      <w:r w:rsidR="00236854" w:rsidRPr="008371CB">
        <w:rPr>
          <w:rFonts w:asciiTheme="minorHAnsi" w:eastAsia="Microsoft JhengHei UI" w:hAnsiTheme="minorHAnsi" w:cstheme="minorHAnsi"/>
          <w:color w:val="auto"/>
        </w:rPr>
        <w:t xml:space="preserve">units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as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the </w:t>
      </w:r>
      <w:r w:rsidR="00D90292" w:rsidRPr="008371CB">
        <w:rPr>
          <w:rFonts w:asciiTheme="minorHAnsi" w:eastAsia="Microsoft JhengHei UI" w:hAnsiTheme="minorHAnsi" w:cstheme="minorHAnsi"/>
          <w:color w:val="auto"/>
        </w:rPr>
        <w:t>coefficient of variation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= 9.2%,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>~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5 times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the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>signal-to-noise</w:t>
      </w:r>
      <w:r w:rsidR="007060FB" w:rsidRPr="008371CB">
        <w:rPr>
          <w:rFonts w:asciiTheme="minorHAnsi" w:eastAsia="Microsoft JhengHei UI" w:hAnsiTheme="minorHAnsi" w:cstheme="minorHAnsi"/>
          <w:color w:val="auto"/>
          <w:lang w:eastAsia="zh-TW"/>
        </w:rPr>
        <w:t xml:space="preserve"> ratio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. </w:t>
      </w:r>
      <w:r w:rsidR="00EA6F7D" w:rsidRPr="008371CB">
        <w:rPr>
          <w:rFonts w:asciiTheme="minorHAnsi" w:eastAsia="Microsoft JhengHei UI" w:hAnsiTheme="minorHAnsi" w:cstheme="minorHAnsi"/>
          <w:color w:val="auto"/>
        </w:rPr>
        <w:t>Thus</w:t>
      </w:r>
      <w:r w:rsidR="00D90292" w:rsidRPr="008371CB">
        <w:rPr>
          <w:rFonts w:asciiTheme="minorHAnsi" w:eastAsia="Microsoft JhengHei UI" w:hAnsiTheme="minorHAnsi" w:cstheme="minorHAnsi"/>
          <w:color w:val="auto"/>
        </w:rPr>
        <w:t>,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 xml:space="preserve"> this</w:t>
      </w:r>
      <w:r w:rsidR="00EA6F7D" w:rsidRPr="008371CB">
        <w:rPr>
          <w:rFonts w:asciiTheme="minorHAnsi" w:eastAsia="Microsoft JhengHei UI" w:hAnsiTheme="minorHAnsi" w:cstheme="minorHAnsi"/>
          <w:color w:val="auto"/>
        </w:rPr>
        <w:t xml:space="preserve"> MALDI-TOF MS assay provide</w:t>
      </w:r>
      <w:r w:rsidR="00405F5E" w:rsidRPr="008371CB">
        <w:rPr>
          <w:rFonts w:asciiTheme="minorHAnsi" w:eastAsia="Microsoft JhengHei UI" w:hAnsiTheme="minorHAnsi" w:cstheme="minorHAnsi"/>
          <w:color w:val="auto"/>
        </w:rPr>
        <w:t>s</w:t>
      </w:r>
      <w:r w:rsidR="00EA6F7D" w:rsidRPr="008371CB">
        <w:rPr>
          <w:rFonts w:asciiTheme="minorHAnsi" w:eastAsia="Microsoft JhengHei UI" w:hAnsiTheme="minorHAnsi" w:cstheme="minorHAnsi"/>
          <w:color w:val="auto"/>
        </w:rPr>
        <w:t xml:space="preserve"> sufficient sensitivity </w:t>
      </w:r>
      <w:r w:rsidR="00AE6E1E" w:rsidRPr="008371CB">
        <w:rPr>
          <w:rFonts w:asciiTheme="minorHAnsi" w:eastAsia="Microsoft JhengHei UI" w:hAnsiTheme="minorHAnsi" w:cstheme="minorHAnsi"/>
          <w:color w:val="auto"/>
        </w:rPr>
        <w:t>as</w:t>
      </w:r>
      <w:r w:rsidR="00EA6F7D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UDG </w:t>
      </w:r>
      <w:r w:rsidR="00C141FC" w:rsidRPr="008371CB">
        <w:rPr>
          <w:rFonts w:asciiTheme="minorHAnsi" w:eastAsia="Microsoft JhengHei UI" w:hAnsiTheme="minorHAnsi" w:cstheme="minorHAnsi"/>
          <w:color w:val="auto"/>
        </w:rPr>
        <w:t>is mostly used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</w:t>
      </w:r>
      <w:r w:rsidR="00405F5E" w:rsidRPr="008371CB">
        <w:rPr>
          <w:rFonts w:asciiTheme="minorHAnsi" w:eastAsia="Microsoft JhengHei UI" w:hAnsiTheme="minorHAnsi" w:cstheme="minorHAnsi"/>
          <w:color w:val="auto"/>
        </w:rPr>
        <w:t>at the</w:t>
      </w:r>
      <w:r w:rsidR="007060FB" w:rsidRPr="008371CB">
        <w:rPr>
          <w:rFonts w:asciiTheme="minorHAnsi" w:eastAsia="Microsoft JhengHei UI" w:hAnsiTheme="minorHAnsi" w:cstheme="minorHAnsi"/>
          <w:color w:val="auto"/>
        </w:rPr>
        <w:t xml:space="preserve"> unit level</w:t>
      </w:r>
      <w:hyperlink w:anchor="_ENREF_39" w:tooltip="Rashtchian, 1992 #1495" w:history="1">
        <w:r w:rsidR="00F54A69" w:rsidRPr="008371CB">
          <w:rPr>
            <w:rFonts w:asciiTheme="minorHAnsi" w:eastAsia="Microsoft JhengHei UI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Microsoft JhengHei UI" w:hAnsiTheme="minorHAnsi" w:cstheme="minorHAnsi"/>
            <w:color w:val="auto"/>
          </w:rPr>
          <w:instrText xml:space="preserve"> ADDIN EN.CITE &lt;EndNote&gt;&lt;Cite&gt;&lt;Author&gt;Rashtchian&lt;/Author&gt;&lt;Year&gt;1992&lt;/Year&gt;&lt;RecNum&gt;1495&lt;/RecNum&gt;&lt;DisplayText&gt;&lt;style face="superscript"&gt;39&lt;/style&gt;&lt;/DisplayText&gt;&lt;record&gt;&lt;rec-number&gt;1495&lt;/rec-number&gt;&lt;foreign-keys&gt;&lt;key app="EN" db-id="rzw2esz9qdaw2ce5s2ep2swffxsadp0s9twz" timestamp="1602720827"&gt;1495&lt;/key&gt;&lt;/foreign-keys&gt;&lt;ref-type name="Journal Article"&gt;17&lt;/ref-type&gt;&lt;contributors&gt;&lt;authors&gt;&lt;author&gt;Rashtchian, Ayoub&lt;/author&gt;&lt;author&gt;Buchman, George W.&lt;/author&gt;&lt;author&gt;Schuster, David M.&lt;/author&gt;&lt;author&gt;Berninger, Mark S.&lt;/author&gt;&lt;/authors&gt;&lt;/contributors&gt;&lt;titles&gt;&lt;title&gt;Uracil DNA glycosylase-mediated cloning of polymerasechain reaction-amplified DNA: Application to genomic and cDNA cloning&lt;/title&gt;&lt;secondary-title&gt;Analytical Biochemistry&lt;/secondary-title&gt;&lt;alt-title&gt;Anal. Biochem.&lt;/alt-title&gt;&lt;/titles&gt;&lt;periodical&gt;&lt;full-title&gt;Analytical biochemistry&lt;/full-title&gt;&lt;/periodical&gt;&lt;pages&gt;91-97&lt;/pages&gt;&lt;volume&gt;206&lt;/volume&gt;&lt;number&gt;1&lt;/number&gt;&lt;dates&gt;&lt;year&gt;1992&lt;/year&gt;&lt;pub-dates&gt;&lt;date&gt;1992/10/01/&lt;/date&gt;&lt;/pub-dates&gt;&lt;/dates&gt;&lt;isbn&gt;0003-2697&lt;/isbn&gt;&lt;urls&gt;&lt;related-urls&gt;&lt;url&gt;http://www.sciencedirect.com/science/article/pii/S0003269705800156&lt;/url&gt;&lt;/related-urls&gt;&lt;/urls&gt;&lt;electronic-resource-num&gt;10.1016/S0003-2697(05)80015-6&lt;/electronic-resource-num&gt;&lt;/record&gt;&lt;/Cite&gt;&lt;/EndNote&gt;</w:instrText>
        </w:r>
        <w:r w:rsidR="00F54A69" w:rsidRPr="008371CB">
          <w:rPr>
            <w:rFonts w:asciiTheme="minorHAnsi" w:eastAsia="Microsoft JhengHei UI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Microsoft JhengHei UI" w:hAnsiTheme="minorHAnsi" w:cstheme="minorHAnsi"/>
            <w:noProof/>
            <w:color w:val="auto"/>
            <w:vertAlign w:val="superscript"/>
          </w:rPr>
          <w:t>39</w:t>
        </w:r>
        <w:r w:rsidR="00F54A69" w:rsidRPr="008371CB">
          <w:rPr>
            <w:rFonts w:asciiTheme="minorHAnsi" w:eastAsia="Microsoft JhengHei UI" w:hAnsiTheme="minorHAnsi" w:cstheme="minorHAnsi"/>
            <w:color w:val="auto"/>
          </w:rPr>
          <w:fldChar w:fldCharType="end"/>
        </w:r>
      </w:hyperlink>
      <w:r w:rsidR="007060FB" w:rsidRPr="008371CB">
        <w:rPr>
          <w:rFonts w:asciiTheme="minorHAnsi" w:eastAsia="Microsoft JhengHei UI" w:hAnsiTheme="minorHAnsi" w:cstheme="minorHAnsi"/>
          <w:color w:val="auto"/>
        </w:rPr>
        <w:t>.</w:t>
      </w:r>
    </w:p>
    <w:p w14:paraId="5F553CCD" w14:textId="36D238B6" w:rsidR="0098593F" w:rsidRPr="008371CB" w:rsidRDefault="0098593F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</w:rPr>
      </w:pPr>
    </w:p>
    <w:p w14:paraId="59667569" w14:textId="7FA75330" w:rsidR="00F1061B" w:rsidRPr="008371CB" w:rsidRDefault="007060FB" w:rsidP="008371CB">
      <w:pPr>
        <w:widowControl/>
        <w:adjustRightInd/>
        <w:textAlignment w:val="bottom"/>
        <w:rPr>
          <w:rFonts w:asciiTheme="minorHAnsi" w:eastAsia="DFKai-SB" w:hAnsiTheme="minorHAnsi" w:cstheme="minorHAnsi"/>
          <w:b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</w:rPr>
        <w:t>S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 xml:space="preserve">ubstrate specificity of </w:t>
      </w:r>
      <w:r w:rsidRPr="008371CB">
        <w:rPr>
          <w:rFonts w:asciiTheme="minorHAnsi" w:eastAsia="DFKai-SB" w:hAnsiTheme="minorHAnsi" w:cstheme="minorHAnsi"/>
          <w:b/>
          <w:color w:val="auto"/>
        </w:rPr>
        <w:t>UDG</w:t>
      </w:r>
    </w:p>
    <w:p w14:paraId="579D1C5B" w14:textId="20C2D764" w:rsidR="007060FB" w:rsidRPr="008371CB" w:rsidRDefault="000C0D84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HK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One of the </w:t>
      </w:r>
      <w:r w:rsidR="001D54AA" w:rsidRPr="008371CB">
        <w:rPr>
          <w:rFonts w:asciiTheme="minorHAnsi" w:eastAsia="DFKai-SB" w:hAnsiTheme="minorHAnsi" w:cstheme="minorHAnsi"/>
          <w:color w:val="auto"/>
        </w:rPr>
        <w:t>characteristic</w:t>
      </w:r>
      <w:r w:rsidRPr="008371CB">
        <w:rPr>
          <w:rFonts w:asciiTheme="minorHAnsi" w:eastAsia="DFKai-SB" w:hAnsiTheme="minorHAnsi" w:cstheme="minorHAnsi"/>
          <w:color w:val="auto"/>
        </w:rPr>
        <w:t xml:space="preserve"> features of </w:t>
      </w:r>
      <w:r w:rsidR="00C141FC" w:rsidRPr="008371CB">
        <w:rPr>
          <w:rFonts w:asciiTheme="minorHAnsi" w:eastAsia="DFKai-SB" w:hAnsiTheme="minorHAnsi" w:cstheme="minorHAnsi"/>
          <w:color w:val="auto"/>
        </w:rPr>
        <w:t xml:space="preserve">this </w:t>
      </w:r>
      <w:r w:rsidRPr="008371CB">
        <w:rPr>
          <w:rFonts w:asciiTheme="minorHAnsi" w:eastAsia="DFKai-SB" w:hAnsiTheme="minorHAnsi" w:cstheme="minorHAnsi"/>
          <w:color w:val="auto"/>
        </w:rPr>
        <w:t xml:space="preserve">UDG MALDI-TOF MS assay is </w:t>
      </w:r>
      <w:r w:rsidR="00C141FC" w:rsidRPr="008371CB">
        <w:rPr>
          <w:rFonts w:asciiTheme="minorHAnsi" w:eastAsia="DFKai-SB" w:hAnsiTheme="minorHAnsi" w:cstheme="minorHAnsi"/>
          <w:color w:val="auto"/>
        </w:rPr>
        <w:t xml:space="preserve">that it is </w:t>
      </w:r>
      <w:r w:rsidRPr="008371CB">
        <w:rPr>
          <w:rFonts w:asciiTheme="minorHAnsi" w:eastAsia="DFKai-SB" w:hAnsiTheme="minorHAnsi" w:cstheme="minorHAnsi"/>
          <w:color w:val="auto"/>
        </w:rPr>
        <w:t>label</w:t>
      </w:r>
      <w:r w:rsidR="00C141FC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 xml:space="preserve">free, which renders </w:t>
      </w:r>
      <w:r w:rsidR="009C310B" w:rsidRPr="008371CB">
        <w:rPr>
          <w:rFonts w:asciiTheme="minorHAnsi" w:eastAsia="DFKai-SB" w:hAnsiTheme="minorHAnsi" w:cstheme="minorHAnsi"/>
          <w:color w:val="auto"/>
          <w:lang w:eastAsia="zh-TW"/>
        </w:rPr>
        <w:t>high</w:t>
      </w:r>
      <w:r w:rsidRPr="008371CB">
        <w:rPr>
          <w:rFonts w:asciiTheme="minorHAnsi" w:eastAsia="DFKai-SB" w:hAnsiTheme="minorHAnsi" w:cstheme="minorHAnsi"/>
          <w:color w:val="auto"/>
        </w:rPr>
        <w:t xml:space="preserve"> versatility for substrate design. This feature is very useful for analyzing </w:t>
      </w:r>
      <w:r w:rsidR="00A206F4">
        <w:rPr>
          <w:rFonts w:asciiTheme="minorHAnsi" w:eastAsia="DFKai-SB" w:hAnsiTheme="minorHAnsi" w:cstheme="minorHAnsi"/>
          <w:color w:val="auto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</w:rPr>
        <w:t xml:space="preserve">substrate specificity of UDG. As demonstrated in 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9C310B" w:rsidRPr="008371CB">
        <w:rPr>
          <w:rFonts w:asciiTheme="minorHAnsi" w:eastAsia="DFKai-SB" w:hAnsiTheme="minorHAnsi" w:cstheme="minorHAnsi"/>
          <w:color w:val="auto"/>
        </w:rPr>
        <w:t>uracil</w:t>
      </w:r>
      <w:r w:rsidR="00C141FC" w:rsidRPr="008371CB">
        <w:rPr>
          <w:rFonts w:asciiTheme="minorHAnsi" w:eastAsia="DFKai-SB" w:hAnsiTheme="minorHAnsi" w:cstheme="minorHAnsi"/>
          <w:color w:val="auto"/>
        </w:rPr>
        <w:t xml:space="preserve"> could be </w:t>
      </w:r>
      <w:r w:rsidR="00BA1579" w:rsidRPr="008371CB">
        <w:rPr>
          <w:rFonts w:asciiTheme="minorHAnsi" w:eastAsia="DFKai-SB" w:hAnsiTheme="minorHAnsi" w:cstheme="minorHAnsi"/>
          <w:color w:val="auto"/>
        </w:rPr>
        <w:t>inserted</w:t>
      </w:r>
      <w:r w:rsidRPr="008371CB">
        <w:rPr>
          <w:rFonts w:asciiTheme="minorHAnsi" w:eastAsia="DFKai-SB" w:hAnsiTheme="minorHAnsi" w:cstheme="minorHAnsi"/>
          <w:color w:val="auto"/>
        </w:rPr>
        <w:t xml:space="preserve"> at any place near the 5</w:t>
      </w:r>
      <w:r w:rsidR="00C141FC" w:rsidRPr="008371CB">
        <w:rPr>
          <w:rFonts w:asciiTheme="minorHAnsi" w:eastAsia="DFKai-SB" w:hAnsiTheme="minorHAnsi" w:cstheme="minorHAnsi"/>
          <w:color w:val="auto"/>
        </w:rPr>
        <w:t>'</w:t>
      </w:r>
      <w:r w:rsidRPr="008371CB">
        <w:rPr>
          <w:rFonts w:asciiTheme="minorHAnsi" w:eastAsia="DFKai-SB" w:hAnsiTheme="minorHAnsi" w:cstheme="minorHAnsi"/>
          <w:color w:val="auto"/>
        </w:rPr>
        <w:t xml:space="preserve"> or 3</w:t>
      </w:r>
      <w:r w:rsidR="00C141FC" w:rsidRPr="008371CB">
        <w:rPr>
          <w:rFonts w:asciiTheme="minorHAnsi" w:eastAsia="DFKai-SB" w:hAnsiTheme="minorHAnsi" w:cstheme="minorHAnsi"/>
          <w:color w:val="auto"/>
        </w:rPr>
        <w:t>'</w:t>
      </w:r>
      <w:r w:rsidRPr="008371CB">
        <w:rPr>
          <w:rFonts w:asciiTheme="minorHAnsi" w:eastAsia="DFKai-SB" w:hAnsiTheme="minorHAnsi" w:cstheme="minorHAnsi"/>
          <w:color w:val="auto"/>
        </w:rPr>
        <w:t xml:space="preserve"> end of single-stranded or double</w:t>
      </w:r>
      <w:r w:rsidR="009C310B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 xml:space="preserve">stranded DNA for </w:t>
      </w:r>
      <w:r w:rsidR="00C141FC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Pr="008371CB">
        <w:rPr>
          <w:rFonts w:asciiTheme="minorHAnsi" w:eastAsia="DFKai-SB" w:hAnsiTheme="minorHAnsi" w:cstheme="minorHAnsi"/>
          <w:color w:val="auto"/>
        </w:rPr>
        <w:t>specificity assay.</w:t>
      </w:r>
      <w:r w:rsidR="003D489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For substrate specificity, it is well known that UDG is highly active </w:t>
      </w:r>
      <w:r w:rsidR="00BA1579" w:rsidRPr="008371CB">
        <w:rPr>
          <w:rFonts w:asciiTheme="minorHAnsi" w:eastAsia="DFKai-SB" w:hAnsiTheme="minorHAnsi" w:cstheme="minorHAnsi"/>
          <w:color w:val="auto"/>
          <w:lang w:eastAsia="zh-TW"/>
        </w:rPr>
        <w:t>in</w:t>
      </w:r>
      <w:r w:rsidR="003D489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remov</w:t>
      </w:r>
      <w:r w:rsidR="00BA1579" w:rsidRPr="008371CB">
        <w:rPr>
          <w:rFonts w:asciiTheme="minorHAnsi" w:eastAsia="DFKai-SB" w:hAnsiTheme="minorHAnsi" w:cstheme="minorHAnsi"/>
          <w:color w:val="auto"/>
          <w:lang w:eastAsia="zh-TW"/>
        </w:rPr>
        <w:t>ing</w:t>
      </w:r>
      <w:r w:rsidR="003D489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uracil from single-stranded DNA</w:t>
      </w:r>
      <w:hyperlink w:anchor="_ENREF_38" w:tooltip="Lindahl, 1977 #1018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 &lt;EndNote&gt;&lt;Cite&gt;&lt;Author&gt;Lindahl&lt;/Author&gt;&lt;Year&gt;1977&lt;/Year&gt;&lt;RecNum&gt;1018&lt;/RecNum&gt;&lt;DisplayText&gt;&lt;style face="superscript"&gt;38&lt;/style&gt;&lt;/DisplayText&gt;&lt;record&gt;&lt;rec-number&gt;1018&lt;/rec-number&gt;&lt;foreign-keys&gt;&lt;key app="EN" db-id="rzw2esz9qdaw2ce5s2ep2swffxsadp0s9twz" timestamp="1531352038"&gt;1018&lt;/key&gt;&lt;/foreign-keys&gt;&lt;ref-type name="Journal Article"&gt;17&lt;/ref-type&gt;&lt;contributors&gt;&lt;authors&gt;&lt;author&gt;Lindahl, Tomas&lt;/author&gt;&lt;author&gt;Ljungquist, Siv&lt;/author&gt;&lt;author&gt;Siegert, Wolfgang&lt;/author&gt;&lt;author&gt;Nyberg, Barbro&lt;/author&gt;&lt;author&gt;Sperens, BDNA&lt;/author&gt;&lt;/authors&gt;&lt;/contributors&gt;&lt;titles&gt;&lt;title&gt;DNA N-glycosidases: properties of uracil-DNA glycosidase from Escherichia coli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/alt-periodical&gt;&lt;pages&gt;3286-3294&lt;/pages&gt;&lt;volume&gt;252&lt;/volume&gt;&lt;number&gt;10&lt;/number&gt;&lt;dates&gt;&lt;year&gt;1977&lt;/year&gt;&lt;/dates&gt;&lt;isbn&gt;0021-9258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TW"/>
          </w:rPr>
          <w:t>38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</w:hyperlink>
      <w:r w:rsidR="003D4895" w:rsidRPr="008371CB">
        <w:rPr>
          <w:rFonts w:asciiTheme="minorHAnsi" w:eastAsia="DFKai-SB" w:hAnsiTheme="minorHAnsi" w:cstheme="minorHAnsi"/>
          <w:color w:val="auto"/>
          <w:lang w:eastAsia="zh-TW"/>
        </w:rPr>
        <w:t>. Indeed,</w:t>
      </w:r>
      <w:r w:rsidR="005D7145" w:rsidRPr="008371CB">
        <w:rPr>
          <w:rFonts w:asciiTheme="minorHAnsi" w:eastAsia="DFKai-SB" w:hAnsiTheme="minorHAnsi" w:cstheme="minorHAnsi"/>
          <w:color w:val="auto"/>
        </w:rPr>
        <w:t xml:space="preserve"> as shown in </w:t>
      </w:r>
      <w:r w:rsidR="005D7145" w:rsidRPr="008371CB">
        <w:rPr>
          <w:rFonts w:asciiTheme="minorHAnsi" w:eastAsia="DFKai-SB" w:hAnsiTheme="minorHAnsi" w:cstheme="minorHAnsi"/>
          <w:b/>
          <w:bCs/>
          <w:color w:val="auto"/>
        </w:rPr>
        <w:t>T</w:t>
      </w:r>
      <w:r w:rsidR="005D7145" w:rsidRPr="008371CB">
        <w:rPr>
          <w:rFonts w:asciiTheme="minorHAnsi" w:eastAsia="DFKai-SB" w:hAnsiTheme="minorHAnsi" w:cstheme="minorHAnsi"/>
          <w:b/>
          <w:bCs/>
          <w:color w:val="auto"/>
          <w:lang w:eastAsia="zh-HK"/>
        </w:rPr>
        <w:t>able 1</w:t>
      </w:r>
      <w:r w:rsidR="005D7145" w:rsidRPr="008371CB">
        <w:rPr>
          <w:rFonts w:asciiTheme="minorHAnsi" w:eastAsia="DFKai-SB" w:hAnsiTheme="minorHAnsi" w:cstheme="minorHAnsi"/>
          <w:color w:val="auto"/>
          <w:lang w:eastAsia="zh-HK"/>
        </w:rPr>
        <w:t>,</w:t>
      </w:r>
      <w:r w:rsidR="003D489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D7145" w:rsidRPr="008371CB">
        <w:rPr>
          <w:rFonts w:asciiTheme="minorHAnsi" w:eastAsia="DFKai-SB" w:hAnsiTheme="minorHAnsi" w:cstheme="minorHAnsi"/>
          <w:color w:val="auto"/>
          <w:lang w:eastAsia="zh-HK"/>
        </w:rPr>
        <w:t>uracil excision from the single</w:t>
      </w:r>
      <w:r w:rsidR="00BA1579" w:rsidRPr="008371CB">
        <w:rPr>
          <w:rFonts w:asciiTheme="minorHAnsi" w:eastAsia="DFKai-SB" w:hAnsiTheme="minorHAnsi" w:cstheme="minorHAnsi"/>
          <w:color w:val="auto"/>
          <w:lang w:eastAsia="zh-HK"/>
        </w:rPr>
        <w:t>-</w:t>
      </w:r>
      <w:r w:rsidR="005D7145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stranded substrate (ssU) was </w:t>
      </w:r>
      <w:r w:rsidR="00F44298" w:rsidRPr="008371CB">
        <w:rPr>
          <w:rFonts w:asciiTheme="minorHAnsi" w:eastAsia="DFKai-SB" w:hAnsiTheme="minorHAnsi" w:cstheme="minorHAnsi"/>
          <w:color w:val="auto"/>
          <w:lang w:eastAsia="zh-HK"/>
        </w:rPr>
        <w:t>decreased</w:t>
      </w:r>
      <w:r w:rsidR="00BA1579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5D7145" w:rsidRPr="008371CB">
        <w:rPr>
          <w:rFonts w:asciiTheme="minorHAnsi" w:eastAsia="DFKai-SB" w:hAnsiTheme="minorHAnsi" w:cstheme="minorHAnsi"/>
          <w:color w:val="auto"/>
          <w:lang w:eastAsia="zh-HK"/>
        </w:rPr>
        <w:t>3.7-fold when annealed to the complementary DNA strand</w:t>
      </w:r>
      <w:r w:rsidR="00BA1579" w:rsidRPr="008371CB">
        <w:rPr>
          <w:rFonts w:asciiTheme="minorHAnsi" w:eastAsia="DFKai-SB" w:hAnsiTheme="minorHAnsi" w:cstheme="minorHAnsi"/>
          <w:color w:val="auto"/>
          <w:lang w:eastAsia="zh-HK"/>
        </w:rPr>
        <w:t>,</w:t>
      </w:r>
      <w:r w:rsidR="005D7145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forming G:U duplex. For </w:t>
      </w:r>
      <w:r w:rsidR="00BA1579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the </w:t>
      </w:r>
      <w:r w:rsidR="00DC282B" w:rsidRPr="008371CB">
        <w:rPr>
          <w:rFonts w:asciiTheme="minorHAnsi" w:eastAsia="DFKai-SB" w:hAnsiTheme="minorHAnsi" w:cstheme="minorHAnsi"/>
          <w:color w:val="auto"/>
        </w:rPr>
        <w:t xml:space="preserve">commonly used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A:U </w:t>
      </w:r>
      <w:r w:rsidR="005D7145" w:rsidRPr="008371CB">
        <w:rPr>
          <w:rFonts w:asciiTheme="minorHAnsi" w:eastAsia="DFKai-SB" w:hAnsiTheme="minorHAnsi" w:cstheme="minorHAnsi"/>
          <w:color w:val="auto"/>
        </w:rPr>
        <w:t>duplex</w:t>
      </w:r>
      <w:hyperlink w:anchor="_ENREF_6" w:tooltip="Lindahl, 1974 #101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W5kYWhsPC9BdXRob3I+PFllYXI+MTk3NDwvWWVhcj48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MaW5kYWhsPC9BdXRob3I+PFllYXI+MTk3NDwvWWVhcj48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6-8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984CD9" w:rsidRPr="008371CB">
        <w:rPr>
          <w:rFonts w:asciiTheme="minorHAnsi" w:eastAsia="DFKai-SB" w:hAnsiTheme="minorHAnsi" w:cstheme="minorHAnsi"/>
          <w:color w:val="auto"/>
        </w:rPr>
        <w:t>,</w:t>
      </w:r>
      <w:r w:rsidR="00DC282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the reaction rate was </w:t>
      </w:r>
      <w:r w:rsidR="00984CD9" w:rsidRPr="008371CB">
        <w:rPr>
          <w:rFonts w:asciiTheme="minorHAnsi" w:eastAsia="DFKai-SB" w:hAnsiTheme="minorHAnsi" w:cstheme="minorHAnsi"/>
          <w:color w:val="auto"/>
        </w:rPr>
        <w:t>further lowere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C6E48" w:rsidRPr="008371CB">
        <w:rPr>
          <w:rFonts w:asciiTheme="minorHAnsi" w:eastAsia="DFKai-SB" w:hAnsiTheme="minorHAnsi" w:cstheme="minorHAnsi"/>
          <w:color w:val="auto"/>
        </w:rPr>
        <w:t xml:space="preserve">by nearly </w:t>
      </w:r>
      <w:r w:rsidR="00984CD9" w:rsidRPr="008371CB">
        <w:rPr>
          <w:rFonts w:asciiTheme="minorHAnsi" w:eastAsia="DFKai-SB" w:hAnsiTheme="minorHAnsi" w:cstheme="minorHAnsi"/>
          <w:color w:val="auto"/>
        </w:rPr>
        <w:t>10</w:t>
      </w:r>
      <w:r w:rsidR="007060FB" w:rsidRPr="008371CB">
        <w:rPr>
          <w:rFonts w:asciiTheme="minorHAnsi" w:eastAsia="DFKai-SB" w:hAnsiTheme="minorHAnsi" w:cstheme="minorHAnsi"/>
          <w:color w:val="auto"/>
        </w:rPr>
        <w:t>-fold</w:t>
      </w:r>
      <w:r w:rsidR="00DC282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A1579" w:rsidRPr="008371CB">
        <w:rPr>
          <w:rFonts w:asciiTheme="minorHAnsi" w:eastAsia="DFKai-SB" w:hAnsiTheme="minorHAnsi" w:cstheme="minorHAnsi"/>
          <w:color w:val="auto"/>
        </w:rPr>
        <w:t>relative to</w:t>
      </w:r>
      <w:r w:rsidR="00DC282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984CD9" w:rsidRPr="008371CB">
        <w:rPr>
          <w:rFonts w:asciiTheme="minorHAnsi" w:eastAsia="DFKai-SB" w:hAnsiTheme="minorHAnsi" w:cstheme="minorHAnsi"/>
          <w:color w:val="auto"/>
        </w:rPr>
        <w:t>ssU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A859D3" w:rsidRPr="008371CB">
        <w:rPr>
          <w:rFonts w:asciiTheme="minorHAnsi" w:eastAsia="DFKai-SB" w:hAnsiTheme="minorHAnsi" w:cstheme="minorHAnsi"/>
          <w:color w:val="auto"/>
        </w:rPr>
        <w:t xml:space="preserve">The UDG did not </w:t>
      </w:r>
      <w:r w:rsidR="00BA1579" w:rsidRPr="008371CB">
        <w:rPr>
          <w:rFonts w:asciiTheme="minorHAnsi" w:eastAsia="DFKai-SB" w:hAnsiTheme="minorHAnsi" w:cstheme="minorHAnsi"/>
          <w:color w:val="auto"/>
        </w:rPr>
        <w:t>act on</w:t>
      </w:r>
      <w:r w:rsidR="00A859D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DC282B" w:rsidRPr="008371CB">
        <w:rPr>
          <w:rFonts w:asciiTheme="minorHAnsi" w:eastAsia="DFKai-SB" w:hAnsiTheme="minorHAnsi" w:cstheme="minorHAnsi"/>
          <w:color w:val="auto"/>
        </w:rPr>
        <w:t xml:space="preserve">U </w:t>
      </w:r>
      <w:r w:rsidR="00A859D3" w:rsidRPr="008371CB">
        <w:rPr>
          <w:rFonts w:asciiTheme="minorHAnsi" w:eastAsia="DFKai-SB" w:hAnsiTheme="minorHAnsi" w:cstheme="minorHAnsi"/>
          <w:color w:val="auto"/>
        </w:rPr>
        <w:t xml:space="preserve">at </w:t>
      </w:r>
      <w:r w:rsidR="00DC282B" w:rsidRPr="008371CB">
        <w:rPr>
          <w:rFonts w:asciiTheme="minorHAnsi" w:eastAsia="DFKai-SB" w:hAnsiTheme="minorHAnsi" w:cstheme="minorHAnsi"/>
          <w:color w:val="auto"/>
        </w:rPr>
        <w:t>the DNA terminu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046860" w:rsidRPr="008371CB">
        <w:rPr>
          <w:rFonts w:asciiTheme="minorHAnsi" w:eastAsia="DFKai-SB" w:hAnsiTheme="minorHAnsi" w:cstheme="minorHAnsi"/>
          <w:color w:val="auto"/>
        </w:rPr>
        <w:t>s</w:t>
      </w:r>
      <w:r w:rsidR="007060FB" w:rsidRPr="008371CB">
        <w:rPr>
          <w:rFonts w:asciiTheme="minorHAnsi" w:eastAsia="DFKai-SB" w:hAnsiTheme="minorHAnsi" w:cstheme="minorHAnsi"/>
          <w:color w:val="auto"/>
        </w:rPr>
        <w:t>ubstrates of G:U+1, G:U-1, and G:U-2)</w:t>
      </w:r>
      <w:r w:rsidR="00C93871" w:rsidRPr="008371CB">
        <w:rPr>
          <w:rFonts w:asciiTheme="minorHAnsi" w:eastAsia="DFKai-SB" w:hAnsiTheme="minorHAnsi" w:cstheme="minorHAnsi"/>
          <w:color w:val="auto"/>
        </w:rPr>
        <w:t>, which is consistent with p</w:t>
      </w:r>
      <w:r w:rsidR="007060FB" w:rsidRPr="008371CB">
        <w:rPr>
          <w:rFonts w:asciiTheme="minorHAnsi" w:eastAsia="DFKai-SB" w:hAnsiTheme="minorHAnsi" w:cstheme="minorHAnsi"/>
          <w:color w:val="auto"/>
        </w:rPr>
        <w:t>revious studies</w:t>
      </w:r>
      <w:r w:rsidR="008E6E12"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WYXJzaG5leTwvQXV0aG9yPjxZZWFyPjE5OTE8L1llYXI+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</w:fldData>
        </w:fldChar>
      </w:r>
      <w:r w:rsidR="00713D28" w:rsidRPr="008371CB">
        <w:rPr>
          <w:rFonts w:asciiTheme="minorHAnsi" w:eastAsia="DFKai-SB" w:hAnsiTheme="minorHAnsi" w:cstheme="minorHAnsi"/>
          <w:color w:val="auto"/>
        </w:rPr>
        <w:instrText xml:space="preserve"> ADDIN EN.CITE </w:instrText>
      </w:r>
      <w:r w:rsidR="00713D28" w:rsidRPr="008371CB">
        <w:rPr>
          <w:rFonts w:asciiTheme="minorHAnsi" w:eastAsia="DFKai-SB" w:hAnsiTheme="minorHAnsi" w:cstheme="minorHAnsi"/>
          <w:color w:val="auto"/>
        </w:rPr>
        <w:fldChar w:fldCharType="begin">
          <w:fldData xml:space="preserve">PEVuZE5vdGU+PENpdGU+PEF1dGhvcj5WYXJzaG5leTwvQXV0aG9yPjxZZWFyPjE5OTE8L1llYXI+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</w:fldData>
        </w:fldChar>
      </w:r>
      <w:r w:rsidR="00713D28" w:rsidRPr="008371CB">
        <w:rPr>
          <w:rFonts w:asciiTheme="minorHAnsi" w:eastAsia="DFKai-SB" w:hAnsiTheme="minorHAnsi" w:cstheme="minorHAnsi"/>
          <w:color w:val="auto"/>
        </w:rPr>
        <w:instrText xml:space="preserve"> ADDIN EN.CITE.DATA </w:instrText>
      </w:r>
      <w:r w:rsidR="00713D28" w:rsidRPr="008371CB">
        <w:rPr>
          <w:rFonts w:asciiTheme="minorHAnsi" w:eastAsia="DFKai-SB" w:hAnsiTheme="minorHAnsi" w:cstheme="minorHAnsi"/>
          <w:color w:val="auto"/>
        </w:rPr>
      </w:r>
      <w:r w:rsidR="00713D28"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="008E6E12" w:rsidRPr="008371CB">
        <w:rPr>
          <w:rFonts w:asciiTheme="minorHAnsi" w:eastAsia="DFKai-SB" w:hAnsiTheme="minorHAnsi" w:cstheme="minorHAnsi"/>
          <w:color w:val="auto"/>
        </w:rPr>
      </w:r>
      <w:r w:rsidR="008E6E12" w:rsidRPr="008371CB">
        <w:rPr>
          <w:rFonts w:asciiTheme="minorHAnsi" w:eastAsia="DFKai-SB" w:hAnsiTheme="minorHAnsi" w:cstheme="minorHAnsi"/>
          <w:color w:val="auto"/>
        </w:rPr>
        <w:fldChar w:fldCharType="separate"/>
      </w:r>
      <w:hyperlink w:anchor="_ENREF_40" w:tooltip="Varshney, 1991 #1234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0</w:t>
        </w:r>
      </w:hyperlink>
      <w:r w:rsidR="00713D28" w:rsidRPr="008371CB">
        <w:rPr>
          <w:rFonts w:asciiTheme="minorHAnsi" w:eastAsia="DFKai-SB" w:hAnsiTheme="minorHAnsi" w:cstheme="minorHAnsi"/>
          <w:noProof/>
          <w:color w:val="auto"/>
          <w:vertAlign w:val="superscript"/>
        </w:rPr>
        <w:t>,</w:t>
      </w:r>
      <w:hyperlink w:anchor="_ENREF_41" w:tooltip="Delort, 1985 #1237" w:history="1"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1</w:t>
        </w:r>
      </w:hyperlink>
      <w:r w:rsidR="008E6E12" w:rsidRPr="008371CB">
        <w:rPr>
          <w:rFonts w:asciiTheme="minorHAnsi" w:eastAsia="DFKai-SB" w:hAnsiTheme="minorHAnsi" w:cstheme="minorHAnsi"/>
          <w:color w:val="auto"/>
        </w:rPr>
        <w:fldChar w:fldCharType="end"/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. Interestingly, </w:t>
      </w:r>
      <w:r w:rsidR="00C93871" w:rsidRPr="008371CB">
        <w:rPr>
          <w:rFonts w:asciiTheme="minorHAnsi" w:eastAsia="DFKai-SB" w:hAnsiTheme="minorHAnsi" w:cstheme="minorHAnsi"/>
          <w:color w:val="auto"/>
        </w:rPr>
        <w:t>U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C93871" w:rsidRPr="008371CB">
        <w:rPr>
          <w:rFonts w:asciiTheme="minorHAnsi" w:eastAsia="DFKai-SB" w:hAnsiTheme="minorHAnsi" w:cstheme="minorHAnsi"/>
          <w:color w:val="auto"/>
        </w:rPr>
        <w:t>at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the </w:t>
      </w:r>
      <w:r w:rsidR="00C93871" w:rsidRPr="008371CB">
        <w:rPr>
          <w:rFonts w:asciiTheme="minorHAnsi" w:eastAsia="DFKai-SB" w:hAnsiTheme="minorHAnsi" w:cstheme="minorHAnsi"/>
          <w:color w:val="auto"/>
        </w:rPr>
        <w:t>2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</w:rPr>
        <w:t>n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and </w:t>
      </w:r>
      <w:r w:rsidR="00C93871" w:rsidRPr="008371CB">
        <w:rPr>
          <w:rFonts w:asciiTheme="minorHAnsi" w:eastAsia="DFKai-SB" w:hAnsiTheme="minorHAnsi" w:cstheme="minorHAnsi"/>
          <w:color w:val="auto"/>
        </w:rPr>
        <w:t>3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</w:rPr>
        <w:t>r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positions from the 5</w:t>
      </w:r>
      <w:r w:rsidR="00BA1579" w:rsidRPr="008371CB">
        <w:rPr>
          <w:rFonts w:asciiTheme="minorHAnsi" w:eastAsia="DFKai-SB" w:hAnsiTheme="minorHAnsi" w:cstheme="minorHAnsi"/>
          <w:color w:val="auto"/>
        </w:rPr>
        <w:t>'</w:t>
      </w:r>
      <w:r w:rsidR="007060FB" w:rsidRPr="008371CB">
        <w:rPr>
          <w:rFonts w:asciiTheme="minorHAnsi" w:eastAsia="DFKai-SB" w:hAnsiTheme="minorHAnsi" w:cstheme="minorHAnsi"/>
          <w:color w:val="auto"/>
        </w:rPr>
        <w:t>-</w:t>
      </w:r>
      <w:r w:rsidR="00A40E83" w:rsidRPr="008371CB">
        <w:rPr>
          <w:rFonts w:asciiTheme="minorHAnsi" w:eastAsia="DFKai-SB" w:hAnsiTheme="minorHAnsi" w:cstheme="minorHAnsi"/>
          <w:color w:val="auto"/>
        </w:rPr>
        <w:t>terminu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A40E83" w:rsidRPr="008371CB">
        <w:rPr>
          <w:rFonts w:asciiTheme="minorHAnsi" w:eastAsia="DFKai-SB" w:hAnsiTheme="minorHAnsi" w:cstheme="minorHAnsi"/>
          <w:color w:val="auto"/>
        </w:rPr>
        <w:t>exhibited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a higher </w:t>
      </w:r>
      <w:r w:rsidR="00A859D3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="00984CD9" w:rsidRPr="008371CB">
        <w:rPr>
          <w:rFonts w:asciiTheme="minorHAnsi" w:eastAsia="DFKai-SB" w:hAnsiTheme="minorHAnsi" w:cstheme="minorHAnsi"/>
          <w:color w:val="auto"/>
        </w:rPr>
        <w:t>catalytic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rate than the U in the center by 2</w:t>
      </w:r>
      <w:r w:rsidR="00A859D3" w:rsidRPr="008371CB">
        <w:rPr>
          <w:rFonts w:asciiTheme="minorHAnsi" w:eastAsia="DFKai-SB" w:hAnsiTheme="minorHAnsi" w:cstheme="minorHAnsi"/>
          <w:color w:val="auto"/>
        </w:rPr>
        <w:t>-</w:t>
      </w:r>
      <w:r w:rsidR="007060FB" w:rsidRPr="008371CB">
        <w:rPr>
          <w:rFonts w:asciiTheme="minorHAnsi" w:eastAsia="DFKai-SB" w:hAnsiTheme="minorHAnsi" w:cstheme="minorHAnsi"/>
          <w:color w:val="auto"/>
        </w:rPr>
        <w:t>fold and 1.5</w:t>
      </w:r>
      <w:r w:rsidR="00A859D3" w:rsidRPr="008371CB">
        <w:rPr>
          <w:rFonts w:asciiTheme="minorHAnsi" w:eastAsia="DFKai-SB" w:hAnsiTheme="minorHAnsi" w:cstheme="minorHAnsi"/>
          <w:color w:val="auto"/>
        </w:rPr>
        <w:t>-</w:t>
      </w:r>
      <w:r w:rsidR="007060FB" w:rsidRPr="008371CB">
        <w:rPr>
          <w:rFonts w:asciiTheme="minorHAnsi" w:eastAsia="DFKai-SB" w:hAnsiTheme="minorHAnsi" w:cstheme="minorHAnsi"/>
          <w:color w:val="auto"/>
        </w:rPr>
        <w:t>fold</w:t>
      </w:r>
      <w:r w:rsidR="00884F6A" w:rsidRPr="008371CB">
        <w:rPr>
          <w:rFonts w:asciiTheme="minorHAnsi" w:eastAsia="DFKai-SB" w:hAnsiTheme="minorHAnsi" w:cstheme="minorHAnsi"/>
          <w:color w:val="auto"/>
        </w:rPr>
        <w:t>, respectively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="00BA1579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G:U+2 and G:U+3 versus G:U). </w:t>
      </w:r>
      <w:r w:rsidR="00A40E83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="0065451D" w:rsidRPr="008371CB">
        <w:rPr>
          <w:rFonts w:asciiTheme="minorHAnsi" w:eastAsia="DFKai-SB" w:hAnsiTheme="minorHAnsi" w:cstheme="minorHAnsi"/>
          <w:color w:val="auto"/>
        </w:rPr>
        <w:t>excised</w:t>
      </w:r>
      <w:r w:rsidR="00A40E83" w:rsidRPr="008371CB">
        <w:rPr>
          <w:rFonts w:asciiTheme="minorHAnsi" w:eastAsia="DFKai-SB" w:hAnsiTheme="minorHAnsi" w:cstheme="minorHAnsi"/>
          <w:color w:val="auto"/>
        </w:rPr>
        <w:t xml:space="preserve"> U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A859D3" w:rsidRPr="008371CB">
        <w:rPr>
          <w:rFonts w:asciiTheme="minorHAnsi" w:eastAsia="DFKai-SB" w:hAnsiTheme="minorHAnsi" w:cstheme="minorHAnsi"/>
          <w:color w:val="auto"/>
        </w:rPr>
        <w:t>3</w:t>
      </w:r>
      <w:r w:rsidR="00CF620D" w:rsidRPr="008371CB">
        <w:rPr>
          <w:rFonts w:asciiTheme="minorHAnsi" w:eastAsia="DFKai-SB" w:hAnsiTheme="minorHAnsi" w:cstheme="minorHAnsi"/>
          <w:color w:val="auto"/>
        </w:rPr>
        <w:t xml:space="preserve">-nt </w:t>
      </w:r>
      <w:r w:rsidR="00BA1579" w:rsidRPr="008371CB">
        <w:rPr>
          <w:rFonts w:asciiTheme="minorHAnsi" w:eastAsia="DFKai-SB" w:hAnsiTheme="minorHAnsi" w:cstheme="minorHAnsi"/>
          <w:color w:val="auto"/>
        </w:rPr>
        <w:t>from</w:t>
      </w:r>
      <w:r w:rsidR="00CF620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>the 3</w:t>
      </w:r>
      <w:r w:rsidR="00BA1579" w:rsidRPr="008371CB">
        <w:rPr>
          <w:rFonts w:asciiTheme="minorHAnsi" w:eastAsia="DFKai-SB" w:hAnsiTheme="minorHAnsi" w:cstheme="minorHAnsi"/>
          <w:color w:val="auto"/>
        </w:rPr>
        <w:t>'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-end </w:t>
      </w:r>
      <w:r w:rsidR="00CF620D" w:rsidRPr="008371CB">
        <w:rPr>
          <w:rFonts w:asciiTheme="minorHAnsi" w:eastAsia="DFKai-SB" w:hAnsiTheme="minorHAnsi" w:cstheme="minorHAnsi"/>
          <w:color w:val="auto"/>
        </w:rPr>
        <w:t>with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8% less </w:t>
      </w:r>
      <w:r w:rsidR="00CF620D" w:rsidRPr="008371CB">
        <w:rPr>
          <w:rFonts w:asciiTheme="minorHAnsi" w:eastAsia="DFKai-SB" w:hAnsiTheme="minorHAnsi" w:cstheme="minorHAnsi"/>
          <w:color w:val="auto"/>
        </w:rPr>
        <w:t xml:space="preserve">activity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than the U </w:t>
      </w:r>
      <w:r w:rsidR="00A40E83" w:rsidRPr="008371CB">
        <w:rPr>
          <w:rFonts w:asciiTheme="minorHAnsi" w:eastAsia="DFKai-SB" w:hAnsiTheme="minorHAnsi" w:cstheme="minorHAnsi"/>
          <w:color w:val="auto"/>
        </w:rPr>
        <w:t>at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the center</w:t>
      </w:r>
      <w:r w:rsidR="00CF620D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CF620D"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="00BA1579" w:rsidRPr="008371CB">
        <w:rPr>
          <w:rFonts w:asciiTheme="minorHAnsi" w:eastAsia="DFKai-SB" w:hAnsiTheme="minorHAnsi" w:cstheme="minorHAnsi"/>
          <w:color w:val="auto"/>
        </w:rPr>
        <w:t>,</w:t>
      </w:r>
      <w:r w:rsidR="00CF620D" w:rsidRPr="008371CB">
        <w:rPr>
          <w:rFonts w:asciiTheme="minorHAnsi" w:eastAsia="DFKai-SB" w:hAnsiTheme="minorHAnsi" w:cstheme="minorHAnsi"/>
          <w:color w:val="auto"/>
        </w:rPr>
        <w:t xml:space="preserve"> G:U-3 versus G:U)</w:t>
      </w:r>
      <w:r w:rsidR="007060FB" w:rsidRPr="008371CB">
        <w:rPr>
          <w:rFonts w:asciiTheme="minorHAnsi" w:eastAsia="DFKai-SB" w:hAnsiTheme="minorHAnsi" w:cstheme="minorHAnsi"/>
          <w:color w:val="auto"/>
        </w:rPr>
        <w:t>.</w:t>
      </w:r>
    </w:p>
    <w:p w14:paraId="58DB20BF" w14:textId="77777777" w:rsidR="007060FB" w:rsidRPr="008371CB" w:rsidRDefault="007060FB" w:rsidP="008371CB">
      <w:pPr>
        <w:widowControl/>
        <w:textAlignment w:val="bottom"/>
        <w:rPr>
          <w:rFonts w:asciiTheme="minorHAnsi" w:eastAsia="DFKai-SB" w:hAnsiTheme="minorHAnsi" w:cstheme="minorHAnsi"/>
          <w:color w:val="auto"/>
          <w:lang w:eastAsia="zh-TW"/>
        </w:rPr>
      </w:pPr>
    </w:p>
    <w:p w14:paraId="6E999821" w14:textId="29F7DA8F" w:rsidR="007060FB" w:rsidRPr="008371CB" w:rsidRDefault="007060FB" w:rsidP="008371CB">
      <w:pPr>
        <w:textAlignment w:val="bottom"/>
        <w:rPr>
          <w:rFonts w:asciiTheme="minorHAnsi" w:eastAsia="DFKai-SB" w:hAnsiTheme="minorHAnsi" w:cstheme="minorHAnsi"/>
          <w:b/>
          <w:color w:val="auto"/>
        </w:rPr>
      </w:pPr>
      <w:r w:rsidRPr="008371CB">
        <w:rPr>
          <w:rFonts w:asciiTheme="minorHAnsi" w:eastAsia="DFKai-SB" w:hAnsiTheme="minorHAnsi" w:cstheme="minorHAnsi"/>
          <w:b/>
          <w:color w:val="auto"/>
        </w:rPr>
        <w:t xml:space="preserve">Uracil glycosylase inhibitor </w:t>
      </w:r>
      <w:r w:rsidR="00BA1579" w:rsidRPr="008371CB">
        <w:rPr>
          <w:rFonts w:asciiTheme="minorHAnsi" w:eastAsia="DFKai-SB" w:hAnsiTheme="minorHAnsi" w:cstheme="minorHAnsi"/>
          <w:b/>
          <w:color w:val="auto"/>
        </w:rPr>
        <w:t>i</w:t>
      </w:r>
      <w:r w:rsidRPr="008371CB">
        <w:rPr>
          <w:rFonts w:asciiTheme="minorHAnsi" w:eastAsia="DFKai-SB" w:hAnsiTheme="minorHAnsi" w:cstheme="minorHAnsi"/>
          <w:b/>
          <w:color w:val="auto"/>
        </w:rPr>
        <w:t>nhibit</w:t>
      </w:r>
      <w:r w:rsidR="00823CD0" w:rsidRPr="008371CB">
        <w:rPr>
          <w:rFonts w:asciiTheme="minorHAnsi" w:eastAsia="DFKai-SB" w:hAnsiTheme="minorHAnsi" w:cstheme="minorHAnsi"/>
          <w:b/>
          <w:color w:val="auto"/>
        </w:rPr>
        <w:t>ion of the</w:t>
      </w:r>
      <w:r w:rsidRPr="008371CB">
        <w:rPr>
          <w:rFonts w:asciiTheme="minorHAnsi" w:eastAsia="DFKai-SB" w:hAnsiTheme="minorHAnsi" w:cstheme="minorHAnsi"/>
          <w:b/>
          <w:color w:val="auto"/>
        </w:rPr>
        <w:t xml:space="preserve"> UDG </w:t>
      </w:r>
      <w:r w:rsidRPr="008371CB">
        <w:rPr>
          <w:rFonts w:asciiTheme="minorHAnsi" w:eastAsia="DFKai-SB" w:hAnsiTheme="minorHAnsi" w:cstheme="minorHAnsi"/>
          <w:b/>
          <w:color w:val="auto"/>
          <w:lang w:eastAsia="zh-TW"/>
        </w:rPr>
        <w:t>reaction</w:t>
      </w:r>
    </w:p>
    <w:p w14:paraId="04600B11" w14:textId="7BC74E6E" w:rsidR="00B824A9" w:rsidRPr="008371CB" w:rsidRDefault="00A241F8" w:rsidP="008371CB">
      <w:pPr>
        <w:textAlignment w:val="bottom"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>Uracil glycosylase inhibitor (UGI) is a bacteriophage protein</w:t>
      </w:r>
      <w:r w:rsidR="00096D4C" w:rsidRPr="008371CB">
        <w:rPr>
          <w:rFonts w:asciiTheme="minorHAnsi" w:eastAsia="DFKai-SB" w:hAnsiTheme="minorHAnsi" w:cstheme="minorHAnsi"/>
          <w:color w:val="auto"/>
        </w:rPr>
        <w:t>,</w:t>
      </w:r>
      <w:r w:rsidRPr="008371CB">
        <w:rPr>
          <w:rFonts w:asciiTheme="minorHAnsi" w:eastAsia="DFKai-SB" w:hAnsiTheme="minorHAnsi" w:cstheme="minorHAnsi"/>
          <w:color w:val="auto"/>
        </w:rPr>
        <w:t xml:space="preserve"> which inhibits </w:t>
      </w:r>
      <w:r w:rsidRPr="008371CB">
        <w:rPr>
          <w:rFonts w:asciiTheme="minorHAnsi" w:eastAsia="DFKai-SB" w:hAnsiTheme="minorHAnsi" w:cstheme="minorHAnsi"/>
          <w:i/>
          <w:color w:val="auto"/>
        </w:rPr>
        <w:t>E. coli</w:t>
      </w:r>
      <w:r w:rsidR="00096D4C" w:rsidRPr="008371CB">
        <w:rPr>
          <w:rFonts w:asciiTheme="minorHAnsi" w:eastAsia="DFKai-SB" w:hAnsiTheme="minorHAnsi" w:cstheme="minorHAnsi"/>
          <w:i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>UDG by reversible protein binding</w:t>
      </w:r>
      <w:r w:rsidR="00A727FA" w:rsidRPr="008371CB">
        <w:rPr>
          <w:rFonts w:asciiTheme="minorHAnsi" w:eastAsia="DFKai-SB" w:hAnsiTheme="minorHAnsi" w:cstheme="minorHAnsi"/>
          <w:color w:val="auto"/>
        </w:rPr>
        <w:t xml:space="preserve"> with a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A727FA" w:rsidRPr="008371CB">
        <w:rPr>
          <w:rFonts w:asciiTheme="minorHAnsi" w:eastAsia="DFKai-SB" w:hAnsiTheme="minorHAnsi" w:cstheme="minorHAnsi"/>
          <w:color w:val="auto"/>
        </w:rPr>
        <w:t xml:space="preserve">stoichiometry </w:t>
      </w:r>
      <w:r w:rsidR="00A727FA" w:rsidRPr="008371CB">
        <w:rPr>
          <w:rFonts w:asciiTheme="minorHAnsi" w:eastAsia="DFKai-SB" w:hAnsiTheme="minorHAnsi" w:cstheme="minorHAnsi"/>
          <w:color w:val="auto"/>
          <w:lang w:eastAsia="zh-TW"/>
        </w:rPr>
        <w:t>of</w:t>
      </w:r>
      <w:r w:rsidRPr="008371CB">
        <w:rPr>
          <w:rFonts w:asciiTheme="minorHAnsi" w:eastAsia="DFKai-SB" w:hAnsiTheme="minorHAnsi" w:cstheme="minorHAnsi"/>
          <w:color w:val="auto"/>
        </w:rPr>
        <w:t xml:space="preserve"> 1:1</w:t>
      </w:r>
      <w:hyperlink w:anchor="_ENREF_42" w:tooltip="Wang, 1991 #1059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XYW5nPC9BdXRob3I+PFllYXI+MTk5MTwvWWVhcj48UmVj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XYW5nPC9BdXRob3I+PFllYXI+MTk5MTwvWWVhcj48UmVj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2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The inhibition of UDG activity </w:t>
      </w:r>
      <w:r w:rsidR="00096D4C" w:rsidRPr="008371CB">
        <w:rPr>
          <w:rFonts w:asciiTheme="minorHAnsi" w:eastAsia="DFKai-SB" w:hAnsiTheme="minorHAnsi" w:cstheme="minorHAnsi"/>
          <w:color w:val="auto"/>
        </w:rPr>
        <w:t xml:space="preserve">by UGI 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is shown in </w:t>
      </w:r>
      <w:r w:rsidR="00046860" w:rsidRPr="008371CB">
        <w:rPr>
          <w:rFonts w:asciiTheme="minorHAnsi" w:eastAsia="DFKai-SB" w:hAnsiTheme="minorHAnsi" w:cstheme="minorHAnsi"/>
          <w:b/>
          <w:bCs/>
          <w:color w:val="auto"/>
        </w:rPr>
        <w:t>Figure</w:t>
      </w:r>
      <w:r w:rsidR="00B824A9" w:rsidRPr="008371CB">
        <w:rPr>
          <w:rFonts w:asciiTheme="minorHAnsi" w:eastAsia="DFKai-SB" w:hAnsiTheme="minorHAnsi" w:cstheme="minorHAnsi"/>
          <w:b/>
          <w:bCs/>
          <w:color w:val="auto"/>
        </w:rPr>
        <w:t xml:space="preserve"> 4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. In the presence of 0.05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B824A9" w:rsidRPr="008371CB">
        <w:rPr>
          <w:rFonts w:asciiTheme="minorHAnsi" w:eastAsia="DFKai-SB" w:hAnsiTheme="minorHAnsi" w:cstheme="minorHAnsi"/>
          <w:color w:val="auto"/>
        </w:rPr>
        <w:t>(100 pM)</w:t>
      </w:r>
      <w:r w:rsidR="00E63C9E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 UGI</w:t>
      </w:r>
      <w:r w:rsidR="00E63C9E" w:rsidRPr="008371CB">
        <w:rPr>
          <w:rFonts w:asciiTheme="minorHAnsi" w:eastAsia="DFKai-SB" w:hAnsiTheme="minorHAnsi" w:cstheme="minorHAnsi"/>
          <w:color w:val="auto"/>
        </w:rPr>
        <w:t>,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 the activity of 0.05</w:t>
      </w:r>
      <w:r w:rsidR="00E63C9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E63C9E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B824A9" w:rsidRPr="008371CB">
        <w:rPr>
          <w:rFonts w:asciiTheme="minorHAnsi" w:eastAsia="DFKai-SB" w:hAnsiTheme="minorHAnsi" w:cstheme="minorHAnsi"/>
          <w:color w:val="auto"/>
        </w:rPr>
        <w:t>UDG (8 pM) was inhibited</w:t>
      </w:r>
      <w:r w:rsidR="004B6C9A" w:rsidRPr="008371CB">
        <w:rPr>
          <w:rFonts w:asciiTheme="minorHAnsi" w:eastAsia="DFKai-SB" w:hAnsiTheme="minorHAnsi" w:cstheme="minorHAnsi"/>
          <w:color w:val="auto"/>
        </w:rPr>
        <w:t xml:space="preserve"> to </w:t>
      </w:r>
      <w:r w:rsidR="00E63C9E" w:rsidRPr="008371CB">
        <w:rPr>
          <w:rFonts w:asciiTheme="minorHAnsi" w:eastAsia="DFKai-SB" w:hAnsiTheme="minorHAnsi" w:cstheme="minorHAnsi"/>
          <w:color w:val="auto"/>
        </w:rPr>
        <w:t xml:space="preserve">an </w:t>
      </w:r>
      <w:r w:rsidR="004B6C9A" w:rsidRPr="008371CB">
        <w:rPr>
          <w:rFonts w:asciiTheme="minorHAnsi" w:eastAsia="DFKai-SB" w:hAnsiTheme="minorHAnsi" w:cstheme="minorHAnsi"/>
          <w:color w:val="auto"/>
        </w:rPr>
        <w:t>undetectable</w:t>
      </w:r>
      <w:r w:rsidR="00E63C9E" w:rsidRPr="008371CB">
        <w:rPr>
          <w:rFonts w:asciiTheme="minorHAnsi" w:eastAsia="DFKai-SB" w:hAnsiTheme="minorHAnsi" w:cstheme="minorHAnsi"/>
          <w:color w:val="auto"/>
        </w:rPr>
        <w:t xml:space="preserve"> level</w:t>
      </w:r>
      <w:r w:rsidR="00B824A9" w:rsidRPr="008371CB">
        <w:rPr>
          <w:rFonts w:asciiTheme="minorHAnsi" w:eastAsia="DFKai-SB" w:hAnsiTheme="minorHAnsi" w:cstheme="minorHAnsi"/>
          <w:color w:val="auto"/>
        </w:rPr>
        <w:t>. The IC</w:t>
      </w:r>
      <w:r w:rsidR="00B824A9" w:rsidRPr="008371CB">
        <w:rPr>
          <w:rFonts w:asciiTheme="minorHAnsi" w:eastAsia="DFKai-SB" w:hAnsiTheme="minorHAnsi" w:cstheme="minorHAnsi"/>
          <w:color w:val="auto"/>
          <w:vertAlign w:val="subscript"/>
        </w:rPr>
        <w:t>50</w:t>
      </w:r>
      <w:r w:rsidR="00B824A9" w:rsidRPr="008371CB">
        <w:rPr>
          <w:rFonts w:asciiTheme="minorHAnsi" w:eastAsia="DFKai-SB" w:hAnsiTheme="minorHAnsi" w:cstheme="minorHAnsi"/>
          <w:color w:val="auto"/>
        </w:rPr>
        <w:t xml:space="preserve"> was 7.6 pM.</w:t>
      </w:r>
      <w:r w:rsidR="00BB0C21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D22F04" w:rsidRPr="008371CB">
        <w:rPr>
          <w:rFonts w:asciiTheme="minorHAnsi" w:eastAsia="DFKai-SB" w:hAnsiTheme="minorHAnsi" w:cstheme="minorHAnsi"/>
          <w:color w:val="auto"/>
        </w:rPr>
        <w:t xml:space="preserve">Thus, the UDG MALDI-TOF MS assay can be easily modified to </w:t>
      </w:r>
      <w:r w:rsidR="002611A4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D22F04" w:rsidRPr="008371CB">
        <w:rPr>
          <w:rFonts w:asciiTheme="minorHAnsi" w:eastAsia="DFKai-SB" w:hAnsiTheme="minorHAnsi" w:cstheme="minorHAnsi"/>
          <w:color w:val="auto"/>
        </w:rPr>
        <w:t>mass screening assay for the discovery of inhibitors of other DNA glycosylases.</w:t>
      </w:r>
    </w:p>
    <w:p w14:paraId="5150BACA" w14:textId="77777777" w:rsidR="00C80180" w:rsidRPr="008371CB" w:rsidRDefault="00C80180" w:rsidP="008371CB">
      <w:pPr>
        <w:widowControl/>
        <w:rPr>
          <w:rFonts w:asciiTheme="minorHAnsi" w:hAnsiTheme="minorHAnsi" w:cstheme="minorHAnsi"/>
          <w:b/>
          <w:color w:val="auto"/>
        </w:rPr>
      </w:pPr>
    </w:p>
    <w:p w14:paraId="3C9083F6" w14:textId="1BB3870D" w:rsidR="00B32616" w:rsidRPr="008371CB" w:rsidRDefault="00B32616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8371CB">
        <w:rPr>
          <w:rFonts w:asciiTheme="minorHAnsi" w:hAnsiTheme="minorHAnsi" w:cstheme="minorHAnsi"/>
          <w:b/>
          <w:color w:val="auto"/>
        </w:rPr>
        <w:t xml:space="preserve">AND TABLE </w:t>
      </w:r>
      <w:r w:rsidRPr="008371CB">
        <w:rPr>
          <w:rFonts w:asciiTheme="minorHAnsi" w:hAnsiTheme="minorHAnsi" w:cstheme="minorHAnsi"/>
          <w:b/>
          <w:color w:val="auto"/>
        </w:rPr>
        <w:t>LEGENDS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4C908066" w14:textId="36429094" w:rsidR="001F5CCB" w:rsidRPr="008371CB" w:rsidRDefault="001F5CCB" w:rsidP="008371CB">
      <w:pPr>
        <w:widowControl/>
        <w:rPr>
          <w:rFonts w:asciiTheme="minorHAnsi" w:hAnsiTheme="minorHAnsi" w:cstheme="minorHAnsi"/>
          <w:color w:val="auto"/>
        </w:rPr>
      </w:pPr>
    </w:p>
    <w:p w14:paraId="42252D69" w14:textId="03E188CF" w:rsidR="001F5CCB" w:rsidRPr="008371CB" w:rsidRDefault="001F5CCB" w:rsidP="008371CB">
      <w:pPr>
        <w:widowControl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lastRenderedPageBreak/>
        <w:t>Fig</w:t>
      </w:r>
      <w:r w:rsidRPr="008371CB">
        <w:rPr>
          <w:rFonts w:asciiTheme="minorHAnsi" w:hAnsiTheme="minorHAnsi" w:cstheme="minorHAnsi"/>
          <w:b/>
          <w:color w:val="auto"/>
          <w:lang w:eastAsia="zh-HK"/>
        </w:rPr>
        <w:t>ure</w:t>
      </w:r>
      <w:r w:rsidRPr="008371CB">
        <w:rPr>
          <w:rFonts w:asciiTheme="minorHAnsi" w:hAnsiTheme="minorHAnsi" w:cstheme="minorHAnsi"/>
          <w:b/>
          <w:color w:val="auto"/>
        </w:rPr>
        <w:t xml:space="preserve"> 1</w:t>
      </w:r>
      <w:r w:rsidR="002353D4" w:rsidRPr="008371CB">
        <w:rPr>
          <w:rFonts w:asciiTheme="minorHAnsi" w:hAnsiTheme="minorHAnsi" w:cstheme="minorHAnsi"/>
          <w:b/>
          <w:color w:val="auto"/>
        </w:rPr>
        <w:t>:</w:t>
      </w:r>
      <w:r w:rsidRPr="008371CB">
        <w:rPr>
          <w:rFonts w:asciiTheme="minorHAnsi" w:hAnsiTheme="minorHAnsi" w:cstheme="minorHAnsi"/>
          <w:b/>
          <w:color w:val="auto"/>
        </w:rPr>
        <w:t xml:space="preserve"> Model system for </w:t>
      </w:r>
      <w:r w:rsidR="00823CD0" w:rsidRPr="008371CB">
        <w:rPr>
          <w:rFonts w:asciiTheme="minorHAnsi" w:hAnsiTheme="minorHAnsi" w:cstheme="minorHAnsi"/>
          <w:b/>
          <w:color w:val="auto"/>
        </w:rPr>
        <w:t xml:space="preserve">a DNA </w:t>
      </w:r>
      <w:r w:rsidRPr="008371CB">
        <w:rPr>
          <w:rFonts w:asciiTheme="minorHAnsi" w:hAnsiTheme="minorHAnsi" w:cstheme="minorHAnsi"/>
          <w:b/>
          <w:color w:val="auto"/>
        </w:rPr>
        <w:t>glycosylase assay.</w:t>
      </w:r>
      <w:r w:rsidRPr="008371CB">
        <w:rPr>
          <w:rFonts w:asciiTheme="minorHAnsi" w:hAnsiTheme="minorHAnsi" w:cstheme="minorHAnsi"/>
          <w:color w:val="auto"/>
        </w:rPr>
        <w:t xml:space="preserve"> (</w:t>
      </w:r>
      <w:r w:rsidRPr="008371CB">
        <w:rPr>
          <w:rFonts w:asciiTheme="minorHAnsi" w:hAnsiTheme="minorHAnsi" w:cstheme="minorHAnsi"/>
          <w:b/>
          <w:color w:val="auto"/>
        </w:rPr>
        <w:t>A</w:t>
      </w:r>
      <w:r w:rsidRPr="008371CB">
        <w:rPr>
          <w:rFonts w:asciiTheme="minorHAnsi" w:hAnsiTheme="minorHAnsi" w:cstheme="minorHAnsi"/>
          <w:bCs/>
          <w:color w:val="auto"/>
        </w:rPr>
        <w:t>)</w:t>
      </w:r>
      <w:r w:rsidRPr="008371CB">
        <w:rPr>
          <w:rFonts w:asciiTheme="minorHAnsi" w:hAnsiTheme="minorHAnsi" w:cstheme="minorHAnsi"/>
          <w:b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>Lesion strand containing a single uridine (U+9) was annealed to a template (T1)</w:t>
      </w:r>
      <w:r w:rsidR="00036483">
        <w:rPr>
          <w:rFonts w:asciiTheme="minorHAnsi" w:hAnsiTheme="minorHAnsi" w:cstheme="minorHAnsi"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forming a G:U mismatch (bold). Uracil-DNA glycosylase detect</w:t>
      </w:r>
      <w:r w:rsidR="00564060" w:rsidRPr="008371CB">
        <w:rPr>
          <w:rFonts w:asciiTheme="minorHAnsi" w:hAnsiTheme="minorHAnsi" w:cstheme="minorHAnsi"/>
          <w:color w:val="auto"/>
        </w:rPr>
        <w:t>s</w:t>
      </w:r>
      <w:r w:rsidRPr="008371CB">
        <w:rPr>
          <w:rFonts w:asciiTheme="minorHAnsi" w:hAnsiTheme="minorHAnsi" w:cstheme="minorHAnsi"/>
          <w:color w:val="auto"/>
        </w:rPr>
        <w:t xml:space="preserve"> and remove</w:t>
      </w:r>
      <w:r w:rsidR="00564060" w:rsidRPr="008371CB">
        <w:rPr>
          <w:rFonts w:asciiTheme="minorHAnsi" w:hAnsiTheme="minorHAnsi" w:cstheme="minorHAnsi"/>
          <w:color w:val="auto"/>
        </w:rPr>
        <w:t>s</w:t>
      </w:r>
      <w:r w:rsidRPr="008371CB">
        <w:rPr>
          <w:rFonts w:asciiTheme="minorHAnsi" w:hAnsiTheme="minorHAnsi" w:cstheme="minorHAnsi"/>
          <w:color w:val="auto"/>
        </w:rPr>
        <w:t xml:space="preserve"> the uracil</w:t>
      </w:r>
      <w:r w:rsidR="00564060" w:rsidRPr="008371CB">
        <w:rPr>
          <w:rFonts w:asciiTheme="minorHAnsi" w:hAnsiTheme="minorHAnsi" w:cstheme="minorHAnsi"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forming an AP site (d). When subjected to MALDI-TOF MS, the difference in m/z values between U</w:t>
      </w:r>
      <w:r w:rsidR="002F54B5" w:rsidRPr="008371CB">
        <w:rPr>
          <w:rFonts w:asciiTheme="minorHAnsi" w:hAnsiTheme="minorHAnsi" w:cstheme="minorHAnsi"/>
          <w:color w:val="auto"/>
        </w:rPr>
        <w:t>-</w:t>
      </w:r>
      <w:r w:rsidRPr="008371CB">
        <w:rPr>
          <w:rFonts w:asciiTheme="minorHAnsi" w:hAnsiTheme="minorHAnsi" w:cstheme="minorHAnsi"/>
          <w:color w:val="auto"/>
        </w:rPr>
        <w:t xml:space="preserve">containing DNA and AP products can be resolved as shown in </w:t>
      </w:r>
      <w:r w:rsidRPr="008371CB">
        <w:rPr>
          <w:rFonts w:asciiTheme="minorHAnsi" w:hAnsiTheme="minorHAnsi" w:cstheme="minorHAnsi"/>
          <w:b/>
          <w:bCs/>
          <w:color w:val="auto"/>
        </w:rPr>
        <w:t>B</w:t>
      </w:r>
      <w:r w:rsidRPr="008371CB">
        <w:rPr>
          <w:rFonts w:asciiTheme="minorHAnsi" w:hAnsiTheme="minorHAnsi" w:cstheme="minorHAnsi"/>
          <w:color w:val="auto"/>
        </w:rPr>
        <w:t>. (</w:t>
      </w:r>
      <w:r w:rsidRPr="008371CB">
        <w:rPr>
          <w:rFonts w:asciiTheme="minorHAnsi" w:hAnsiTheme="minorHAnsi" w:cstheme="minorHAnsi"/>
          <w:b/>
          <w:color w:val="auto"/>
        </w:rPr>
        <w:t>B</w:t>
      </w:r>
      <w:r w:rsidRPr="008371CB">
        <w:rPr>
          <w:rFonts w:asciiTheme="minorHAnsi" w:hAnsiTheme="minorHAnsi" w:cstheme="minorHAnsi"/>
          <w:color w:val="auto"/>
        </w:rPr>
        <w:t>)</w:t>
      </w:r>
      <w:r w:rsidRPr="008371CB">
        <w:rPr>
          <w:rFonts w:asciiTheme="minorHAnsi" w:eastAsia="DFKai-SB" w:hAnsiTheme="minorHAnsi" w:cstheme="minorHAnsi"/>
          <w:color w:val="auto"/>
        </w:rPr>
        <w:t xml:space="preserve"> An 18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nt </w:t>
      </w:r>
      <w:r w:rsidRPr="008371CB">
        <w:rPr>
          <w:rFonts w:asciiTheme="minorHAnsi" w:hAnsiTheme="minorHAnsi" w:cstheme="minorHAnsi"/>
          <w:color w:val="auto"/>
        </w:rPr>
        <w:t>DNA containing a single uridine (U+9) annealed to a</w:t>
      </w:r>
      <w:r w:rsidRPr="008371CB">
        <w:rPr>
          <w:rFonts w:asciiTheme="minorHAnsi" w:eastAsia="DFKai-SB" w:hAnsiTheme="minorHAnsi" w:cstheme="minorHAnsi"/>
          <w:color w:val="auto"/>
        </w:rPr>
        <w:t xml:space="preserve"> 19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lang w:eastAsia="zh-HK"/>
        </w:rPr>
        <w:t>nt</w:t>
      </w:r>
      <w:r w:rsidRPr="008371CB">
        <w:rPr>
          <w:rFonts w:asciiTheme="minorHAnsi" w:hAnsiTheme="minorHAnsi" w:cstheme="minorHAnsi"/>
          <w:color w:val="auto"/>
        </w:rPr>
        <w:t xml:space="preserve"> template (T1) </w:t>
      </w:r>
      <w:r w:rsidRPr="008371CB">
        <w:rPr>
          <w:rFonts w:asciiTheme="minorHAnsi" w:eastAsia="DFKai-SB" w:hAnsiTheme="minorHAnsi" w:cstheme="minorHAnsi"/>
          <w:color w:val="auto"/>
        </w:rPr>
        <w:t>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Pr="008371CB">
        <w:rPr>
          <w:rFonts w:asciiTheme="minorHAnsi" w:eastAsia="DFKai-SB" w:hAnsiTheme="minorHAnsi" w:cstheme="minorHAnsi"/>
          <w:color w:val="auto"/>
        </w:rPr>
        <w:t>) was tested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 as a</w:t>
      </w:r>
      <w:r w:rsidRPr="008371CB">
        <w:rPr>
          <w:rFonts w:asciiTheme="minorHAnsi" w:eastAsia="DFKai-SB" w:hAnsiTheme="minorHAnsi" w:cstheme="minorHAnsi"/>
          <w:color w:val="auto"/>
        </w:rPr>
        <w:t>n enzyme blank of 50 pmol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Pr="008371CB">
        <w:rPr>
          <w:rFonts w:asciiTheme="minorHAnsi" w:eastAsia="DFKai-SB" w:hAnsiTheme="minorHAnsi" w:cstheme="minorHAnsi"/>
          <w:color w:val="auto"/>
        </w:rPr>
        <w:t xml:space="preserve"> substrate in 40 μL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Pr="008371CB">
        <w:rPr>
          <w:rFonts w:asciiTheme="minorHAnsi" w:eastAsia="DFKai-SB" w:hAnsiTheme="minorHAnsi" w:cstheme="minorHAnsi"/>
          <w:color w:val="auto"/>
        </w:rPr>
        <w:t xml:space="preserve"> reaction buffer </w:t>
      </w:r>
      <w:r w:rsidR="00D9374E" w:rsidRPr="008371CB">
        <w:rPr>
          <w:rFonts w:asciiTheme="minorHAnsi" w:eastAsia="DFKai-SB" w:hAnsiTheme="minorHAnsi" w:cstheme="minorHAnsi"/>
          <w:color w:val="auto"/>
        </w:rPr>
        <w:t>and</w:t>
      </w:r>
      <w:r w:rsidRPr="008371CB">
        <w:rPr>
          <w:rFonts w:asciiTheme="minorHAnsi" w:eastAsia="DFKai-SB" w:hAnsiTheme="minorHAnsi" w:cstheme="minorHAnsi"/>
          <w:color w:val="auto"/>
        </w:rPr>
        <w:t xml:space="preserve"> subjected to MS analysis. </w:t>
      </w:r>
      <w:r w:rsidR="004C69FE" w:rsidRPr="008371CB">
        <w:rPr>
          <w:rFonts w:asciiTheme="minorHAnsi" w:eastAsia="DFKai-SB" w:hAnsiTheme="minorHAnsi" w:cstheme="minorHAnsi"/>
          <w:color w:val="auto"/>
        </w:rPr>
        <w:t>(</w:t>
      </w:r>
      <w:r w:rsidR="004C69FE" w:rsidRPr="008371CB">
        <w:rPr>
          <w:rFonts w:asciiTheme="minorHAnsi" w:eastAsia="DFKai-SB" w:hAnsiTheme="minorHAnsi" w:cstheme="minorHAnsi"/>
          <w:b/>
          <w:bCs/>
          <w:color w:val="auto"/>
        </w:rPr>
        <w:t>C</w:t>
      </w:r>
      <w:r w:rsidR="004C69FE" w:rsidRPr="008371CB">
        <w:rPr>
          <w:rFonts w:asciiTheme="minorHAnsi" w:eastAsia="DFKai-SB" w:hAnsiTheme="minorHAnsi" w:cstheme="minorHAnsi"/>
          <w:color w:val="auto"/>
        </w:rPr>
        <w:t>)</w:t>
      </w:r>
      <w:r w:rsidRPr="008371CB">
        <w:rPr>
          <w:rFonts w:asciiTheme="minorHAnsi" w:eastAsia="DFKai-SB" w:hAnsiTheme="minorHAnsi" w:cstheme="minorHAnsi"/>
          <w:color w:val="auto"/>
        </w:rPr>
        <w:t xml:space="preserve"> A </w:t>
      </w:r>
      <w:r w:rsidR="00085CF2" w:rsidRPr="008371CB">
        <w:rPr>
          <w:rFonts w:asciiTheme="minorHAnsi" w:eastAsia="DFKai-SB" w:hAnsiTheme="minorHAnsi" w:cstheme="minorHAnsi"/>
          <w:color w:val="auto"/>
        </w:rPr>
        <w:t>near</w:t>
      </w:r>
      <w:r w:rsidR="00D9374E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 xml:space="preserve">complete enzyme digestion of 50 pmol 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</w:rPr>
        <w:t xml:space="preserve">substrate in 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Pr="008371CB">
        <w:rPr>
          <w:rFonts w:asciiTheme="minorHAnsi" w:eastAsia="DFKai-SB" w:hAnsiTheme="minorHAnsi" w:cstheme="minorHAnsi"/>
          <w:color w:val="auto"/>
        </w:rPr>
        <w:t xml:space="preserve">10 μL reaction using 0.5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D9374E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</w:rPr>
        <w:t xml:space="preserve">UDG at </w:t>
      </w:r>
      <w:r w:rsidRPr="008371CB">
        <w:rPr>
          <w:rFonts w:asciiTheme="minorHAnsi" w:hAnsiTheme="minorHAnsi" w:cstheme="minorHAnsi"/>
          <w:color w:val="auto"/>
        </w:rPr>
        <w:t>37</w:t>
      </w:r>
      <w:r w:rsidR="00530934"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>˚C for 30 min</w:t>
      </w:r>
      <w:r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4C69FE" w:rsidRPr="008371CB">
        <w:rPr>
          <w:rFonts w:asciiTheme="minorHAnsi" w:eastAsia="DFKai-SB" w:hAnsiTheme="minorHAnsi" w:cstheme="minorHAnsi"/>
          <w:color w:val="auto"/>
        </w:rPr>
        <w:t>(</w:t>
      </w:r>
      <w:r w:rsidR="004C69FE" w:rsidRPr="008371CB">
        <w:rPr>
          <w:rFonts w:asciiTheme="minorHAnsi" w:eastAsia="DFKai-SB" w:hAnsiTheme="minorHAnsi" w:cstheme="minorHAnsi"/>
          <w:b/>
          <w:bCs/>
          <w:color w:val="auto"/>
        </w:rPr>
        <w:t>D</w:t>
      </w:r>
      <w:r w:rsidR="004C69FE" w:rsidRPr="008371CB">
        <w:rPr>
          <w:rFonts w:asciiTheme="minorHAnsi" w:eastAsia="DFKai-SB" w:hAnsiTheme="minorHAnsi" w:cstheme="minorHAnsi"/>
          <w:color w:val="auto"/>
        </w:rPr>
        <w:t>) An 18</w:t>
      </w:r>
      <w:r w:rsidR="00672A18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nt </w:t>
      </w:r>
      <w:r w:rsidR="004C69FE" w:rsidRPr="008371CB">
        <w:rPr>
          <w:rFonts w:asciiTheme="minorHAnsi" w:hAnsiTheme="minorHAnsi" w:cstheme="minorHAnsi"/>
          <w:color w:val="auto"/>
        </w:rPr>
        <w:t xml:space="preserve">DNA containing a single uridine (U+3) annealed to T1 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enzyme blank of 50 pmol substrate in 40 μL reaction buffer </w:t>
      </w:r>
      <w:r w:rsidR="00085CF2" w:rsidRPr="008371CB">
        <w:rPr>
          <w:rFonts w:asciiTheme="minorHAnsi" w:eastAsia="DFKai-SB" w:hAnsiTheme="minorHAnsi" w:cstheme="minorHAnsi"/>
          <w:color w:val="auto"/>
        </w:rPr>
        <w:t>was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 subjected to MS analysis. (</w:t>
      </w:r>
      <w:r w:rsidR="004C69FE" w:rsidRPr="008371CB">
        <w:rPr>
          <w:rFonts w:asciiTheme="minorHAnsi" w:eastAsia="DFKai-SB" w:hAnsiTheme="minorHAnsi" w:cstheme="minorHAnsi"/>
          <w:b/>
          <w:bCs/>
          <w:color w:val="auto"/>
        </w:rPr>
        <w:t>E</w:t>
      </w:r>
      <w:r w:rsidR="004C69FE" w:rsidRPr="008371CB">
        <w:rPr>
          <w:rFonts w:asciiTheme="minorHAnsi" w:eastAsia="DFKai-SB" w:hAnsiTheme="minorHAnsi" w:cstheme="minorHAnsi"/>
          <w:color w:val="auto"/>
        </w:rPr>
        <w:t>) A near</w:t>
      </w:r>
      <w:r w:rsidR="004F63DF">
        <w:rPr>
          <w:rFonts w:asciiTheme="minorHAnsi" w:eastAsia="DFKai-SB" w:hAnsiTheme="minorHAnsi" w:cstheme="minorHAnsi"/>
          <w:color w:val="auto"/>
        </w:rPr>
        <w:t>-</w:t>
      </w:r>
      <w:r w:rsidR="004C69FE" w:rsidRPr="008371CB">
        <w:rPr>
          <w:rFonts w:asciiTheme="minorHAnsi" w:eastAsia="DFKai-SB" w:hAnsiTheme="minorHAnsi" w:cstheme="minorHAnsi"/>
          <w:color w:val="auto"/>
        </w:rPr>
        <w:t>complete enzyme digestion of 50 pmol</w:t>
      </w:r>
      <w:r w:rsidR="0077561F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DB0919" w:rsidRPr="008371CB">
        <w:rPr>
          <w:rFonts w:asciiTheme="minorHAnsi" w:eastAsia="DFKai-SB" w:hAnsiTheme="minorHAnsi" w:cstheme="minorHAnsi"/>
          <w:color w:val="auto"/>
        </w:rPr>
        <w:t xml:space="preserve">U+3 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substrate in </w:t>
      </w:r>
      <w:r w:rsidR="0077561F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10 μL reaction using 0.5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77561F" w:rsidRPr="008371CB">
        <w:rPr>
          <w:rFonts w:asciiTheme="minorHAnsi" w:eastAsia="DFKai-SB" w:hAnsiTheme="minorHAnsi" w:cstheme="minorHAnsi"/>
          <w:color w:val="auto"/>
        </w:rPr>
        <w:t>of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 UDG at </w:t>
      </w:r>
      <w:r w:rsidR="004C69FE" w:rsidRPr="008371CB">
        <w:rPr>
          <w:rFonts w:asciiTheme="minorHAnsi" w:hAnsiTheme="minorHAnsi" w:cstheme="minorHAnsi"/>
          <w:color w:val="auto"/>
        </w:rPr>
        <w:t>37 ˚C for 30 min</w:t>
      </w:r>
      <w:r w:rsidR="00DB0919" w:rsidRPr="008371CB">
        <w:rPr>
          <w:rFonts w:asciiTheme="minorHAnsi" w:hAnsiTheme="minorHAnsi" w:cstheme="minorHAnsi"/>
          <w:color w:val="auto"/>
        </w:rPr>
        <w:t xml:space="preserve"> to produce d+3</w:t>
      </w:r>
      <w:r w:rsidR="00951EE6" w:rsidRPr="008371CB">
        <w:rPr>
          <w:rFonts w:asciiTheme="minorHAnsi" w:eastAsia="DFKai-SB" w:hAnsiTheme="minorHAnsi" w:cstheme="minorHAnsi"/>
          <w:color w:val="auto"/>
        </w:rPr>
        <w:t xml:space="preserve"> and subject</w:t>
      </w:r>
      <w:r w:rsidR="00085CF2" w:rsidRPr="008371CB">
        <w:rPr>
          <w:rFonts w:asciiTheme="minorHAnsi" w:eastAsia="DFKai-SB" w:hAnsiTheme="minorHAnsi" w:cstheme="minorHAnsi"/>
          <w:color w:val="auto"/>
        </w:rPr>
        <w:t>ed</w:t>
      </w:r>
      <w:r w:rsidR="00951EE6" w:rsidRPr="008371CB">
        <w:rPr>
          <w:rFonts w:asciiTheme="minorHAnsi" w:eastAsia="DFKai-SB" w:hAnsiTheme="minorHAnsi" w:cstheme="minorHAnsi"/>
          <w:color w:val="auto"/>
        </w:rPr>
        <w:t xml:space="preserve"> to MS analysis within 30 h</w:t>
      </w:r>
      <w:r w:rsidR="00085CF2" w:rsidRPr="008371CB">
        <w:rPr>
          <w:rFonts w:asciiTheme="minorHAnsi" w:eastAsia="DFKai-SB" w:hAnsiTheme="minorHAnsi" w:cstheme="minorHAnsi"/>
          <w:color w:val="auto"/>
        </w:rPr>
        <w:t>.</w:t>
      </w:r>
      <w:r w:rsidR="00DB0919" w:rsidRPr="008371CB">
        <w:rPr>
          <w:rFonts w:asciiTheme="minorHAnsi" w:eastAsia="DFKai-SB" w:hAnsiTheme="minorHAnsi" w:cstheme="minorHAnsi"/>
          <w:color w:val="auto"/>
        </w:rPr>
        <w:t xml:space="preserve"> (</w:t>
      </w:r>
      <w:r w:rsidR="00DB0919" w:rsidRPr="008371CB">
        <w:rPr>
          <w:rFonts w:asciiTheme="minorHAnsi" w:eastAsia="DFKai-SB" w:hAnsiTheme="minorHAnsi" w:cstheme="minorHAnsi"/>
          <w:b/>
          <w:bCs/>
          <w:color w:val="auto"/>
        </w:rPr>
        <w:t>F</w:t>
      </w:r>
      <w:r w:rsidR="00DB0919" w:rsidRPr="008371CB">
        <w:rPr>
          <w:rFonts w:asciiTheme="minorHAnsi" w:eastAsia="DFKai-SB" w:hAnsiTheme="minorHAnsi" w:cstheme="minorHAnsi"/>
          <w:color w:val="auto"/>
        </w:rPr>
        <w:t xml:space="preserve">) 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The reaction condition was the same as in </w:t>
      </w:r>
      <w:r w:rsidR="00F757A1" w:rsidRPr="008371CB">
        <w:rPr>
          <w:rFonts w:asciiTheme="minorHAnsi" w:eastAsia="DFKai-SB" w:hAnsiTheme="minorHAnsi" w:cstheme="minorHAnsi"/>
          <w:b/>
          <w:bCs/>
          <w:color w:val="auto"/>
        </w:rPr>
        <w:t>E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 except the d+3 product was in 0.1 M NaOH at 95 </w:t>
      </w:r>
      <w:r w:rsidR="00F757A1" w:rsidRPr="008371CB">
        <w:rPr>
          <w:rFonts w:asciiTheme="minorHAnsi" w:hAnsiTheme="minorHAnsi" w:cstheme="minorHAnsi"/>
          <w:color w:val="auto"/>
        </w:rPr>
        <w:t>˚C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 for 30 min</w:t>
      </w:r>
      <w:r w:rsidR="00F757A1" w:rsidRPr="008371CB">
        <w:rPr>
          <w:rFonts w:asciiTheme="minorHAnsi" w:hAnsiTheme="minorHAnsi" w:cstheme="minorHAnsi"/>
          <w:color w:val="auto"/>
        </w:rPr>
        <w:t xml:space="preserve"> to </w:t>
      </w:r>
      <w:r w:rsidR="0077561F" w:rsidRPr="008371CB">
        <w:rPr>
          <w:rFonts w:asciiTheme="minorHAnsi" w:hAnsiTheme="minorHAnsi" w:cstheme="minorHAnsi"/>
          <w:color w:val="auto"/>
        </w:rPr>
        <w:t>trigger</w:t>
      </w:r>
      <w:r w:rsidR="002378F1" w:rsidRPr="008371CB">
        <w:rPr>
          <w:rFonts w:asciiTheme="minorHAnsi" w:hAnsiTheme="minorHAnsi" w:cstheme="minorHAnsi"/>
          <w:color w:val="auto"/>
        </w:rPr>
        <w:t xml:space="preserve"> a</w:t>
      </w:r>
      <w:r w:rsidR="00F757A1" w:rsidRPr="008371CB">
        <w:rPr>
          <w:rFonts w:asciiTheme="minorHAnsi" w:hAnsiTheme="minorHAnsi" w:cstheme="minorHAnsi"/>
          <w:color w:val="auto"/>
        </w:rPr>
        <w:t xml:space="preserve"> beta-elimination reaction producing B15 </w:t>
      </w:r>
      <w:r w:rsidR="00CB4057" w:rsidRPr="008371CB">
        <w:rPr>
          <w:rFonts w:asciiTheme="minorHAnsi" w:hAnsiTheme="minorHAnsi" w:cstheme="minorHAnsi"/>
          <w:color w:val="auto"/>
        </w:rPr>
        <w:t xml:space="preserve">fragmented </w:t>
      </w:r>
      <w:r w:rsidR="00F757A1" w:rsidRPr="008371CB">
        <w:rPr>
          <w:rFonts w:asciiTheme="minorHAnsi" w:hAnsiTheme="minorHAnsi" w:cstheme="minorHAnsi"/>
          <w:color w:val="auto"/>
        </w:rPr>
        <w:t>product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934F01" w:rsidRPr="008371CB">
        <w:rPr>
          <w:rFonts w:asciiTheme="minorHAnsi" w:eastAsia="DFKai-SB" w:hAnsiTheme="minorHAnsi" w:cstheme="minorHAnsi"/>
          <w:color w:val="auto"/>
        </w:rPr>
        <w:t>and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 subjected to MS analysis. </w:t>
      </w:r>
      <w:r w:rsidR="00951EE6" w:rsidRPr="008371CB">
        <w:rPr>
          <w:rFonts w:asciiTheme="minorHAnsi" w:hAnsiTheme="minorHAnsi" w:cstheme="minorHAnsi"/>
          <w:color w:val="auto"/>
        </w:rPr>
        <w:t>(</w:t>
      </w:r>
      <w:r w:rsidR="00951EE6" w:rsidRPr="008371CB">
        <w:rPr>
          <w:rFonts w:asciiTheme="minorHAnsi" w:hAnsiTheme="minorHAnsi" w:cstheme="minorHAnsi"/>
          <w:b/>
          <w:bCs/>
          <w:color w:val="auto"/>
        </w:rPr>
        <w:t>G</w:t>
      </w:r>
      <w:r w:rsidR="00951EE6" w:rsidRPr="008371CB">
        <w:rPr>
          <w:rFonts w:asciiTheme="minorHAnsi" w:hAnsiTheme="minorHAnsi" w:cstheme="minorHAnsi"/>
          <w:color w:val="auto"/>
        </w:rPr>
        <w:t xml:space="preserve">) 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The reaction condition was the same as in </w:t>
      </w:r>
      <w:r w:rsidR="00F757A1" w:rsidRPr="008371CB">
        <w:rPr>
          <w:rFonts w:asciiTheme="minorHAnsi" w:eastAsia="DFKai-SB" w:hAnsiTheme="minorHAnsi" w:cstheme="minorHAnsi"/>
          <w:b/>
          <w:bCs/>
          <w:color w:val="auto"/>
        </w:rPr>
        <w:t>E</w:t>
      </w:r>
      <w:r w:rsidR="00F757A1" w:rsidRPr="008371CB">
        <w:rPr>
          <w:rFonts w:asciiTheme="minorHAnsi" w:eastAsia="DFKai-SB" w:hAnsiTheme="minorHAnsi" w:cstheme="minorHAnsi"/>
          <w:color w:val="auto"/>
        </w:rPr>
        <w:t xml:space="preserve"> except</w:t>
      </w:r>
      <w:r w:rsidR="00F757A1" w:rsidRPr="008371CB">
        <w:rPr>
          <w:rFonts w:asciiTheme="minorHAnsi" w:hAnsiTheme="minorHAnsi" w:cstheme="minorHAnsi"/>
          <w:color w:val="auto"/>
        </w:rPr>
        <w:t xml:space="preserve"> t</w:t>
      </w:r>
      <w:r w:rsidR="00951EE6" w:rsidRPr="008371CB">
        <w:rPr>
          <w:rFonts w:asciiTheme="minorHAnsi" w:hAnsiTheme="minorHAnsi" w:cstheme="minorHAnsi"/>
          <w:color w:val="auto"/>
        </w:rPr>
        <w:t>he d+3 product</w:t>
      </w:r>
      <w:r w:rsidR="00F757A1" w:rsidRPr="008371CB">
        <w:rPr>
          <w:rFonts w:asciiTheme="minorHAnsi" w:hAnsiTheme="minorHAnsi" w:cstheme="minorHAnsi"/>
          <w:color w:val="auto"/>
        </w:rPr>
        <w:t xml:space="preserve"> was</w:t>
      </w:r>
      <w:r w:rsidR="00951EE6" w:rsidRPr="008371CB">
        <w:rPr>
          <w:rFonts w:asciiTheme="minorHAnsi" w:hAnsiTheme="minorHAnsi" w:cstheme="minorHAnsi"/>
          <w:color w:val="auto"/>
        </w:rPr>
        <w:t xml:space="preserve"> stored at -20 ˚C for more than 7 days</w:t>
      </w:r>
      <w:r w:rsidR="00A510C9" w:rsidRPr="008371CB">
        <w:rPr>
          <w:rFonts w:asciiTheme="minorHAnsi" w:hAnsiTheme="minorHAnsi" w:cstheme="minorHAnsi"/>
          <w:color w:val="auto"/>
        </w:rPr>
        <w:t xml:space="preserve">; </w:t>
      </w:r>
      <w:r w:rsidR="00951EE6" w:rsidRPr="008371CB">
        <w:rPr>
          <w:rFonts w:asciiTheme="minorHAnsi" w:hAnsiTheme="minorHAnsi" w:cstheme="minorHAnsi"/>
          <w:color w:val="auto"/>
        </w:rPr>
        <w:t xml:space="preserve">a fraction of d+3 converted into B15 </w:t>
      </w:r>
      <w:r w:rsidR="00CB4057" w:rsidRPr="008371CB">
        <w:rPr>
          <w:rFonts w:asciiTheme="minorHAnsi" w:hAnsiTheme="minorHAnsi" w:cstheme="minorHAnsi"/>
          <w:color w:val="auto"/>
        </w:rPr>
        <w:t xml:space="preserve">fragmented </w:t>
      </w:r>
      <w:r w:rsidR="00951EE6" w:rsidRPr="008371CB">
        <w:rPr>
          <w:rFonts w:asciiTheme="minorHAnsi" w:hAnsiTheme="minorHAnsi" w:cstheme="minorHAnsi"/>
          <w:color w:val="auto"/>
        </w:rPr>
        <w:t xml:space="preserve">products. </w:t>
      </w:r>
      <w:r w:rsidRPr="008371CB">
        <w:rPr>
          <w:rFonts w:asciiTheme="minorHAnsi" w:eastAsia="DFKai-SB" w:hAnsiTheme="minorHAnsi" w:cstheme="minorHAnsi"/>
          <w:color w:val="auto"/>
        </w:rPr>
        <w:t xml:space="preserve">This figure is </w:t>
      </w:r>
      <w:r w:rsidR="004C69FE" w:rsidRPr="008371CB">
        <w:rPr>
          <w:rFonts w:asciiTheme="minorHAnsi" w:eastAsia="DFKai-SB" w:hAnsiTheme="minorHAnsi" w:cstheme="minorHAnsi"/>
          <w:color w:val="auto"/>
        </w:rPr>
        <w:t xml:space="preserve">modified </w:t>
      </w:r>
      <w:r w:rsidRPr="008371CB">
        <w:rPr>
          <w:rFonts w:asciiTheme="minorHAnsi" w:eastAsia="DFKai-SB" w:hAnsiTheme="minorHAnsi" w:cstheme="minorHAnsi"/>
          <w:color w:val="auto"/>
        </w:rPr>
        <w:t xml:space="preserve">from </w:t>
      </w:r>
      <w:hyperlink w:anchor="_ENREF_43" w:tooltip="Chang, 2021 #150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Pr="008371CB">
        <w:rPr>
          <w:rFonts w:asciiTheme="minorHAnsi" w:eastAsia="DFKai-SB" w:hAnsiTheme="minorHAnsi" w:cstheme="minorHAnsi"/>
          <w:color w:val="auto"/>
        </w:rPr>
        <w:t>.</w:t>
      </w:r>
      <w:r w:rsidR="000A5106" w:rsidRPr="008371CB">
        <w:rPr>
          <w:rFonts w:asciiTheme="minorHAnsi" w:eastAsia="DFKai-SB" w:hAnsiTheme="minorHAnsi" w:cstheme="minorHAnsi"/>
          <w:color w:val="auto"/>
        </w:rPr>
        <w:t xml:space="preserve"> Abbreviations: </w:t>
      </w:r>
      <w:r w:rsidR="00672A18" w:rsidRPr="008371CB">
        <w:rPr>
          <w:rFonts w:asciiTheme="minorHAnsi" w:eastAsia="DFKai-SB" w:hAnsiTheme="minorHAnsi" w:cstheme="minorHAnsi"/>
          <w:color w:val="auto"/>
        </w:rPr>
        <w:t xml:space="preserve">nt = </w:t>
      </w:r>
      <w:r w:rsidR="008C1747" w:rsidRPr="008371CB">
        <w:rPr>
          <w:rFonts w:asciiTheme="minorHAnsi" w:eastAsia="DFKai-SB" w:hAnsiTheme="minorHAnsi" w:cstheme="minorHAnsi"/>
          <w:color w:val="auto"/>
        </w:rPr>
        <w:t>nucleotide</w:t>
      </w:r>
      <w:r w:rsidR="00672A18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A90293" w:rsidRPr="008371CB">
        <w:rPr>
          <w:rFonts w:asciiTheme="minorHAnsi" w:eastAsia="DFKai-SB" w:hAnsiTheme="minorHAnsi" w:cstheme="minorHAnsi"/>
          <w:color w:val="auto"/>
        </w:rPr>
        <w:t xml:space="preserve">MS = </w:t>
      </w:r>
      <w:r w:rsidR="008C1747" w:rsidRPr="008371CB">
        <w:rPr>
          <w:rFonts w:asciiTheme="minorHAnsi" w:eastAsia="DFKai-SB" w:hAnsiTheme="minorHAnsi" w:cstheme="minorHAnsi"/>
          <w:color w:val="auto"/>
        </w:rPr>
        <w:t>mass spectrometry</w:t>
      </w:r>
      <w:r w:rsidR="00A90293" w:rsidRPr="008371CB">
        <w:rPr>
          <w:rFonts w:asciiTheme="minorHAnsi" w:eastAsia="DFKai-SB" w:hAnsiTheme="minorHAnsi" w:cstheme="minorHAnsi"/>
          <w:color w:val="auto"/>
        </w:rPr>
        <w:t xml:space="preserve">; MALDI-TOF MS = </w:t>
      </w:r>
      <w:r w:rsidR="008C1747" w:rsidRPr="008371CB">
        <w:rPr>
          <w:rFonts w:asciiTheme="minorHAnsi" w:hAnsiTheme="minorHAnsi" w:cstheme="minorHAnsi"/>
          <w:color w:val="auto"/>
        </w:rPr>
        <w:t>Matrix-assisted Laser Desorption/Ionization time-of-flight MS</w:t>
      </w:r>
      <w:r w:rsidR="00A90293" w:rsidRPr="008371CB">
        <w:rPr>
          <w:rFonts w:asciiTheme="minorHAnsi" w:eastAsia="DFKai-SB" w:hAnsiTheme="minorHAnsi" w:cstheme="minorHAnsi"/>
          <w:color w:val="auto"/>
        </w:rPr>
        <w:t xml:space="preserve">; AP = </w:t>
      </w:r>
      <w:r w:rsidR="00DE6A84" w:rsidRPr="008371CB">
        <w:rPr>
          <w:rFonts w:asciiTheme="minorHAnsi" w:hAnsiTheme="minorHAnsi" w:cstheme="minorHAnsi"/>
          <w:color w:val="auto"/>
        </w:rPr>
        <w:t>apurinic/apyrimidinic</w:t>
      </w:r>
      <w:r w:rsidR="00A90293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672A18" w:rsidRPr="008371CB">
        <w:rPr>
          <w:rFonts w:asciiTheme="minorHAnsi" w:eastAsia="DFKai-SB" w:hAnsiTheme="minorHAnsi" w:cstheme="minorHAnsi"/>
          <w:color w:val="auto"/>
        </w:rPr>
        <w:t xml:space="preserve">UDG = </w:t>
      </w:r>
      <w:r w:rsidR="00DE6A84" w:rsidRPr="008371CB">
        <w:rPr>
          <w:rFonts w:asciiTheme="minorHAnsi" w:hAnsiTheme="minorHAnsi" w:cstheme="minorHAnsi"/>
          <w:color w:val="auto"/>
        </w:rPr>
        <w:t>Uracil-DNA glycosylase</w:t>
      </w:r>
      <w:r w:rsidR="005100B5" w:rsidRPr="008371CB">
        <w:rPr>
          <w:rFonts w:asciiTheme="minorHAnsi" w:eastAsia="DFKai-SB" w:hAnsiTheme="minorHAnsi" w:cstheme="minorHAnsi"/>
          <w:color w:val="auto"/>
        </w:rPr>
        <w:t xml:space="preserve">; T1 = 19 nt G-containing template; U+9 = 18 nt U-containing substrate; d+9 = 18 nt AP site-containing product; U+3 = 18 nt U-containing substrate; d+3 = 18 nt AP site-containing product; B15 = 15 nt </w:t>
      </w:r>
      <w:r w:rsidR="005100B5" w:rsidRPr="008371CB">
        <w:rPr>
          <w:rFonts w:asciiTheme="minorHAnsi" w:hAnsiTheme="minorHAnsi" w:cstheme="minorHAnsi"/>
          <w:color w:val="auto"/>
        </w:rPr>
        <w:t xml:space="preserve">beta-elimination </w:t>
      </w:r>
      <w:r w:rsidR="00CB4057" w:rsidRPr="008371CB">
        <w:rPr>
          <w:rFonts w:asciiTheme="minorHAnsi" w:hAnsiTheme="minorHAnsi" w:cstheme="minorHAnsi"/>
          <w:color w:val="auto"/>
        </w:rPr>
        <w:t xml:space="preserve">fragmented </w:t>
      </w:r>
      <w:r w:rsidR="005100B5" w:rsidRPr="008371CB">
        <w:rPr>
          <w:rFonts w:asciiTheme="minorHAnsi" w:hAnsiTheme="minorHAnsi" w:cstheme="minorHAnsi"/>
          <w:color w:val="auto"/>
        </w:rPr>
        <w:t>product.</w:t>
      </w:r>
    </w:p>
    <w:p w14:paraId="052A55DF" w14:textId="77777777" w:rsidR="001F5CCB" w:rsidRPr="008371CB" w:rsidRDefault="001F5CCB" w:rsidP="008371CB">
      <w:pPr>
        <w:rPr>
          <w:rFonts w:asciiTheme="minorHAnsi" w:hAnsiTheme="minorHAnsi" w:cstheme="minorHAnsi"/>
          <w:b/>
          <w:color w:val="auto"/>
        </w:rPr>
      </w:pPr>
    </w:p>
    <w:p w14:paraId="1E9CD453" w14:textId="06599348" w:rsidR="002730C1" w:rsidRPr="008371CB" w:rsidRDefault="001F5CCB" w:rsidP="008371CB">
      <w:pPr>
        <w:widowControl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Figure 2</w:t>
      </w:r>
      <w:r w:rsidR="000F3CE4" w:rsidRPr="008371CB">
        <w:rPr>
          <w:rFonts w:asciiTheme="minorHAnsi" w:hAnsiTheme="minorHAnsi" w:cstheme="minorHAnsi"/>
          <w:b/>
          <w:color w:val="auto"/>
        </w:rPr>
        <w:t xml:space="preserve">: </w:t>
      </w:r>
      <w:r w:rsidRPr="008371CB">
        <w:rPr>
          <w:rFonts w:asciiTheme="minorHAnsi" w:eastAsia="DFKai-SB" w:hAnsiTheme="minorHAnsi" w:cstheme="minorHAnsi"/>
          <w:b/>
          <w:color w:val="auto"/>
        </w:rPr>
        <w:t>Time course analysis for UDG activity at different enzyme concentration</w:t>
      </w:r>
      <w:r w:rsidR="00823CD0" w:rsidRPr="008371CB">
        <w:rPr>
          <w:rFonts w:asciiTheme="minorHAnsi" w:eastAsia="DFKai-SB" w:hAnsiTheme="minorHAnsi" w:cstheme="minorHAnsi"/>
          <w:b/>
          <w:color w:val="auto"/>
        </w:rPr>
        <w:t>s</w:t>
      </w:r>
      <w:r w:rsidRPr="008371CB">
        <w:rPr>
          <w:rFonts w:asciiTheme="minorHAnsi" w:eastAsia="DFKai-SB" w:hAnsiTheme="minorHAnsi" w:cstheme="minorHAnsi"/>
          <w:b/>
          <w:color w:val="auto"/>
        </w:rPr>
        <w:t xml:space="preserve">. </w:t>
      </w:r>
      <w:r w:rsidRPr="008371CB">
        <w:rPr>
          <w:rFonts w:asciiTheme="minorHAnsi" w:eastAsia="DFKai-SB" w:hAnsiTheme="minorHAnsi" w:cstheme="minorHAnsi"/>
          <w:color w:val="auto"/>
        </w:rPr>
        <w:t xml:space="preserve">Substrate DNA, 50 pmol, containing a G:U lesion was incubated with 0.01, 0.02, 0.05, and 0.1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="00EE29BE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</w:rPr>
        <w:t>UDG at 37</w:t>
      </w:r>
      <w:r w:rsidR="00530934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>˚C. Aliquots (10 μL) were taken from the reaction mixture at 0, 0.5, 1, 2, and 3 min and quenched with an equal volume of phenol/chloroform. 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A</w:t>
      </w:r>
      <w:r w:rsidRPr="008371CB">
        <w:rPr>
          <w:rFonts w:asciiTheme="minorHAnsi" w:eastAsia="DFKai-SB" w:hAnsiTheme="minorHAnsi" w:cstheme="minorHAnsi"/>
          <w:color w:val="auto"/>
        </w:rPr>
        <w:t xml:space="preserve">) MALDI-TOF </w:t>
      </w:r>
      <w:r w:rsidR="00EE29BE" w:rsidRPr="008371CB">
        <w:rPr>
          <w:rFonts w:asciiTheme="minorHAnsi" w:eastAsia="DFKai-SB" w:hAnsiTheme="minorHAnsi" w:cstheme="minorHAnsi"/>
          <w:color w:val="auto"/>
        </w:rPr>
        <w:t>m</w:t>
      </w:r>
      <w:r w:rsidRPr="008371CB">
        <w:rPr>
          <w:rFonts w:asciiTheme="minorHAnsi" w:eastAsia="DFKai-SB" w:hAnsiTheme="minorHAnsi" w:cstheme="minorHAnsi"/>
          <w:color w:val="auto"/>
        </w:rPr>
        <w:t>ass spectra illustrating the concentration dependenc</w:t>
      </w:r>
      <w:r w:rsidR="00EE29BE" w:rsidRPr="008371CB">
        <w:rPr>
          <w:rFonts w:asciiTheme="minorHAnsi" w:eastAsia="DFKai-SB" w:hAnsiTheme="minorHAnsi" w:cstheme="minorHAnsi"/>
          <w:color w:val="auto"/>
        </w:rPr>
        <w:t>e</w:t>
      </w:r>
      <w:r w:rsidRPr="008371CB">
        <w:rPr>
          <w:rFonts w:asciiTheme="minorHAnsi" w:eastAsia="DFKai-SB" w:hAnsiTheme="minorHAnsi" w:cstheme="minorHAnsi"/>
          <w:color w:val="auto"/>
        </w:rPr>
        <w:t xml:space="preserve"> of processing G:U substrates by UDG. 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B</w:t>
      </w:r>
      <w:r w:rsidRPr="008371CB">
        <w:rPr>
          <w:rFonts w:asciiTheme="minorHAnsi" w:eastAsia="DFKai-SB" w:hAnsiTheme="minorHAnsi" w:cstheme="minorHAnsi"/>
          <w:color w:val="auto"/>
        </w:rPr>
        <w:t xml:space="preserve">) The amount of product was plotted as a function of time. UDG: 0.01 (closed triangles with solid line), 0.02 (open triangle with dashed line), 0.05 (closed circle with solid line), and 0.1 </w:t>
      </w:r>
      <w:r w:rsidR="00236854" w:rsidRPr="008371CB">
        <w:rPr>
          <w:rFonts w:asciiTheme="minorHAnsi" w:eastAsia="DFKai-SB" w:hAnsiTheme="minorHAnsi" w:cstheme="minorHAnsi"/>
          <w:color w:val="auto"/>
        </w:rPr>
        <w:t xml:space="preserve">units </w:t>
      </w:r>
      <w:r w:rsidRPr="008371CB">
        <w:rPr>
          <w:rFonts w:asciiTheme="minorHAnsi" w:eastAsia="DFKai-SB" w:hAnsiTheme="minorHAnsi" w:cstheme="minorHAnsi"/>
          <w:color w:val="auto"/>
        </w:rPr>
        <w:t xml:space="preserve">(open circles with solid line). The </w:t>
      </w:r>
      <w:r w:rsidR="009B50C8" w:rsidRPr="008371CB">
        <w:rPr>
          <w:rFonts w:asciiTheme="minorHAnsi" w:eastAsia="DFKai-SB" w:hAnsiTheme="minorHAnsi" w:cstheme="minorHAnsi"/>
          <w:color w:val="auto"/>
        </w:rPr>
        <w:t>data are</w:t>
      </w:r>
      <w:r w:rsidRPr="008371CB">
        <w:rPr>
          <w:rFonts w:asciiTheme="minorHAnsi" w:eastAsia="DFKai-SB" w:hAnsiTheme="minorHAnsi" w:cstheme="minorHAnsi"/>
          <w:color w:val="auto"/>
        </w:rPr>
        <w:t xml:space="preserve"> the average</w:t>
      </w:r>
      <w:r w:rsidR="009B50C8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of three independent determinations</w:t>
      </w:r>
      <w:r w:rsidR="009B50C8" w:rsidRPr="008371CB">
        <w:rPr>
          <w:rFonts w:asciiTheme="minorHAnsi" w:eastAsia="DFKai-SB" w:hAnsiTheme="minorHAnsi" w:cstheme="minorHAnsi"/>
          <w:color w:val="auto"/>
        </w:rPr>
        <w:t>,</w:t>
      </w:r>
      <w:r w:rsidRPr="008371CB">
        <w:rPr>
          <w:rFonts w:asciiTheme="minorHAnsi" w:eastAsia="DFKai-SB" w:hAnsiTheme="minorHAnsi" w:cstheme="minorHAnsi"/>
          <w:color w:val="auto"/>
        </w:rPr>
        <w:t xml:space="preserve"> and the error bars represent 1 S.D. This figure is </w:t>
      </w:r>
      <w:r w:rsidR="009B50C8" w:rsidRPr="008371CB">
        <w:rPr>
          <w:rFonts w:asciiTheme="minorHAnsi" w:eastAsia="DFKai-SB" w:hAnsiTheme="minorHAnsi" w:cstheme="minorHAnsi"/>
          <w:color w:val="auto"/>
        </w:rPr>
        <w:t>modified</w:t>
      </w:r>
      <w:r w:rsidRPr="008371CB">
        <w:rPr>
          <w:rFonts w:asciiTheme="minorHAnsi" w:eastAsia="DFKai-SB" w:hAnsiTheme="minorHAnsi" w:cstheme="minorHAnsi"/>
          <w:color w:val="auto"/>
        </w:rPr>
        <w:t xml:space="preserve"> from </w:t>
      </w:r>
      <w:hyperlink w:anchor="_ENREF_43" w:tooltip="Chang, 2021 #150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9B50C8" w:rsidRPr="008371CB">
        <w:rPr>
          <w:rFonts w:asciiTheme="minorHAnsi" w:eastAsia="DFKai-SB" w:hAnsiTheme="minorHAnsi" w:cstheme="minorHAnsi"/>
          <w:color w:val="auto"/>
        </w:rPr>
        <w:t>.</w:t>
      </w:r>
      <w:r w:rsidR="002730C1" w:rsidRPr="008371CB">
        <w:rPr>
          <w:rFonts w:asciiTheme="minorHAnsi" w:eastAsia="DFKai-SB" w:hAnsiTheme="minorHAnsi" w:cstheme="minorHAnsi"/>
          <w:color w:val="auto"/>
        </w:rPr>
        <w:t xml:space="preserve"> Abbreviations: nt = nucleotide; MALDI-TOF = </w:t>
      </w:r>
      <w:r w:rsidR="002730C1" w:rsidRPr="008371CB">
        <w:rPr>
          <w:rFonts w:asciiTheme="minorHAnsi" w:hAnsiTheme="minorHAnsi" w:cstheme="minorHAnsi"/>
          <w:color w:val="auto"/>
        </w:rPr>
        <w:t>Matrix-assisted Laser Desorption/Ionization time-of-flight</w:t>
      </w:r>
      <w:r w:rsidR="002730C1" w:rsidRPr="008371CB">
        <w:rPr>
          <w:rFonts w:asciiTheme="minorHAnsi" w:eastAsia="DFKai-SB" w:hAnsiTheme="minorHAnsi" w:cstheme="minorHAnsi"/>
          <w:color w:val="auto"/>
        </w:rPr>
        <w:t xml:space="preserve">; AP = </w:t>
      </w:r>
      <w:r w:rsidR="002730C1" w:rsidRPr="008371CB">
        <w:rPr>
          <w:rFonts w:asciiTheme="minorHAnsi" w:hAnsiTheme="minorHAnsi" w:cstheme="minorHAnsi"/>
          <w:color w:val="auto"/>
        </w:rPr>
        <w:t>apurinic/apyrimidinic</w:t>
      </w:r>
      <w:r w:rsidR="002730C1" w:rsidRPr="008371CB">
        <w:rPr>
          <w:rFonts w:asciiTheme="minorHAnsi" w:eastAsia="DFKai-SB" w:hAnsiTheme="minorHAnsi" w:cstheme="minorHAnsi"/>
          <w:color w:val="auto"/>
        </w:rPr>
        <w:t xml:space="preserve">; UDG = </w:t>
      </w:r>
      <w:r w:rsidR="002730C1" w:rsidRPr="008371CB">
        <w:rPr>
          <w:rFonts w:asciiTheme="minorHAnsi" w:hAnsiTheme="minorHAnsi" w:cstheme="minorHAnsi"/>
          <w:color w:val="auto"/>
        </w:rPr>
        <w:t>Uracil-DNA glycosylase</w:t>
      </w:r>
      <w:r w:rsidR="002730C1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1E11FA" w:rsidRPr="008371CB">
        <w:rPr>
          <w:rFonts w:asciiTheme="minorHAnsi" w:eastAsia="DFKai-SB" w:hAnsiTheme="minorHAnsi" w:cstheme="minorHAnsi"/>
          <w:color w:val="auto"/>
        </w:rPr>
        <w:t>T = 19 nt G-containing template; U = 18 nt U-containing substrate; AP = 18 nt AP site-containing product.</w:t>
      </w:r>
    </w:p>
    <w:p w14:paraId="0B8C0485" w14:textId="77777777" w:rsidR="001F5CCB" w:rsidRPr="008371CB" w:rsidRDefault="001F5CCB" w:rsidP="008371CB">
      <w:pPr>
        <w:rPr>
          <w:rFonts w:asciiTheme="minorHAnsi" w:hAnsiTheme="minorHAnsi" w:cstheme="minorHAnsi"/>
          <w:b/>
          <w:color w:val="auto"/>
        </w:rPr>
      </w:pPr>
    </w:p>
    <w:p w14:paraId="3EA616C0" w14:textId="65D6A5B1" w:rsidR="001F5CCB" w:rsidRPr="008371CB" w:rsidRDefault="001F5CCB" w:rsidP="008371CB">
      <w:pPr>
        <w:widowControl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Fig</w:t>
      </w:r>
      <w:r w:rsidRPr="008371CB">
        <w:rPr>
          <w:rFonts w:asciiTheme="minorHAnsi" w:hAnsiTheme="minorHAnsi" w:cstheme="minorHAnsi"/>
          <w:b/>
          <w:color w:val="auto"/>
          <w:lang w:eastAsia="zh-HK"/>
        </w:rPr>
        <w:t>ure</w:t>
      </w:r>
      <w:r w:rsidRPr="008371CB">
        <w:rPr>
          <w:rFonts w:asciiTheme="minorHAnsi" w:hAnsiTheme="minorHAnsi" w:cstheme="minorHAnsi"/>
          <w:b/>
          <w:color w:val="auto"/>
        </w:rPr>
        <w:t xml:space="preserve"> 3</w:t>
      </w:r>
      <w:r w:rsidR="008643DA" w:rsidRPr="008371CB">
        <w:rPr>
          <w:rFonts w:asciiTheme="minorHAnsi" w:hAnsiTheme="minorHAnsi" w:cstheme="minorHAnsi"/>
          <w:b/>
          <w:color w:val="auto"/>
        </w:rPr>
        <w:t>:</w:t>
      </w:r>
      <w:r w:rsidRPr="008371CB">
        <w:rPr>
          <w:rFonts w:asciiTheme="minorHAnsi" w:hAnsiTheme="minorHAnsi" w:cstheme="minorHAnsi"/>
          <w:b/>
          <w:color w:val="auto"/>
        </w:rPr>
        <w:t xml:space="preserve"> </w:t>
      </w:r>
      <w:r w:rsidR="00216017" w:rsidRPr="008371CB">
        <w:rPr>
          <w:rFonts w:asciiTheme="minorHAnsi" w:hAnsiTheme="minorHAnsi" w:cstheme="minorHAnsi"/>
          <w:b/>
          <w:color w:val="auto"/>
        </w:rPr>
        <w:t>Determination of k</w:t>
      </w:r>
      <w:r w:rsidRPr="008371CB">
        <w:rPr>
          <w:rFonts w:asciiTheme="minorHAnsi" w:hAnsiTheme="minorHAnsi" w:cstheme="minorHAnsi"/>
          <w:b/>
          <w:color w:val="auto"/>
        </w:rPr>
        <w:t>inetic parameter</w:t>
      </w:r>
      <w:r w:rsidR="00216017" w:rsidRPr="008371CB">
        <w:rPr>
          <w:rFonts w:asciiTheme="minorHAnsi" w:hAnsiTheme="minorHAnsi" w:cstheme="minorHAnsi"/>
          <w:b/>
          <w:color w:val="auto"/>
        </w:rPr>
        <w:t>s</w:t>
      </w:r>
      <w:r w:rsidRPr="008371CB">
        <w:rPr>
          <w:rFonts w:asciiTheme="minorHAnsi" w:hAnsiTheme="minorHAnsi" w:cstheme="minorHAnsi"/>
          <w:b/>
          <w:color w:val="auto"/>
        </w:rPr>
        <w:t xml:space="preserve"> of UDG using MALDI-TOF analysis. </w:t>
      </w:r>
      <w:r w:rsidRPr="008371CB">
        <w:rPr>
          <w:rFonts w:asciiTheme="minorHAnsi" w:hAnsiTheme="minorHAnsi" w:cstheme="minorHAnsi"/>
          <w:color w:val="auto"/>
        </w:rPr>
        <w:t xml:space="preserve">Michaelis-Menten curve and Lineweaver-Burk plots to determine the </w:t>
      </w:r>
      <w:r w:rsidRPr="008371CB">
        <w:rPr>
          <w:rFonts w:asciiTheme="minorHAnsi" w:hAnsiTheme="minorHAnsi" w:cstheme="minorHAnsi"/>
          <w:i/>
          <w:color w:val="auto"/>
        </w:rPr>
        <w:t>K</w:t>
      </w:r>
      <w:r w:rsidRPr="008371CB">
        <w:rPr>
          <w:rFonts w:asciiTheme="minorHAnsi" w:hAnsiTheme="minorHAnsi" w:cstheme="minorHAnsi"/>
          <w:color w:val="auto"/>
          <w:vertAlign w:val="subscript"/>
        </w:rPr>
        <w:t>m</w:t>
      </w:r>
      <w:r w:rsidRPr="008371CB">
        <w:rPr>
          <w:rFonts w:asciiTheme="minorHAnsi" w:hAnsiTheme="minorHAnsi" w:cstheme="minorHAnsi"/>
          <w:color w:val="auto"/>
        </w:rPr>
        <w:t xml:space="preserve"> and </w:t>
      </w:r>
      <w:r w:rsidRPr="008371CB">
        <w:rPr>
          <w:rFonts w:asciiTheme="minorHAnsi" w:hAnsiTheme="minorHAnsi" w:cstheme="minorHAnsi"/>
          <w:i/>
          <w:color w:val="auto"/>
        </w:rPr>
        <w:t>k</w:t>
      </w:r>
      <w:r w:rsidRPr="008371CB">
        <w:rPr>
          <w:rFonts w:asciiTheme="minorHAnsi" w:hAnsiTheme="minorHAnsi" w:cstheme="minorHAnsi"/>
          <w:color w:val="auto"/>
          <w:vertAlign w:val="subscript"/>
        </w:rPr>
        <w:t>cat</w:t>
      </w:r>
      <w:r w:rsidRPr="008371CB">
        <w:rPr>
          <w:rFonts w:asciiTheme="minorHAnsi" w:hAnsiTheme="minorHAnsi" w:cstheme="minorHAnsi"/>
          <w:color w:val="auto"/>
        </w:rPr>
        <w:t xml:space="preserve"> for UDG enzyme-catalyzed excision of Uracil from DNA</w:t>
      </w:r>
      <w:r w:rsidRPr="008371CB">
        <w:rPr>
          <w:rFonts w:asciiTheme="minorHAnsi" w:hAnsiTheme="minorHAnsi" w:cstheme="minorHAnsi"/>
          <w:bCs/>
          <w:color w:val="auto"/>
        </w:rPr>
        <w:t>.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 xml:space="preserve">DNA glycosylase MALDI-TOF MS assay was performed using 0.1 </w:t>
      </w:r>
      <w:r w:rsidR="00236854" w:rsidRPr="008371CB">
        <w:rPr>
          <w:rFonts w:asciiTheme="minorHAnsi" w:hAnsiTheme="minorHAnsi" w:cstheme="minorHAnsi"/>
          <w:color w:val="auto"/>
        </w:rPr>
        <w:t xml:space="preserve">units </w:t>
      </w:r>
      <w:r w:rsidR="00216017" w:rsidRPr="008371CB">
        <w:rPr>
          <w:rFonts w:asciiTheme="minorHAnsi" w:hAnsiTheme="minorHAnsi" w:cstheme="minorHAnsi"/>
          <w:color w:val="auto"/>
        </w:rPr>
        <w:t>of</w:t>
      </w:r>
      <w:r w:rsidRPr="008371CB">
        <w:rPr>
          <w:rFonts w:asciiTheme="minorHAnsi" w:hAnsiTheme="minorHAnsi" w:cstheme="minorHAnsi"/>
          <w:color w:val="auto"/>
        </w:rPr>
        <w:t xml:space="preserve"> UDG and different concentrations (10, 30, 60, 100, 200 nM) of substrates in 100 </w:t>
      </w:r>
      <w:r w:rsidRPr="008371CB">
        <w:rPr>
          <w:rFonts w:asciiTheme="minorHAnsi" w:eastAsia="DFKai-SB" w:hAnsiTheme="minorHAnsi" w:cstheme="minorHAnsi"/>
          <w:color w:val="auto"/>
        </w:rPr>
        <w:t xml:space="preserve">μL </w:t>
      </w:r>
      <w:r w:rsidRPr="008371CB">
        <w:rPr>
          <w:rFonts w:asciiTheme="minorHAnsi" w:hAnsiTheme="minorHAnsi" w:cstheme="minorHAnsi"/>
          <w:color w:val="auto"/>
        </w:rPr>
        <w:t>reaction for 30 s and 60 s. (</w:t>
      </w:r>
      <w:r w:rsidRPr="008371CB">
        <w:rPr>
          <w:rFonts w:asciiTheme="minorHAnsi" w:hAnsiTheme="minorHAnsi" w:cstheme="minorHAnsi"/>
          <w:b/>
          <w:bCs/>
          <w:color w:val="auto"/>
        </w:rPr>
        <w:t>A</w:t>
      </w:r>
      <w:r w:rsidRPr="008371CB">
        <w:rPr>
          <w:rFonts w:asciiTheme="minorHAnsi" w:hAnsiTheme="minorHAnsi" w:cstheme="minorHAnsi"/>
          <w:color w:val="auto"/>
        </w:rPr>
        <w:t>) Michaelis-Menten curve generated from three independent experiments. The error bars represent 1 SD. (</w:t>
      </w:r>
      <w:r w:rsidRPr="008371CB">
        <w:rPr>
          <w:rFonts w:asciiTheme="minorHAnsi" w:hAnsiTheme="minorHAnsi" w:cstheme="minorHAnsi"/>
          <w:b/>
          <w:bCs/>
          <w:color w:val="auto"/>
        </w:rPr>
        <w:t>B</w:t>
      </w:r>
      <w:r w:rsidRPr="008371CB">
        <w:rPr>
          <w:rFonts w:asciiTheme="minorHAnsi" w:hAnsiTheme="minorHAnsi" w:cstheme="minorHAnsi"/>
          <w:color w:val="auto"/>
        </w:rPr>
        <w:t>) Lineweaver-Burk plot for the assay</w:t>
      </w:r>
      <w:r w:rsidR="003448CA" w:rsidRPr="008371CB">
        <w:rPr>
          <w:rFonts w:asciiTheme="minorHAnsi" w:hAnsiTheme="minorHAnsi" w:cstheme="minorHAnsi"/>
          <w:color w:val="auto"/>
        </w:rPr>
        <w:t>;</w:t>
      </w:r>
      <w:r w:rsidRPr="008371CB">
        <w:rPr>
          <w:rFonts w:asciiTheme="minorHAnsi" w:hAnsiTheme="minorHAnsi" w:cstheme="minorHAnsi"/>
          <w:color w:val="auto"/>
        </w:rPr>
        <w:t xml:space="preserve"> the indicated intercepts permit calculation </w:t>
      </w:r>
      <w:r w:rsidRPr="008371CB">
        <w:rPr>
          <w:rFonts w:asciiTheme="minorHAnsi" w:hAnsiTheme="minorHAnsi" w:cstheme="minorHAnsi"/>
          <w:i/>
          <w:color w:val="auto"/>
        </w:rPr>
        <w:t>K</w:t>
      </w:r>
      <w:r w:rsidRPr="008371CB">
        <w:rPr>
          <w:rFonts w:asciiTheme="minorHAnsi" w:hAnsiTheme="minorHAnsi" w:cstheme="minorHAnsi"/>
          <w:color w:val="auto"/>
          <w:vertAlign w:val="subscript"/>
        </w:rPr>
        <w:t>m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>and</w:t>
      </w:r>
      <w:r w:rsidRPr="008371CB">
        <w:rPr>
          <w:rFonts w:asciiTheme="minorHAnsi" w:hAnsiTheme="minorHAnsi" w:cstheme="minorHAnsi"/>
          <w:i/>
          <w:color w:val="auto"/>
        </w:rPr>
        <w:t xml:space="preserve"> V</w:t>
      </w:r>
      <w:r w:rsidRPr="008371CB">
        <w:rPr>
          <w:rFonts w:asciiTheme="minorHAnsi" w:hAnsiTheme="minorHAnsi" w:cstheme="minorHAnsi"/>
          <w:color w:val="auto"/>
          <w:vertAlign w:val="subscript"/>
        </w:rPr>
        <w:t>max</w:t>
      </w:r>
      <w:r w:rsidRPr="008371CB">
        <w:rPr>
          <w:rFonts w:asciiTheme="minorHAnsi" w:hAnsiTheme="minorHAnsi" w:cstheme="minorHAnsi"/>
          <w:color w:val="auto"/>
        </w:rPr>
        <w:t>. (</w:t>
      </w:r>
      <w:r w:rsidRPr="008371CB">
        <w:rPr>
          <w:rFonts w:asciiTheme="minorHAnsi" w:hAnsiTheme="minorHAnsi" w:cstheme="minorHAnsi"/>
          <w:b/>
          <w:bCs/>
          <w:color w:val="auto"/>
        </w:rPr>
        <w:t>C</w:t>
      </w:r>
      <w:r w:rsidRPr="008371CB">
        <w:rPr>
          <w:rFonts w:asciiTheme="minorHAnsi" w:hAnsiTheme="minorHAnsi" w:cstheme="minorHAnsi"/>
          <w:color w:val="auto"/>
        </w:rPr>
        <w:t>) UDG assay by MALDI-TOF MS analysis compar</w:t>
      </w:r>
      <w:r w:rsidRPr="008371CB">
        <w:rPr>
          <w:rFonts w:asciiTheme="minorHAnsi" w:eastAsiaTheme="minorEastAsia" w:hAnsiTheme="minorHAnsi" w:cstheme="minorHAnsi"/>
          <w:color w:val="auto"/>
          <w:lang w:eastAsia="zh-TW"/>
        </w:rPr>
        <w:t>ed</w:t>
      </w:r>
      <w:r w:rsidRPr="008371CB">
        <w:rPr>
          <w:rFonts w:asciiTheme="minorHAnsi" w:hAnsiTheme="minorHAnsi" w:cstheme="minorHAnsi"/>
          <w:color w:val="auto"/>
        </w:rPr>
        <w:t xml:space="preserve"> to </w:t>
      </w:r>
      <w:r w:rsidRPr="008371CB">
        <w:rPr>
          <w:rFonts w:asciiTheme="minorHAnsi" w:eastAsiaTheme="minorEastAsia" w:hAnsiTheme="minorHAnsi" w:cstheme="minorHAnsi"/>
          <w:color w:val="auto"/>
          <w:lang w:eastAsia="zh-TW"/>
        </w:rPr>
        <w:t xml:space="preserve">the </w:t>
      </w:r>
      <w:r w:rsidRPr="008371CB">
        <w:rPr>
          <w:rFonts w:asciiTheme="minorHAnsi" w:hAnsiTheme="minorHAnsi" w:cstheme="minorHAnsi"/>
          <w:color w:val="auto"/>
        </w:rPr>
        <w:t>manufacturer</w:t>
      </w:r>
      <w:r w:rsidR="003448CA" w:rsidRPr="008371CB">
        <w:rPr>
          <w:rFonts w:asciiTheme="minorHAnsi" w:hAnsiTheme="minorHAnsi" w:cstheme="minorHAnsi"/>
          <w:color w:val="auto"/>
        </w:rPr>
        <w:t>-</w:t>
      </w:r>
      <w:r w:rsidRPr="008371CB">
        <w:rPr>
          <w:rFonts w:asciiTheme="minorHAnsi" w:hAnsiTheme="minorHAnsi" w:cstheme="minorHAnsi"/>
          <w:color w:val="auto"/>
        </w:rPr>
        <w:t>assigned unit. Enzyme activity was measured by uracil removal forming AP</w:t>
      </w:r>
      <w:r w:rsidR="00A46F49"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>site in</w:t>
      </w:r>
      <w:r w:rsidR="003448CA" w:rsidRPr="008371CB">
        <w:rPr>
          <w:rFonts w:asciiTheme="minorHAnsi" w:hAnsiTheme="minorHAnsi" w:cstheme="minorHAnsi"/>
          <w:color w:val="auto"/>
        </w:rPr>
        <w:t xml:space="preserve"> a</w:t>
      </w:r>
      <w:r w:rsidRPr="008371CB">
        <w:rPr>
          <w:rFonts w:asciiTheme="minorHAnsi" w:hAnsiTheme="minorHAnsi" w:cstheme="minorHAnsi"/>
          <w:color w:val="auto"/>
        </w:rPr>
        <w:t xml:space="preserve"> 10 μL reaction containing 50 pmol (0.56 μg) </w:t>
      </w:r>
      <w:r w:rsidR="003448CA" w:rsidRPr="008371CB">
        <w:rPr>
          <w:rFonts w:asciiTheme="minorHAnsi" w:hAnsiTheme="minorHAnsi" w:cstheme="minorHAnsi"/>
          <w:color w:val="auto"/>
        </w:rPr>
        <w:t xml:space="preserve">of </w:t>
      </w:r>
      <w:r w:rsidRPr="008371CB">
        <w:rPr>
          <w:rFonts w:asciiTheme="minorHAnsi" w:hAnsiTheme="minorHAnsi" w:cstheme="minorHAnsi"/>
          <w:color w:val="auto"/>
        </w:rPr>
        <w:t xml:space="preserve">G:U </w:t>
      </w:r>
      <w:r w:rsidR="00823CD0" w:rsidRPr="008371CB">
        <w:rPr>
          <w:rFonts w:asciiTheme="minorHAnsi" w:hAnsiTheme="minorHAnsi" w:cstheme="minorHAnsi"/>
          <w:color w:val="auto"/>
        </w:rPr>
        <w:t xml:space="preserve">within </w:t>
      </w:r>
      <w:r w:rsidR="003D1F75" w:rsidRPr="008371CB">
        <w:rPr>
          <w:rFonts w:asciiTheme="minorHAnsi" w:hAnsiTheme="minorHAnsi" w:cstheme="minorHAnsi"/>
          <w:color w:val="auto"/>
        </w:rPr>
        <w:t>a</w:t>
      </w:r>
      <w:r w:rsidR="00352256">
        <w:rPr>
          <w:rFonts w:asciiTheme="minorHAnsi" w:hAnsiTheme="minorHAnsi" w:cstheme="minorHAnsi"/>
          <w:color w:val="auto"/>
        </w:rPr>
        <w:t>n</w:t>
      </w:r>
      <w:r w:rsidR="003D1F75" w:rsidRPr="008371CB">
        <w:rPr>
          <w:rFonts w:asciiTheme="minorHAnsi" w:hAnsiTheme="minorHAnsi" w:cstheme="minorHAnsi"/>
          <w:color w:val="auto"/>
        </w:rPr>
        <w:t xml:space="preserve"> 18</w:t>
      </w:r>
      <w:r w:rsidRPr="008371CB">
        <w:rPr>
          <w:rFonts w:asciiTheme="minorHAnsi" w:hAnsiTheme="minorHAnsi" w:cstheme="minorHAnsi"/>
          <w:color w:val="auto"/>
        </w:rPr>
        <w:t>/19</w:t>
      </w:r>
      <w:r w:rsidR="003448CA" w:rsidRPr="008371CB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8371CB">
        <w:rPr>
          <w:rFonts w:asciiTheme="minorHAnsi" w:hAnsiTheme="minorHAnsi" w:cstheme="minorHAnsi"/>
          <w:color w:val="auto"/>
        </w:rPr>
        <w:t>nt</w:t>
      </w:r>
      <w:proofErr w:type="spellEnd"/>
      <w:r w:rsidRPr="008371CB">
        <w:rPr>
          <w:rFonts w:asciiTheme="minorHAnsi" w:hAnsiTheme="minorHAnsi" w:cstheme="minorHAnsi"/>
          <w:color w:val="auto"/>
        </w:rPr>
        <w:t xml:space="preserve"> DNA duplex </w:t>
      </w:r>
      <w:r w:rsidR="00823CD0" w:rsidRPr="008371CB">
        <w:rPr>
          <w:rFonts w:asciiTheme="minorHAnsi" w:hAnsiTheme="minorHAnsi" w:cstheme="minorHAnsi"/>
          <w:color w:val="auto"/>
        </w:rPr>
        <w:t xml:space="preserve">for </w:t>
      </w:r>
      <w:r w:rsidRPr="008371CB">
        <w:rPr>
          <w:rFonts w:asciiTheme="minorHAnsi" w:hAnsiTheme="minorHAnsi" w:cstheme="minorHAnsi"/>
          <w:color w:val="auto"/>
        </w:rPr>
        <w:t xml:space="preserve">30 min </w:t>
      </w:r>
      <w:r w:rsidRPr="008371CB">
        <w:rPr>
          <w:rFonts w:asciiTheme="minorHAnsi" w:hAnsiTheme="minorHAnsi" w:cstheme="minorHAnsi"/>
          <w:color w:val="auto"/>
        </w:rPr>
        <w:lastRenderedPageBreak/>
        <w:t>at 37</w:t>
      </w:r>
      <w:r w:rsidR="00530934"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color w:val="auto"/>
        </w:rPr>
        <w:t xml:space="preserve">°C. The UDG was diluted with buffer [50% glycerol, 20 mM Tris-HCl (pH 7.5), 30 mM NaCl, 0.5 mM EDTA, 1 mM dithiothreitol] on ice. </w:t>
      </w:r>
      <w:r w:rsidR="003448CA" w:rsidRPr="008371CB">
        <w:rPr>
          <w:rFonts w:asciiTheme="minorHAnsi" w:hAnsiTheme="minorHAnsi" w:cstheme="minorHAnsi"/>
          <w:color w:val="auto"/>
        </w:rPr>
        <w:t>A</w:t>
      </w:r>
      <w:r w:rsidRPr="008371CB">
        <w:rPr>
          <w:rFonts w:asciiTheme="minorHAnsi" w:hAnsiTheme="minorHAnsi" w:cstheme="minorHAnsi"/>
          <w:color w:val="auto"/>
        </w:rPr>
        <w:t xml:space="preserve"> unit was defined as the amount of enzyme that catalyzed the release of 60 pmol of uracil per minute. Error bars show the standard deviation of six experiments. </w:t>
      </w:r>
      <w:r w:rsidRPr="008371CB">
        <w:rPr>
          <w:rFonts w:asciiTheme="minorHAnsi" w:eastAsia="DFKai-SB" w:hAnsiTheme="minorHAnsi" w:cstheme="minorHAnsi"/>
          <w:color w:val="auto"/>
        </w:rPr>
        <w:t xml:space="preserve">This figure is </w:t>
      </w:r>
      <w:r w:rsidR="003448CA" w:rsidRPr="008371CB">
        <w:rPr>
          <w:rFonts w:asciiTheme="minorHAnsi" w:eastAsia="DFKai-SB" w:hAnsiTheme="minorHAnsi" w:cstheme="minorHAnsi"/>
          <w:color w:val="auto"/>
        </w:rPr>
        <w:t>modified</w:t>
      </w:r>
      <w:r w:rsidRPr="008371CB">
        <w:rPr>
          <w:rFonts w:asciiTheme="minorHAnsi" w:eastAsia="DFKai-SB" w:hAnsiTheme="minorHAnsi" w:cstheme="minorHAnsi"/>
          <w:color w:val="auto"/>
        </w:rPr>
        <w:t xml:space="preserve"> from </w:t>
      </w:r>
      <w:hyperlink w:anchor="_ENREF_43" w:tooltip="Chang, 2021 #1504" w:history="1">
        <w:r w:rsidR="00F54A69" w:rsidRPr="008371CB">
          <w:rPr>
            <w:rFonts w:asciiTheme="minorHAnsi" w:hAnsiTheme="minorHAnsi" w:cstheme="minorHAnsi"/>
            <w:iCs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hAnsiTheme="minorHAnsi" w:cstheme="minorHAnsi"/>
            <w:iCs/>
            <w:color w:val="auto"/>
          </w:rPr>
          <w:instrText xml:space="preserve"> ADDIN EN.CITE </w:instrText>
        </w:r>
        <w:r w:rsidR="00F54A69" w:rsidRPr="008371CB">
          <w:rPr>
            <w:rFonts w:asciiTheme="minorHAnsi" w:hAnsiTheme="minorHAnsi" w:cstheme="minorHAnsi"/>
            <w:iCs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hAnsiTheme="minorHAnsi" w:cstheme="minorHAnsi"/>
            <w:iCs/>
            <w:color w:val="auto"/>
          </w:rPr>
          <w:instrText xml:space="preserve"> ADDIN EN.CITE.DATA </w:instrText>
        </w:r>
        <w:r w:rsidR="00F54A69" w:rsidRPr="008371CB">
          <w:rPr>
            <w:rFonts w:asciiTheme="minorHAnsi" w:hAnsiTheme="minorHAnsi" w:cstheme="minorHAnsi"/>
            <w:iCs/>
            <w:color w:val="auto"/>
          </w:rPr>
        </w:r>
        <w:r w:rsidR="00F54A69" w:rsidRPr="008371CB">
          <w:rPr>
            <w:rFonts w:asciiTheme="minorHAnsi" w:hAnsiTheme="minorHAnsi" w:cstheme="minorHAnsi"/>
            <w:iCs/>
            <w:color w:val="auto"/>
          </w:rPr>
          <w:fldChar w:fldCharType="end"/>
        </w:r>
        <w:r w:rsidR="00F54A69" w:rsidRPr="008371CB">
          <w:rPr>
            <w:rFonts w:asciiTheme="minorHAnsi" w:hAnsiTheme="minorHAnsi" w:cstheme="minorHAnsi"/>
            <w:iCs/>
            <w:color w:val="auto"/>
          </w:rPr>
        </w:r>
        <w:r w:rsidR="00F54A69" w:rsidRPr="008371CB">
          <w:rPr>
            <w:rFonts w:asciiTheme="minorHAnsi" w:hAnsiTheme="minorHAnsi" w:cstheme="minorHAnsi"/>
            <w:iCs/>
            <w:color w:val="auto"/>
          </w:rPr>
          <w:fldChar w:fldCharType="separate"/>
        </w:r>
        <w:r w:rsidR="00F54A69" w:rsidRPr="008371CB">
          <w:rPr>
            <w:rFonts w:asciiTheme="minorHAnsi" w:hAnsiTheme="minorHAnsi" w:cstheme="minorHAnsi"/>
            <w:iCs/>
            <w:noProof/>
            <w:color w:val="auto"/>
            <w:vertAlign w:val="superscript"/>
          </w:rPr>
          <w:t>43</w:t>
        </w:r>
        <w:r w:rsidR="00F54A69" w:rsidRPr="008371CB">
          <w:rPr>
            <w:rFonts w:asciiTheme="minorHAnsi" w:hAnsiTheme="minorHAnsi" w:cstheme="minorHAnsi"/>
            <w:iCs/>
            <w:color w:val="auto"/>
          </w:rPr>
          <w:fldChar w:fldCharType="end"/>
        </w:r>
      </w:hyperlink>
      <w:r w:rsidR="003448CA" w:rsidRPr="008371CB">
        <w:rPr>
          <w:rFonts w:asciiTheme="minorHAnsi" w:eastAsia="DFKai-SB" w:hAnsiTheme="minorHAnsi" w:cstheme="minorHAnsi"/>
          <w:iCs/>
          <w:color w:val="auto"/>
        </w:rPr>
        <w:t>.</w:t>
      </w:r>
      <w:r w:rsidR="00511238" w:rsidRPr="008371CB">
        <w:rPr>
          <w:rFonts w:asciiTheme="minorHAnsi" w:eastAsia="DFKai-SB" w:hAnsiTheme="minorHAnsi" w:cstheme="minorHAnsi"/>
          <w:iCs/>
          <w:color w:val="auto"/>
        </w:rPr>
        <w:t xml:space="preserve"> </w:t>
      </w:r>
      <w:r w:rsidR="00511238" w:rsidRPr="008371CB">
        <w:rPr>
          <w:rFonts w:asciiTheme="minorHAnsi" w:eastAsia="DFKai-SB" w:hAnsiTheme="minorHAnsi" w:cstheme="minorHAnsi"/>
          <w:color w:val="auto"/>
        </w:rPr>
        <w:t xml:space="preserve">Abbreviations: nt = nucleotide; MALDI-TOF = </w:t>
      </w:r>
      <w:r w:rsidR="00511238" w:rsidRPr="008371CB">
        <w:rPr>
          <w:rFonts w:asciiTheme="minorHAnsi" w:hAnsiTheme="minorHAnsi" w:cstheme="minorHAnsi"/>
          <w:color w:val="auto"/>
        </w:rPr>
        <w:t>Matrix-assisted Laser Desorption/Ionization time-of-flight</w:t>
      </w:r>
      <w:r w:rsidR="00511238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F01A8B" w:rsidRPr="008371CB">
        <w:rPr>
          <w:rFonts w:asciiTheme="minorHAnsi" w:eastAsia="DFKai-SB" w:hAnsiTheme="minorHAnsi" w:cstheme="minorHAnsi"/>
          <w:color w:val="auto"/>
        </w:rPr>
        <w:t xml:space="preserve">UDG = </w:t>
      </w:r>
      <w:r w:rsidR="00F01A8B" w:rsidRPr="008371CB">
        <w:rPr>
          <w:rFonts w:asciiTheme="minorHAnsi" w:hAnsiTheme="minorHAnsi" w:cstheme="minorHAnsi"/>
          <w:color w:val="auto"/>
        </w:rPr>
        <w:t>Uracil-DNA glycosylase</w:t>
      </w:r>
      <w:r w:rsidR="00F01A8B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511238" w:rsidRPr="008371CB">
        <w:rPr>
          <w:rFonts w:asciiTheme="minorHAnsi" w:eastAsia="DFKai-SB" w:hAnsiTheme="minorHAnsi" w:cstheme="minorHAnsi"/>
          <w:color w:val="auto"/>
        </w:rPr>
        <w:t xml:space="preserve">AP = </w:t>
      </w:r>
      <w:r w:rsidR="00511238" w:rsidRPr="008371CB">
        <w:rPr>
          <w:rFonts w:asciiTheme="minorHAnsi" w:hAnsiTheme="minorHAnsi" w:cstheme="minorHAnsi"/>
          <w:color w:val="auto"/>
        </w:rPr>
        <w:t>apurinic/apyrimidinic</w:t>
      </w:r>
      <w:r w:rsidR="00511238" w:rsidRPr="008371CB">
        <w:rPr>
          <w:rFonts w:asciiTheme="minorHAnsi" w:eastAsia="DFKai-SB" w:hAnsiTheme="minorHAnsi" w:cstheme="minorHAnsi"/>
          <w:color w:val="auto"/>
        </w:rPr>
        <w:t xml:space="preserve">; </w:t>
      </w:r>
      <w:r w:rsidR="008E56FE" w:rsidRPr="008371CB">
        <w:rPr>
          <w:rFonts w:asciiTheme="minorHAnsi" w:hAnsiTheme="minorHAnsi" w:cstheme="minorHAnsi"/>
          <w:bCs/>
          <w:color w:val="auto"/>
        </w:rPr>
        <w:t>V, reaction</w:t>
      </w:r>
      <w:r w:rsidR="008E56FE" w:rsidRPr="008371CB">
        <w:rPr>
          <w:rFonts w:asciiTheme="minorHAnsi" w:hAnsiTheme="minorHAnsi" w:cstheme="minorHAnsi"/>
          <w:color w:val="auto"/>
        </w:rPr>
        <w:t xml:space="preserve"> velocity nM/s.</w:t>
      </w:r>
    </w:p>
    <w:p w14:paraId="39956101" w14:textId="77777777" w:rsidR="001F5CCB" w:rsidRPr="008371CB" w:rsidRDefault="001F5CCB" w:rsidP="008371CB">
      <w:pPr>
        <w:rPr>
          <w:rFonts w:asciiTheme="minorHAnsi" w:hAnsiTheme="minorHAnsi" w:cstheme="minorHAnsi"/>
          <w:b/>
          <w:color w:val="auto"/>
          <w:lang w:eastAsia="zh-HK"/>
        </w:rPr>
      </w:pPr>
    </w:p>
    <w:p w14:paraId="730283F1" w14:textId="20A1CEF7" w:rsidR="00F01A8B" w:rsidRPr="008371CB" w:rsidRDefault="001F5CCB" w:rsidP="008371CB">
      <w:pPr>
        <w:widowControl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  <w:lang w:eastAsia="zh-HK"/>
        </w:rPr>
        <w:t>Figure 4</w:t>
      </w:r>
      <w:r w:rsidR="00BA2EB4" w:rsidRPr="008371CB">
        <w:rPr>
          <w:rFonts w:asciiTheme="minorHAnsi" w:hAnsiTheme="minorHAnsi" w:cstheme="minorHAnsi"/>
          <w:b/>
          <w:color w:val="auto"/>
          <w:lang w:eastAsia="zh-HK"/>
        </w:rPr>
        <w:t>:</w:t>
      </w:r>
      <w:r w:rsidRPr="008371CB">
        <w:rPr>
          <w:rFonts w:asciiTheme="minorHAnsi" w:hAnsiTheme="minorHAnsi" w:cstheme="minorHAnsi"/>
          <w:b/>
          <w:color w:val="auto"/>
          <w:lang w:eastAsia="zh-HK"/>
        </w:rPr>
        <w:t xml:space="preserve"> UDG enzyme 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inhibition curve by addition of UGI.</w:t>
      </w:r>
      <w:r w:rsidRPr="008371CB">
        <w:rPr>
          <w:rFonts w:asciiTheme="minorHAnsi" w:eastAsia="DFKai-SB" w:hAnsiTheme="minorHAnsi" w:cstheme="minorHAnsi"/>
          <w:color w:val="auto"/>
        </w:rPr>
        <w:t xml:space="preserve"> The inhibition curve was determined using reactions of 20 μL with 0.05 </w:t>
      </w:r>
      <w:r w:rsidR="00236854" w:rsidRPr="008371CB">
        <w:rPr>
          <w:rFonts w:asciiTheme="minorHAnsi" w:eastAsia="DFKai-SB" w:hAnsiTheme="minorHAnsi" w:cstheme="minorHAnsi"/>
          <w:color w:val="auto"/>
        </w:rPr>
        <w:t>u</w:t>
      </w:r>
      <w:r w:rsidRPr="008371CB">
        <w:rPr>
          <w:rFonts w:asciiTheme="minorHAnsi" w:eastAsia="DFKai-SB" w:hAnsiTheme="minorHAnsi" w:cstheme="minorHAnsi"/>
          <w:color w:val="auto"/>
        </w:rPr>
        <w:t>nit</w:t>
      </w:r>
      <w:r w:rsidR="00236854" w:rsidRPr="008371CB">
        <w:rPr>
          <w:rFonts w:asciiTheme="minorHAnsi" w:eastAsia="DFKai-SB" w:hAnsiTheme="minorHAnsi" w:cstheme="minorHAnsi"/>
          <w:color w:val="auto"/>
        </w:rPr>
        <w:t>s</w:t>
      </w:r>
      <w:r w:rsidR="008520A5" w:rsidRPr="008371CB">
        <w:rPr>
          <w:rFonts w:asciiTheme="minorHAnsi" w:eastAsia="DFKai-SB" w:hAnsiTheme="minorHAnsi" w:cstheme="minorHAnsi"/>
          <w:color w:val="auto"/>
        </w:rPr>
        <w:t xml:space="preserve"> of</w:t>
      </w:r>
      <w:r w:rsidRPr="008371CB">
        <w:rPr>
          <w:rFonts w:asciiTheme="minorHAnsi" w:eastAsia="DFKai-SB" w:hAnsiTheme="minorHAnsi" w:cstheme="minorHAnsi"/>
          <w:color w:val="auto"/>
        </w:rPr>
        <w:t xml:space="preserve"> UDG (8 pM) and 50 pmol </w:t>
      </w:r>
      <w:r w:rsidR="008520A5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Pr="008371CB">
        <w:rPr>
          <w:rFonts w:asciiTheme="minorHAnsi" w:eastAsia="DFKai-SB" w:hAnsiTheme="minorHAnsi" w:cstheme="minorHAnsi"/>
          <w:color w:val="auto"/>
        </w:rPr>
        <w:t xml:space="preserve">substrate for 15 min in the presence of UGI from 0.001 </w:t>
      </w:r>
      <w:r w:rsidR="00236854" w:rsidRPr="008371CB">
        <w:rPr>
          <w:rFonts w:asciiTheme="minorHAnsi" w:eastAsia="DFKai-SB" w:hAnsiTheme="minorHAnsi" w:cstheme="minorHAnsi"/>
          <w:color w:val="auto"/>
        </w:rPr>
        <w:t>u</w:t>
      </w:r>
      <w:r w:rsidRPr="008371CB">
        <w:rPr>
          <w:rFonts w:asciiTheme="minorHAnsi" w:eastAsia="DFKai-SB" w:hAnsiTheme="minorHAnsi" w:cstheme="minorHAnsi"/>
          <w:color w:val="auto"/>
        </w:rPr>
        <w:t>nit</w:t>
      </w:r>
      <w:r w:rsidR="00236854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(5 pM) to 0.1 </w:t>
      </w:r>
      <w:r w:rsidR="00236854" w:rsidRPr="008371CB">
        <w:rPr>
          <w:rFonts w:asciiTheme="minorHAnsi" w:eastAsia="DFKai-SB" w:hAnsiTheme="minorHAnsi" w:cstheme="minorHAnsi"/>
          <w:color w:val="auto"/>
        </w:rPr>
        <w:t>u</w:t>
      </w:r>
      <w:r w:rsidRPr="008371CB">
        <w:rPr>
          <w:rFonts w:asciiTheme="minorHAnsi" w:eastAsia="DFKai-SB" w:hAnsiTheme="minorHAnsi" w:cstheme="minorHAnsi"/>
          <w:color w:val="auto"/>
        </w:rPr>
        <w:t>nit</w:t>
      </w:r>
      <w:r w:rsidR="00236854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(200 pM). </w:t>
      </w:r>
      <w:r w:rsidR="008520A5" w:rsidRPr="008371CB">
        <w:rPr>
          <w:rFonts w:asciiTheme="minorHAnsi" w:eastAsia="DFKai-SB" w:hAnsiTheme="minorHAnsi" w:cstheme="minorHAnsi"/>
          <w:color w:val="auto"/>
        </w:rPr>
        <w:t>Data are</w:t>
      </w:r>
      <w:r w:rsidRPr="008371CB">
        <w:rPr>
          <w:rFonts w:asciiTheme="minorHAnsi" w:eastAsia="DFKai-SB" w:hAnsiTheme="minorHAnsi" w:cstheme="minorHAnsi"/>
          <w:color w:val="auto"/>
        </w:rPr>
        <w:t xml:space="preserve"> the average</w:t>
      </w:r>
      <w:r w:rsidR="008520A5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of three independent determinations</w:t>
      </w:r>
      <w:r w:rsidR="008520A5" w:rsidRPr="008371CB">
        <w:rPr>
          <w:rFonts w:asciiTheme="minorHAnsi" w:eastAsia="DFKai-SB" w:hAnsiTheme="minorHAnsi" w:cstheme="minorHAnsi"/>
          <w:color w:val="auto"/>
        </w:rPr>
        <w:t>,</w:t>
      </w:r>
      <w:r w:rsidRPr="008371CB">
        <w:rPr>
          <w:rFonts w:asciiTheme="minorHAnsi" w:eastAsia="DFKai-SB" w:hAnsiTheme="minorHAnsi" w:cstheme="minorHAnsi"/>
          <w:color w:val="auto"/>
        </w:rPr>
        <w:t xml:space="preserve"> and the error bars represent 1 S.D. Data fit with</w:t>
      </w:r>
      <w:r w:rsidR="000C2A62" w:rsidRPr="008371CB">
        <w:rPr>
          <w:rFonts w:asciiTheme="minorHAnsi" w:eastAsia="DFKai-SB" w:hAnsiTheme="minorHAnsi" w:cstheme="minorHAnsi"/>
          <w:color w:val="auto"/>
        </w:rPr>
        <w:t xml:space="preserve"> an online IC</w:t>
      </w:r>
      <w:r w:rsidR="000C2A62" w:rsidRPr="008371CB">
        <w:rPr>
          <w:rFonts w:asciiTheme="minorHAnsi" w:eastAsia="DFKai-SB" w:hAnsiTheme="minorHAnsi" w:cstheme="minorHAnsi"/>
          <w:color w:val="auto"/>
          <w:vertAlign w:val="subscript"/>
        </w:rPr>
        <w:t>50</w:t>
      </w:r>
      <w:r w:rsidR="000C2A62" w:rsidRPr="008371CB">
        <w:rPr>
          <w:rFonts w:asciiTheme="minorHAnsi" w:eastAsia="DFKai-SB" w:hAnsiTheme="minorHAnsi" w:cstheme="minorHAnsi"/>
          <w:color w:val="auto"/>
        </w:rPr>
        <w:t xml:space="preserve"> calculator</w:t>
      </w:r>
      <w:r w:rsidR="0004686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see </w:t>
      </w:r>
      <w:r w:rsidR="008520A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046860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046860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0C2A62" w:rsidRPr="008371CB">
        <w:rPr>
          <w:rFonts w:asciiTheme="minorHAnsi" w:eastAsia="DFKai-SB" w:hAnsiTheme="minorHAnsi" w:cstheme="minorHAnsi"/>
          <w:color w:val="auto"/>
        </w:rPr>
        <w:t>.</w:t>
      </w:r>
      <w:r w:rsidRPr="008371CB">
        <w:rPr>
          <w:rFonts w:asciiTheme="minorHAnsi" w:eastAsia="DFKai-SB" w:hAnsiTheme="minorHAnsi" w:cstheme="minorHAnsi"/>
          <w:color w:val="auto"/>
        </w:rPr>
        <w:t xml:space="preserve"> This figure is </w:t>
      </w:r>
      <w:r w:rsidR="008520A5" w:rsidRPr="008371CB">
        <w:rPr>
          <w:rFonts w:asciiTheme="minorHAnsi" w:eastAsia="DFKai-SB" w:hAnsiTheme="minorHAnsi" w:cstheme="minorHAnsi"/>
          <w:color w:val="auto"/>
        </w:rPr>
        <w:t>modified</w:t>
      </w:r>
      <w:r w:rsidRPr="008371CB">
        <w:rPr>
          <w:rFonts w:asciiTheme="minorHAnsi" w:eastAsia="DFKai-SB" w:hAnsiTheme="minorHAnsi" w:cstheme="minorHAnsi"/>
          <w:color w:val="auto"/>
        </w:rPr>
        <w:t xml:space="preserve"> from </w:t>
      </w:r>
      <w:hyperlink w:anchor="_ENREF_43" w:tooltip="Chang, 2021 #150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8520A5" w:rsidRPr="008371CB">
        <w:rPr>
          <w:rFonts w:asciiTheme="minorHAnsi" w:eastAsia="DFKai-SB" w:hAnsiTheme="minorHAnsi" w:cstheme="minorHAnsi"/>
          <w:color w:val="auto"/>
        </w:rPr>
        <w:t>.</w:t>
      </w:r>
      <w:r w:rsidR="00F01A8B" w:rsidRPr="008371CB">
        <w:rPr>
          <w:rFonts w:asciiTheme="minorHAnsi" w:eastAsia="DFKai-SB" w:hAnsiTheme="minorHAnsi" w:cstheme="minorHAnsi"/>
          <w:color w:val="auto"/>
        </w:rPr>
        <w:t xml:space="preserve"> Abbreviations: UDG = </w:t>
      </w:r>
      <w:r w:rsidR="00F01A8B" w:rsidRPr="008371CB">
        <w:rPr>
          <w:rFonts w:asciiTheme="minorHAnsi" w:hAnsiTheme="minorHAnsi" w:cstheme="minorHAnsi"/>
          <w:color w:val="auto"/>
        </w:rPr>
        <w:t>Uracil-DNA glycosylase</w:t>
      </w:r>
      <w:r w:rsidR="00F01A8B" w:rsidRPr="008371CB">
        <w:rPr>
          <w:rFonts w:asciiTheme="minorHAnsi" w:eastAsia="DFKai-SB" w:hAnsiTheme="minorHAnsi" w:cstheme="minorHAnsi"/>
          <w:color w:val="auto"/>
        </w:rPr>
        <w:t xml:space="preserve">; UGI = </w:t>
      </w:r>
      <w:r w:rsidR="00D149D4" w:rsidRPr="008371CB">
        <w:rPr>
          <w:rFonts w:asciiTheme="minorHAnsi" w:eastAsia="DFKai-SB" w:hAnsiTheme="minorHAnsi" w:cstheme="minorHAnsi"/>
          <w:color w:val="auto"/>
        </w:rPr>
        <w:t>uracil glycosylase</w:t>
      </w:r>
      <w:r w:rsidR="00F01A8B" w:rsidRPr="008371CB">
        <w:rPr>
          <w:rFonts w:asciiTheme="minorHAnsi" w:eastAsia="DFKai-SB" w:hAnsiTheme="minorHAnsi" w:cstheme="minorHAnsi"/>
          <w:color w:val="auto"/>
        </w:rPr>
        <w:t xml:space="preserve"> inhibitor</w:t>
      </w:r>
      <w:r w:rsidR="00F01A8B" w:rsidRPr="008371CB">
        <w:rPr>
          <w:rFonts w:asciiTheme="minorHAnsi" w:hAnsiTheme="minorHAnsi" w:cstheme="minorHAnsi"/>
          <w:color w:val="auto"/>
        </w:rPr>
        <w:t>.</w:t>
      </w:r>
    </w:p>
    <w:p w14:paraId="053E227E" w14:textId="77777777" w:rsidR="008D5ACF" w:rsidRPr="008371CB" w:rsidRDefault="008D5ACF" w:rsidP="008371CB">
      <w:pPr>
        <w:widowControl/>
        <w:rPr>
          <w:rFonts w:asciiTheme="minorHAnsi" w:eastAsia="DFKai-SB" w:hAnsiTheme="minorHAnsi" w:cstheme="minorHAnsi"/>
          <w:color w:val="auto"/>
        </w:rPr>
      </w:pPr>
    </w:p>
    <w:p w14:paraId="3667444C" w14:textId="2E53B2DC" w:rsidR="008C7CF1" w:rsidRPr="008371CB" w:rsidRDefault="00D82547" w:rsidP="008371CB">
      <w:pPr>
        <w:rPr>
          <w:rFonts w:asciiTheme="minorHAnsi" w:eastAsia="DFKai-SB" w:hAnsiTheme="minorHAnsi" w:cstheme="minorHAnsi"/>
          <w:color w:val="auto"/>
          <w:vertAlign w:val="superscript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Table 1</w:t>
      </w:r>
      <w:r w:rsidR="00932584" w:rsidRPr="008371CB">
        <w:rPr>
          <w:rFonts w:asciiTheme="minorHAnsi" w:hAnsiTheme="minorHAnsi" w:cstheme="minorHAnsi"/>
          <w:b/>
          <w:bCs/>
          <w:color w:val="auto"/>
        </w:rPr>
        <w:t xml:space="preserve">: 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Substrate compositions and UDG specificities. </w:t>
      </w:r>
      <w:r w:rsidRPr="008371CB">
        <w:rPr>
          <w:rFonts w:asciiTheme="minorHAnsi" w:hAnsiTheme="minorHAnsi" w:cstheme="minorHAnsi"/>
          <w:color w:val="auto"/>
        </w:rPr>
        <w:t xml:space="preserve">This table shows </w:t>
      </w:r>
      <w:r w:rsidRPr="008371CB">
        <w:rPr>
          <w:rFonts w:asciiTheme="minorHAnsi" w:eastAsia="DFKai-SB" w:hAnsiTheme="minorHAnsi" w:cstheme="minorHAnsi"/>
          <w:color w:val="auto"/>
        </w:rPr>
        <w:t>t</w:t>
      </w:r>
      <w:r w:rsidR="001F5CCB" w:rsidRPr="008371CB">
        <w:rPr>
          <w:rFonts w:asciiTheme="minorHAnsi" w:eastAsia="DFKai-SB" w:hAnsiTheme="minorHAnsi" w:cstheme="minorHAnsi"/>
          <w:color w:val="auto"/>
        </w:rPr>
        <w:t>he 18</w:t>
      </w:r>
      <w:r w:rsidR="008C18D3" w:rsidRPr="008371CB">
        <w:rPr>
          <w:rFonts w:asciiTheme="minorHAnsi" w:eastAsia="DFKai-SB" w:hAnsiTheme="minorHAnsi" w:cstheme="minorHAnsi"/>
          <w:color w:val="auto"/>
        </w:rPr>
        <w:t xml:space="preserve"> </w:t>
      </w:r>
      <w:proofErr w:type="spellStart"/>
      <w:r w:rsidR="001F5CCB" w:rsidRPr="008371CB">
        <w:rPr>
          <w:rFonts w:asciiTheme="minorHAnsi" w:eastAsia="DFKai-SB" w:hAnsiTheme="minorHAnsi" w:cstheme="minorHAnsi"/>
          <w:color w:val="auto"/>
        </w:rPr>
        <w:t>nt</w:t>
      </w:r>
      <w:proofErr w:type="spellEnd"/>
      <w:r w:rsidR="001F5CCB" w:rsidRPr="008371CB">
        <w:rPr>
          <w:rFonts w:asciiTheme="minorHAnsi" w:eastAsia="DFKai-SB" w:hAnsiTheme="minorHAnsi" w:cstheme="minorHAnsi"/>
          <w:color w:val="auto"/>
        </w:rPr>
        <w:t xml:space="preserve"> U-containing DNA designated by U±N</w:t>
      </w:r>
      <w:r w:rsidR="009B0E74">
        <w:rPr>
          <w:rFonts w:asciiTheme="minorHAnsi" w:eastAsia="DFKai-SB" w:hAnsiTheme="minorHAnsi" w:cstheme="minorHAnsi"/>
          <w:color w:val="auto"/>
        </w:rPr>
        <w:t>.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The ‘+</w:t>
      </w:r>
      <w:r w:rsidR="00CB699A" w:rsidRPr="008371CB">
        <w:rPr>
          <w:rFonts w:asciiTheme="minorHAnsi" w:eastAsia="DFKai-SB" w:hAnsiTheme="minorHAnsi" w:cstheme="minorHAnsi"/>
          <w:color w:val="auto"/>
        </w:rPr>
        <w:t>’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is </w:t>
      </w:r>
      <w:r w:rsidR="00823CD0" w:rsidRPr="008371CB">
        <w:rPr>
          <w:rFonts w:asciiTheme="minorHAnsi" w:eastAsia="DFKai-SB" w:hAnsiTheme="minorHAnsi" w:cstheme="minorHAnsi"/>
          <w:color w:val="auto"/>
        </w:rPr>
        <w:t>indicates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counting 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the uracil position from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1F5CCB" w:rsidRPr="008371CB">
        <w:rPr>
          <w:rFonts w:asciiTheme="minorHAnsi" w:eastAsia="DFKai-SB" w:hAnsiTheme="minorHAnsi" w:cstheme="minorHAnsi"/>
          <w:color w:val="auto"/>
        </w:rPr>
        <w:t>5</w:t>
      </w:r>
      <w:r w:rsidR="008C18D3" w:rsidRPr="008371CB">
        <w:rPr>
          <w:rFonts w:asciiTheme="minorHAnsi" w:eastAsia="DFKai-SB" w:hAnsiTheme="minorHAnsi" w:cstheme="minorHAnsi"/>
          <w:color w:val="auto"/>
        </w:rPr>
        <w:t>'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terminus, and the ‘-‘ </w:t>
      </w:r>
      <w:r w:rsidR="00823CD0" w:rsidRPr="008371CB">
        <w:rPr>
          <w:rFonts w:asciiTheme="minorHAnsi" w:eastAsia="DFKai-SB" w:hAnsiTheme="minorHAnsi" w:cstheme="minorHAnsi"/>
          <w:color w:val="auto"/>
        </w:rPr>
        <w:t>indicates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counting 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the uracil position from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1F5CCB" w:rsidRPr="008371CB">
        <w:rPr>
          <w:rFonts w:asciiTheme="minorHAnsi" w:eastAsia="DFKai-SB" w:hAnsiTheme="minorHAnsi" w:cstheme="minorHAnsi"/>
          <w:color w:val="auto"/>
        </w:rPr>
        <w:t>3</w:t>
      </w:r>
      <w:r w:rsidR="008C18D3" w:rsidRPr="008371CB">
        <w:rPr>
          <w:rFonts w:asciiTheme="minorHAnsi" w:eastAsia="DFKai-SB" w:hAnsiTheme="minorHAnsi" w:cstheme="minorHAnsi"/>
          <w:color w:val="auto"/>
        </w:rPr>
        <w:t>'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terminus</w:t>
      </w:r>
      <w:r w:rsidR="008C18D3" w:rsidRPr="008371CB">
        <w:rPr>
          <w:rFonts w:asciiTheme="minorHAnsi" w:eastAsia="DFKai-SB" w:hAnsiTheme="minorHAnsi" w:cstheme="minorHAnsi"/>
          <w:color w:val="auto"/>
        </w:rPr>
        <w:t>. F</w:t>
      </w:r>
      <w:r w:rsidR="001F5CCB" w:rsidRPr="008371CB">
        <w:rPr>
          <w:rFonts w:asciiTheme="minorHAnsi" w:eastAsia="DFKai-SB" w:hAnsiTheme="minorHAnsi" w:cstheme="minorHAnsi"/>
          <w:color w:val="auto"/>
        </w:rPr>
        <w:t>or example, U+9 is the 9</w:t>
      </w:r>
      <w:r w:rsidR="001F5CCB" w:rsidRPr="008371CB">
        <w:rPr>
          <w:rFonts w:asciiTheme="minorHAnsi" w:eastAsia="DFKai-SB" w:hAnsiTheme="minorHAnsi" w:cstheme="minorHAnsi"/>
          <w:color w:val="auto"/>
          <w:vertAlign w:val="superscript"/>
        </w:rPr>
        <w:t>th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position from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1F5CCB" w:rsidRPr="008371CB">
        <w:rPr>
          <w:rFonts w:asciiTheme="minorHAnsi" w:eastAsia="DFKai-SB" w:hAnsiTheme="minorHAnsi" w:cstheme="minorHAnsi"/>
          <w:color w:val="auto"/>
        </w:rPr>
        <w:t>5</w:t>
      </w:r>
      <w:r w:rsidR="008C18D3" w:rsidRPr="008371CB">
        <w:rPr>
          <w:rFonts w:asciiTheme="minorHAnsi" w:eastAsia="DFKai-SB" w:hAnsiTheme="minorHAnsi" w:cstheme="minorHAnsi"/>
          <w:color w:val="auto"/>
        </w:rPr>
        <w:t xml:space="preserve">' </w:t>
      </w:r>
      <w:r w:rsidR="001F5CCB" w:rsidRPr="008371CB">
        <w:rPr>
          <w:rFonts w:asciiTheme="minorHAnsi" w:eastAsia="DFKai-SB" w:hAnsiTheme="minorHAnsi" w:cstheme="minorHAnsi"/>
          <w:color w:val="auto"/>
        </w:rPr>
        <w:t>terminus, U-3 is the 3</w:t>
      </w:r>
      <w:r w:rsidR="001F5CCB" w:rsidRPr="008371CB">
        <w:rPr>
          <w:rFonts w:asciiTheme="minorHAnsi" w:eastAsia="DFKai-SB" w:hAnsiTheme="minorHAnsi" w:cstheme="minorHAnsi"/>
          <w:color w:val="auto"/>
          <w:vertAlign w:val="superscript"/>
        </w:rPr>
        <w:t>rd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position from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1F5CCB" w:rsidRPr="008371CB">
        <w:rPr>
          <w:rFonts w:asciiTheme="minorHAnsi" w:eastAsia="DFKai-SB" w:hAnsiTheme="minorHAnsi" w:cstheme="minorHAnsi"/>
          <w:color w:val="auto"/>
        </w:rPr>
        <w:t>3</w:t>
      </w:r>
      <w:r w:rsidR="008C18D3" w:rsidRPr="008371CB">
        <w:rPr>
          <w:rFonts w:asciiTheme="minorHAnsi" w:eastAsia="DFKai-SB" w:hAnsiTheme="minorHAnsi" w:cstheme="minorHAnsi"/>
          <w:color w:val="auto"/>
        </w:rPr>
        <w:t>'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 terminus. The complementary 19</w:t>
      </w:r>
      <w:r w:rsidR="008C18D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1F5CCB" w:rsidRPr="008371CB">
        <w:rPr>
          <w:rFonts w:asciiTheme="minorHAnsi" w:eastAsia="DFKai-SB" w:hAnsiTheme="minorHAnsi" w:cstheme="minorHAnsi"/>
          <w:color w:val="auto"/>
        </w:rPr>
        <w:t xml:space="preserve">nt template of T1 to T7 would </w:t>
      </w:r>
      <w:r w:rsidR="001F5CC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be </w:t>
      </w:r>
      <w:r w:rsidR="001F5CCB" w:rsidRPr="008371CB">
        <w:rPr>
          <w:rFonts w:asciiTheme="minorHAnsi" w:eastAsia="DFKai-SB" w:hAnsiTheme="minorHAnsi" w:cstheme="minorHAnsi"/>
          <w:color w:val="auto"/>
        </w:rPr>
        <w:t>paired with the U-containing DNA forming G:U or A:U mismatches as indicated.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1F5CCB" w:rsidRPr="008371CB">
        <w:rPr>
          <w:rFonts w:asciiTheme="minorHAnsi" w:eastAsia="DFKai-SB" w:hAnsiTheme="minorHAnsi" w:cstheme="minorHAnsi"/>
          <w:color w:val="auto"/>
        </w:rPr>
        <w:t>Uracil bases are in bold.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1F5CCB" w:rsidRPr="008371CB">
        <w:rPr>
          <w:rFonts w:asciiTheme="minorHAnsi" w:hAnsiTheme="minorHAnsi" w:cstheme="minorHAnsi"/>
          <w:color w:val="auto"/>
        </w:rPr>
        <w:t xml:space="preserve">Reactions were using 50 pmol </w:t>
      </w:r>
      <w:r w:rsidR="008C18D3" w:rsidRPr="008371CB">
        <w:rPr>
          <w:rFonts w:asciiTheme="minorHAnsi" w:hAnsiTheme="minorHAnsi" w:cstheme="minorHAnsi"/>
          <w:color w:val="auto"/>
        </w:rPr>
        <w:t xml:space="preserve">of </w:t>
      </w:r>
      <w:r w:rsidR="001F5CCB" w:rsidRPr="008371CB">
        <w:rPr>
          <w:rFonts w:asciiTheme="minorHAnsi" w:hAnsiTheme="minorHAnsi" w:cstheme="minorHAnsi"/>
          <w:color w:val="auto"/>
        </w:rPr>
        <w:t>U substrates, 0.05</w:t>
      </w:r>
      <w:r w:rsidR="008C18D3" w:rsidRPr="008371CB">
        <w:rPr>
          <w:rFonts w:asciiTheme="minorHAnsi" w:hAnsiTheme="minorHAnsi" w:cstheme="minorHAnsi"/>
          <w:color w:val="auto"/>
        </w:rPr>
        <w:t xml:space="preserve"> </w:t>
      </w:r>
      <w:r w:rsidR="00B91CFD" w:rsidRPr="008371CB">
        <w:rPr>
          <w:rFonts w:asciiTheme="minorHAnsi" w:hAnsiTheme="minorHAnsi" w:cstheme="minorHAnsi"/>
          <w:color w:val="auto"/>
        </w:rPr>
        <w:t xml:space="preserve">units </w:t>
      </w:r>
      <w:r w:rsidR="008C18D3" w:rsidRPr="008371CB">
        <w:rPr>
          <w:rFonts w:asciiTheme="minorHAnsi" w:hAnsiTheme="minorHAnsi" w:cstheme="minorHAnsi"/>
          <w:color w:val="auto"/>
        </w:rPr>
        <w:t xml:space="preserve">of </w:t>
      </w:r>
      <w:r w:rsidR="001F5CCB" w:rsidRPr="008371CB">
        <w:rPr>
          <w:rFonts w:asciiTheme="minorHAnsi" w:hAnsiTheme="minorHAnsi" w:cstheme="minorHAnsi"/>
          <w:color w:val="auto"/>
        </w:rPr>
        <w:t>UDG, in 10</w:t>
      </w:r>
      <w:r w:rsidR="008C18D3" w:rsidRPr="008371CB">
        <w:rPr>
          <w:rFonts w:asciiTheme="minorHAnsi" w:hAnsiTheme="minorHAnsi" w:cstheme="minorHAnsi"/>
          <w:color w:val="auto"/>
        </w:rPr>
        <w:t xml:space="preserve"> </w:t>
      </w:r>
      <w:r w:rsidR="001F5CCB" w:rsidRPr="008371CB">
        <w:rPr>
          <w:rFonts w:asciiTheme="minorHAnsi" w:hAnsiTheme="minorHAnsi" w:cstheme="minorHAnsi"/>
          <w:color w:val="auto"/>
        </w:rPr>
        <w:t xml:space="preserve">μL as described in </w:t>
      </w:r>
      <w:r w:rsidR="008C18D3" w:rsidRPr="008371CB">
        <w:rPr>
          <w:rFonts w:asciiTheme="minorHAnsi" w:hAnsiTheme="minorHAnsi" w:cstheme="minorHAnsi"/>
          <w:color w:val="auto"/>
        </w:rPr>
        <w:t>p</w:t>
      </w:r>
      <w:r w:rsidRPr="008371CB">
        <w:rPr>
          <w:rFonts w:asciiTheme="minorHAnsi" w:hAnsiTheme="minorHAnsi" w:cstheme="minorHAnsi"/>
          <w:color w:val="auto"/>
        </w:rPr>
        <w:t xml:space="preserve">rotocol </w:t>
      </w:r>
      <w:r w:rsidR="008C18D3" w:rsidRPr="008371CB">
        <w:rPr>
          <w:rFonts w:asciiTheme="minorHAnsi" w:hAnsiTheme="minorHAnsi" w:cstheme="minorHAnsi"/>
          <w:color w:val="auto"/>
        </w:rPr>
        <w:t xml:space="preserve">section </w:t>
      </w:r>
      <w:r w:rsidRPr="008371CB">
        <w:rPr>
          <w:rFonts w:asciiTheme="minorHAnsi" w:hAnsiTheme="minorHAnsi" w:cstheme="minorHAnsi"/>
          <w:color w:val="auto"/>
        </w:rPr>
        <w:t>2</w:t>
      </w:r>
      <w:r w:rsidR="001F5CCB" w:rsidRPr="008371CB">
        <w:rPr>
          <w:rFonts w:asciiTheme="minorHAnsi" w:hAnsiTheme="minorHAnsi" w:cstheme="minorHAnsi"/>
          <w:color w:val="auto"/>
        </w:rPr>
        <w:t xml:space="preserve">. </w:t>
      </w:r>
      <w:r w:rsidR="00551888" w:rsidRPr="008371CB">
        <w:rPr>
          <w:rFonts w:asciiTheme="minorHAnsi" w:eastAsia="DFKai-SB" w:hAnsiTheme="minorHAnsi" w:cstheme="minorHAnsi"/>
          <w:color w:val="auto"/>
        </w:rPr>
        <w:t xml:space="preserve">This </w:t>
      </w:r>
      <w:r w:rsidR="0053308B" w:rsidRPr="008371CB">
        <w:rPr>
          <w:rFonts w:asciiTheme="minorHAnsi" w:eastAsia="DFKai-SB" w:hAnsiTheme="minorHAnsi" w:cstheme="minorHAnsi"/>
          <w:color w:val="auto"/>
        </w:rPr>
        <w:t>Table</w:t>
      </w:r>
      <w:r w:rsidR="00551888" w:rsidRPr="008371CB">
        <w:rPr>
          <w:rFonts w:asciiTheme="minorHAnsi" w:eastAsia="DFKai-SB" w:hAnsiTheme="minorHAnsi" w:cstheme="minorHAnsi"/>
          <w:color w:val="auto"/>
        </w:rPr>
        <w:t xml:space="preserve"> is </w:t>
      </w:r>
      <w:r w:rsidR="008C18D3" w:rsidRPr="008371CB">
        <w:rPr>
          <w:rFonts w:asciiTheme="minorHAnsi" w:eastAsia="DFKai-SB" w:hAnsiTheme="minorHAnsi" w:cstheme="minorHAnsi"/>
          <w:color w:val="auto"/>
        </w:rPr>
        <w:t>modified</w:t>
      </w:r>
      <w:r w:rsidR="00B559D0" w:rsidRPr="008371CB">
        <w:rPr>
          <w:rFonts w:asciiTheme="minorHAnsi" w:eastAsia="DFKai-SB" w:hAnsiTheme="minorHAnsi" w:cstheme="minorHAnsi"/>
          <w:color w:val="auto"/>
        </w:rPr>
        <w:t xml:space="preserve"> from </w:t>
      </w:r>
      <w:hyperlink w:anchor="_ENREF_43" w:tooltip="Chang, 2021 #1504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>
            <w:fldData xml:space="preserve">PEVuZE5vdGU+PENpdGU+PEF1dGhvcj5DaGFuZzwvQXV0aG9yPjxZZWFyPjIwMjE8L1llYXI+PFJl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</w:rPr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3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8C18D3" w:rsidRPr="008371CB">
        <w:rPr>
          <w:rFonts w:asciiTheme="minorHAnsi" w:eastAsia="DFKai-SB" w:hAnsiTheme="minorHAnsi" w:cstheme="minorHAnsi"/>
          <w:color w:val="auto"/>
        </w:rPr>
        <w:t>.</w:t>
      </w:r>
      <w:r w:rsidR="00294289" w:rsidRPr="008371CB">
        <w:rPr>
          <w:rFonts w:asciiTheme="minorHAnsi" w:eastAsia="DFKai-SB" w:hAnsiTheme="minorHAnsi" w:cstheme="minorHAnsi"/>
          <w:color w:val="auto"/>
        </w:rPr>
        <w:t xml:space="preserve"> Abbreviations: UDG = uracil DNA glycosylase; nt = nucleotide; </w:t>
      </w:r>
      <w:r w:rsidR="00294289" w:rsidRPr="008371CB">
        <w:rPr>
          <w:rFonts w:asciiTheme="minorHAnsi" w:hAnsiTheme="minorHAnsi" w:cstheme="minorHAnsi"/>
          <w:bCs/>
          <w:color w:val="auto"/>
        </w:rPr>
        <w:t>ND, not detectable.</w:t>
      </w:r>
    </w:p>
    <w:p w14:paraId="798AEEB1" w14:textId="77777777" w:rsidR="00536900" w:rsidRPr="008371CB" w:rsidRDefault="00536900" w:rsidP="008371CB">
      <w:pPr>
        <w:widowControl/>
        <w:rPr>
          <w:rFonts w:asciiTheme="minorHAnsi" w:eastAsia="DFKai-SB" w:hAnsiTheme="minorHAnsi" w:cstheme="minorHAnsi"/>
          <w:color w:val="auto"/>
        </w:rPr>
      </w:pPr>
    </w:p>
    <w:p w14:paraId="57CDA91E" w14:textId="2613CC41" w:rsidR="00536900" w:rsidRPr="008371CB" w:rsidRDefault="00B8690A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b/>
          <w:color w:val="auto"/>
        </w:rPr>
        <w:t>Table 2</w:t>
      </w:r>
      <w:r w:rsidR="00F918C2" w:rsidRPr="008371CB">
        <w:rPr>
          <w:rFonts w:asciiTheme="minorHAnsi" w:eastAsia="DFKai-SB" w:hAnsiTheme="minorHAnsi" w:cstheme="minorHAnsi"/>
          <w:b/>
          <w:color w:val="auto"/>
        </w:rPr>
        <w:t xml:space="preserve">: </w:t>
      </w:r>
      <w:r w:rsidR="00D82547" w:rsidRPr="008371CB">
        <w:rPr>
          <w:rFonts w:asciiTheme="minorHAnsi" w:eastAsia="DFKai-SB" w:hAnsiTheme="minorHAnsi" w:cstheme="minorHAnsi"/>
          <w:b/>
          <w:color w:val="auto"/>
        </w:rPr>
        <w:t>FILE I</w:t>
      </w:r>
      <w:r w:rsidR="00536900" w:rsidRPr="008371CB">
        <w:rPr>
          <w:rFonts w:asciiTheme="minorHAnsi" w:eastAsia="DFKai-SB" w:hAnsiTheme="minorHAnsi" w:cstheme="minorHAnsi"/>
          <w:b/>
          <w:color w:val="auto"/>
        </w:rPr>
        <w:t>.xlsx</w:t>
      </w:r>
      <w:r w:rsidR="0098593F" w:rsidRPr="008371CB">
        <w:rPr>
          <w:rFonts w:asciiTheme="minorHAnsi" w:eastAsia="DFKai-SB" w:hAnsiTheme="minorHAnsi" w:cstheme="minorHAnsi"/>
          <w:b/>
          <w:color w:val="auto"/>
        </w:rPr>
        <w:t xml:space="preserve"> file.</w:t>
      </w:r>
      <w:r w:rsidR="00536900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E24E0E" w:rsidRPr="008371CB">
        <w:rPr>
          <w:rFonts w:asciiTheme="minorHAnsi" w:eastAsia="DFKai-SB" w:hAnsiTheme="minorHAnsi" w:cstheme="minorHAnsi"/>
          <w:color w:val="auto"/>
        </w:rPr>
        <w:t>The setting</w:t>
      </w:r>
      <w:r w:rsidR="005F1639" w:rsidRPr="008371CB">
        <w:rPr>
          <w:rFonts w:asciiTheme="minorHAnsi" w:eastAsia="DFKai-SB" w:hAnsiTheme="minorHAnsi" w:cstheme="minorHAnsi"/>
          <w:color w:val="auto"/>
        </w:rPr>
        <w:t>s</w:t>
      </w:r>
      <w:r w:rsidR="00E24E0E" w:rsidRPr="008371CB">
        <w:rPr>
          <w:rFonts w:asciiTheme="minorHAnsi" w:eastAsia="DFKai-SB" w:hAnsiTheme="minorHAnsi" w:cstheme="minorHAnsi"/>
          <w:color w:val="auto"/>
        </w:rPr>
        <w:t xml:space="preserve"> w</w:t>
      </w:r>
      <w:r w:rsidR="005F1639" w:rsidRPr="008371CB">
        <w:rPr>
          <w:rFonts w:asciiTheme="minorHAnsi" w:eastAsia="DFKai-SB" w:hAnsiTheme="minorHAnsi" w:cstheme="minorHAnsi"/>
          <w:color w:val="auto"/>
        </w:rPr>
        <w:t>ere</w:t>
      </w:r>
      <w:r w:rsidR="00E24E0E" w:rsidRPr="008371CB">
        <w:rPr>
          <w:rFonts w:asciiTheme="minorHAnsi" w:eastAsia="DFKai-SB" w:hAnsiTheme="minorHAnsi" w:cstheme="minorHAnsi"/>
          <w:color w:val="auto"/>
        </w:rPr>
        <w:t xml:space="preserve"> used for </w:t>
      </w:r>
      <w:r w:rsidR="00AF4271" w:rsidRPr="008371CB">
        <w:rPr>
          <w:rFonts w:asciiTheme="minorHAnsi" w:eastAsia="DFKai-SB" w:hAnsiTheme="minorHAnsi" w:cstheme="minorHAnsi"/>
          <w:b/>
          <w:color w:val="auto"/>
        </w:rPr>
        <w:t>Figure</w:t>
      </w:r>
      <w:r w:rsidR="00E24E0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D36808" w:rsidRPr="008371CB">
        <w:rPr>
          <w:rFonts w:asciiTheme="minorHAnsi" w:eastAsia="DFKai-SB" w:hAnsiTheme="minorHAnsi" w:cstheme="minorHAnsi"/>
          <w:b/>
          <w:bCs/>
          <w:color w:val="auto"/>
        </w:rPr>
        <w:t>1B</w:t>
      </w:r>
      <w:r w:rsidR="00F918C2" w:rsidRPr="008371CB">
        <w:rPr>
          <w:rFonts w:asciiTheme="minorHAnsi" w:eastAsia="DFKai-SB" w:hAnsiTheme="minorHAnsi" w:cstheme="minorHAnsi"/>
          <w:b/>
          <w:bCs/>
          <w:color w:val="auto"/>
        </w:rPr>
        <w:t xml:space="preserve">, </w:t>
      </w:r>
      <w:r w:rsidR="00654074" w:rsidRPr="008371CB">
        <w:rPr>
          <w:rFonts w:asciiTheme="minorHAnsi" w:eastAsia="DFKai-SB" w:hAnsiTheme="minorHAnsi" w:cstheme="minorHAnsi"/>
          <w:b/>
          <w:bCs/>
          <w:color w:val="auto"/>
        </w:rPr>
        <w:t>C</w:t>
      </w:r>
      <w:r w:rsidR="00E24E0E" w:rsidRPr="008371CB">
        <w:rPr>
          <w:rFonts w:asciiTheme="minorHAnsi" w:eastAsia="DFKai-SB" w:hAnsiTheme="minorHAnsi" w:cstheme="minorHAnsi"/>
          <w:color w:val="auto"/>
        </w:rPr>
        <w:t xml:space="preserve">, and </w:t>
      </w:r>
      <w:r w:rsidR="00D36808" w:rsidRPr="008371CB">
        <w:rPr>
          <w:rFonts w:asciiTheme="minorHAnsi" w:eastAsia="DFKai-SB" w:hAnsiTheme="minorHAnsi" w:cstheme="minorHAnsi"/>
          <w:b/>
          <w:bCs/>
          <w:color w:val="auto"/>
        </w:rPr>
        <w:t>F</w:t>
      </w:r>
      <w:r w:rsidR="00D36808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igure 2A</w:t>
      </w:r>
      <w:r w:rsidR="00F918C2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; </w:t>
      </w:r>
      <w:r w:rsidR="00D36808" w:rsidRPr="008371CB">
        <w:rPr>
          <w:rFonts w:asciiTheme="minorHAnsi" w:eastAsia="DFKai-SB" w:hAnsiTheme="minorHAnsi" w:cstheme="minorHAnsi"/>
          <w:color w:val="auto"/>
          <w:lang w:eastAsia="zh-TW"/>
        </w:rPr>
        <w:t>0 min entries</w:t>
      </w:r>
      <w:r w:rsidR="00551888" w:rsidRPr="008371CB">
        <w:rPr>
          <w:rFonts w:asciiTheme="minorHAnsi" w:eastAsia="DFKai-SB" w:hAnsiTheme="minorHAnsi" w:cstheme="minorHAnsi"/>
          <w:color w:val="auto"/>
        </w:rPr>
        <w:t>.</w:t>
      </w:r>
      <w:r w:rsidR="005F1639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420C7" w:rsidRPr="008371CB">
        <w:rPr>
          <w:rFonts w:asciiTheme="minorHAnsi" w:eastAsia="DFKai-SB" w:hAnsiTheme="minorHAnsi" w:cstheme="minorHAnsi"/>
          <w:color w:val="auto"/>
        </w:rPr>
        <w:t xml:space="preserve">The MALDI-TOF MS system used in this study was designed specifically </w:t>
      </w:r>
      <w:r w:rsidR="00C17C83" w:rsidRPr="008371CB">
        <w:rPr>
          <w:rFonts w:asciiTheme="minorHAnsi" w:eastAsia="DFKai-SB" w:hAnsiTheme="minorHAnsi" w:cstheme="minorHAnsi"/>
          <w:color w:val="auto"/>
        </w:rPr>
        <w:t>to</w:t>
      </w:r>
      <w:r w:rsidR="00B420C7" w:rsidRPr="008371CB">
        <w:rPr>
          <w:rFonts w:asciiTheme="minorHAnsi" w:eastAsia="DFKai-SB" w:hAnsiTheme="minorHAnsi" w:cstheme="minorHAnsi"/>
          <w:color w:val="auto"/>
        </w:rPr>
        <w:t xml:space="preserve"> analyze single</w:t>
      </w:r>
      <w:r w:rsidR="00C17C83" w:rsidRPr="008371CB">
        <w:rPr>
          <w:rFonts w:asciiTheme="minorHAnsi" w:eastAsia="DFKai-SB" w:hAnsiTheme="minorHAnsi" w:cstheme="minorHAnsi"/>
          <w:color w:val="auto"/>
        </w:rPr>
        <w:t>-</w:t>
      </w:r>
      <w:r w:rsidR="00B420C7" w:rsidRPr="008371CB">
        <w:rPr>
          <w:rFonts w:asciiTheme="minorHAnsi" w:eastAsia="DFKai-SB" w:hAnsiTheme="minorHAnsi" w:cstheme="minorHAnsi"/>
          <w:color w:val="auto"/>
        </w:rPr>
        <w:t>nucleotide polymorphism by a single nucleotide extension of the extended primer into the region of amplified gene sequence variation. For UDG assay, only six fields were used when preparing the assay group FILE I.</w:t>
      </w:r>
      <w:r w:rsidR="00B420C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9B3F9E" w:rsidRPr="008371CB">
        <w:rPr>
          <w:rFonts w:asciiTheme="minorHAnsi" w:eastAsia="DFKai-SB" w:hAnsiTheme="minorHAnsi" w:cstheme="minorHAnsi"/>
          <w:color w:val="auto"/>
        </w:rPr>
        <w:t xml:space="preserve">Abbreviations: 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>WELL = the well number assigned to the assay; TERM = termination mix;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ab/>
      </w:r>
      <w:r w:rsidR="009B3F9E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 xml:space="preserve"> 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>SNP_ID = name of the input sequence of the single nucleotide polymorphism;</w:t>
      </w:r>
      <w:r w:rsidR="009B3F9E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 xml:space="preserve"> 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>2nd-PCRP = forward amplicon primer; 1st-PCRP = reverse amplicon primer; AMP_LEN = amplicon length; UP_CONF = uniplex amplification score; MP_CONF = multiplex amplification score; Tm = melting temperature;</w:t>
      </w:r>
      <w:r w:rsidR="009B3F9E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 xml:space="preserve"> 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>PcGC = percent GC content;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ab/>
        <w:t>PWARN = assay design warning codes; UEP_DIR = direction of primer extension; UEP_MASS = unextended-primer mass;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ab/>
      </w:r>
      <w:r w:rsidR="009B3F9E" w:rsidRPr="008371CB">
        <w:rPr>
          <w:rFonts w:asciiTheme="minorHAnsi" w:eastAsia="DFKai-SB" w:hAnsiTheme="minorHAnsi" w:cstheme="minorHAnsi"/>
          <w:bCs/>
          <w:color w:val="auto"/>
          <w:lang w:eastAsia="zh-TW"/>
        </w:rPr>
        <w:t xml:space="preserve"> </w:t>
      </w:r>
      <w:r w:rsidR="009B3F9E" w:rsidRPr="008371CB">
        <w:rPr>
          <w:rFonts w:asciiTheme="minorHAnsi" w:eastAsia="DFKai-SB" w:hAnsiTheme="minorHAnsi" w:cstheme="minorHAnsi"/>
          <w:bCs/>
          <w:color w:val="auto"/>
        </w:rPr>
        <w:t>UEP_SEQ = unextended-primer sequence; EXT1_CALL = name given to the analyte 1 mass peak; EXT1_MASS = mass of analyte 1.</w:t>
      </w:r>
    </w:p>
    <w:p w14:paraId="336A53A6" w14:textId="77777777" w:rsidR="009B3F9E" w:rsidRPr="008371CB" w:rsidRDefault="009B3F9E" w:rsidP="008371CB">
      <w:pPr>
        <w:widowControl/>
        <w:rPr>
          <w:rFonts w:asciiTheme="minorHAnsi" w:eastAsia="DFKai-SB" w:hAnsiTheme="minorHAnsi" w:cstheme="minorHAnsi"/>
          <w:b/>
          <w:color w:val="auto"/>
        </w:rPr>
      </w:pPr>
    </w:p>
    <w:p w14:paraId="0BC2E1FD" w14:textId="0ADDA537" w:rsidR="00715E1E" w:rsidRPr="008371CB" w:rsidRDefault="00B8690A" w:rsidP="008371CB">
      <w:pPr>
        <w:widowControl/>
        <w:rPr>
          <w:rFonts w:asciiTheme="minorHAnsi" w:eastAsia="DFKai-SB" w:hAnsiTheme="minorHAnsi" w:cstheme="minorHAnsi"/>
          <w:b/>
          <w:color w:val="auto"/>
        </w:rPr>
      </w:pPr>
      <w:r w:rsidRPr="008371CB">
        <w:rPr>
          <w:rFonts w:asciiTheme="minorHAnsi" w:eastAsia="DFKai-SB" w:hAnsiTheme="minorHAnsi" w:cstheme="minorHAnsi"/>
          <w:b/>
          <w:color w:val="auto"/>
        </w:rPr>
        <w:t>Table 3</w:t>
      </w:r>
      <w:r w:rsidR="00DB43C5" w:rsidRPr="008371CB">
        <w:rPr>
          <w:rFonts w:asciiTheme="minorHAnsi" w:eastAsia="DFKai-SB" w:hAnsiTheme="minorHAnsi" w:cstheme="minorHAnsi"/>
          <w:b/>
          <w:color w:val="auto"/>
        </w:rPr>
        <w:t>:</w:t>
      </w:r>
      <w:r w:rsidR="00536900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904A8A" w:rsidRPr="008371CB">
        <w:rPr>
          <w:rFonts w:asciiTheme="minorHAnsi" w:eastAsia="DFKai-SB" w:hAnsiTheme="minorHAnsi" w:cstheme="minorHAnsi"/>
          <w:b/>
          <w:color w:val="auto"/>
        </w:rPr>
        <w:t>0620</w:t>
      </w:r>
      <w:r w:rsidR="00536900" w:rsidRPr="008371CB">
        <w:rPr>
          <w:rFonts w:asciiTheme="minorHAnsi" w:eastAsia="DFKai-SB" w:hAnsiTheme="minorHAnsi" w:cstheme="minorHAnsi"/>
          <w:b/>
          <w:color w:val="auto"/>
        </w:rPr>
        <w:t>.xlsx</w:t>
      </w:r>
      <w:r w:rsidR="0098593F" w:rsidRPr="008371CB">
        <w:rPr>
          <w:rFonts w:asciiTheme="minorHAnsi" w:eastAsia="DFKai-SB" w:hAnsiTheme="minorHAnsi" w:cstheme="minorHAnsi"/>
          <w:b/>
          <w:color w:val="auto"/>
        </w:rPr>
        <w:t xml:space="preserve"> file.</w:t>
      </w:r>
      <w:r w:rsidR="00210837" w:rsidRPr="008371CB">
        <w:rPr>
          <w:rFonts w:asciiTheme="minorHAnsi" w:eastAsia="DFKai-SB" w:hAnsiTheme="minorHAnsi" w:cstheme="minorHAnsi"/>
          <w:b/>
          <w:color w:val="auto"/>
        </w:rPr>
        <w:t xml:space="preserve"> </w:t>
      </w:r>
      <w:r w:rsidR="00715E1E" w:rsidRPr="008371CB">
        <w:rPr>
          <w:rFonts w:asciiTheme="minorHAnsi" w:eastAsia="DFKai-SB" w:hAnsiTheme="minorHAnsi" w:cstheme="minorHAnsi"/>
          <w:color w:val="auto"/>
        </w:rPr>
        <w:t>The</w:t>
      </w:r>
      <w:r w:rsidR="002D43DB" w:rsidRPr="008371CB">
        <w:rPr>
          <w:rFonts w:asciiTheme="minorHAnsi" w:eastAsia="DFKai-SB" w:hAnsiTheme="minorHAnsi" w:cstheme="minorHAnsi"/>
          <w:color w:val="auto"/>
        </w:rPr>
        <w:t>se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setting</w:t>
      </w:r>
      <w:r w:rsidR="002D43DB" w:rsidRPr="008371CB">
        <w:rPr>
          <w:rFonts w:asciiTheme="minorHAnsi" w:eastAsia="DFKai-SB" w:hAnsiTheme="minorHAnsi" w:cstheme="minorHAnsi"/>
          <w:color w:val="auto"/>
        </w:rPr>
        <w:t>s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w</w:t>
      </w:r>
      <w:r w:rsidR="002D43DB" w:rsidRPr="008371CB">
        <w:rPr>
          <w:rFonts w:asciiTheme="minorHAnsi" w:eastAsia="DFKai-SB" w:hAnsiTheme="minorHAnsi" w:cstheme="minorHAnsi"/>
          <w:color w:val="auto"/>
        </w:rPr>
        <w:t>ere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used for </w:t>
      </w:r>
      <w:r w:rsidR="008B76E9" w:rsidRPr="008371CB">
        <w:rPr>
          <w:rFonts w:asciiTheme="minorHAnsi" w:eastAsia="DFKai-SB" w:hAnsiTheme="minorHAnsi" w:cstheme="minorHAnsi"/>
          <w:color w:val="auto"/>
        </w:rPr>
        <w:t>the UGI inhibition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reactions in </w:t>
      </w:r>
      <w:r w:rsidR="00AF4271" w:rsidRPr="008371CB">
        <w:rPr>
          <w:rFonts w:asciiTheme="minorHAnsi" w:eastAsia="DFKai-SB" w:hAnsiTheme="minorHAnsi" w:cstheme="minorHAnsi"/>
          <w:b/>
          <w:color w:val="auto"/>
        </w:rPr>
        <w:t>Figure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715E1E" w:rsidRPr="008371CB">
        <w:rPr>
          <w:rFonts w:asciiTheme="minorHAnsi" w:eastAsia="DFKai-SB" w:hAnsiTheme="minorHAnsi" w:cstheme="minorHAnsi"/>
          <w:b/>
          <w:color w:val="auto"/>
        </w:rPr>
        <w:t>4A</w:t>
      </w:r>
      <w:r w:rsidR="00551888" w:rsidRPr="008371CB">
        <w:rPr>
          <w:rFonts w:asciiTheme="minorHAnsi" w:eastAsia="DFKai-SB" w:hAnsiTheme="minorHAnsi" w:cstheme="minorHAnsi"/>
          <w:color w:val="auto"/>
        </w:rPr>
        <w:t>.</w:t>
      </w:r>
      <w:r w:rsidR="00715E1E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2D43DB" w:rsidRPr="008371CB">
        <w:rPr>
          <w:rFonts w:asciiTheme="minorHAnsi" w:eastAsia="DFKai-SB" w:hAnsiTheme="minorHAnsi" w:cstheme="minorHAnsi"/>
          <w:color w:val="auto"/>
        </w:rPr>
        <w:t xml:space="preserve">Abbreviation: UGI = uracil glycosylase inhibitor. </w:t>
      </w:r>
    </w:p>
    <w:p w14:paraId="4D9E59DA" w14:textId="77777777" w:rsidR="008C7CF1" w:rsidRPr="008371CB" w:rsidRDefault="008C7CF1" w:rsidP="008371CB">
      <w:pPr>
        <w:widowControl/>
        <w:rPr>
          <w:rFonts w:asciiTheme="minorHAnsi" w:hAnsiTheme="minorHAnsi" w:cstheme="minorHAnsi"/>
          <w:color w:val="auto"/>
        </w:rPr>
      </w:pPr>
    </w:p>
    <w:p w14:paraId="64B8CF78" w14:textId="57994A58" w:rsidR="006305D7" w:rsidRPr="008371CB" w:rsidRDefault="006305D7" w:rsidP="008371CB">
      <w:pPr>
        <w:widowControl/>
        <w:rPr>
          <w:rFonts w:asciiTheme="minorHAnsi" w:hAnsiTheme="minorHAnsi" w:cstheme="minorHAnsi"/>
          <w:bCs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DISCUSSION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4315B0D" w14:textId="40BFCC28" w:rsidR="00531D87" w:rsidRPr="008371CB" w:rsidRDefault="00000566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 xml:space="preserve">This </w:t>
      </w:r>
      <w:r w:rsidR="00975CBF" w:rsidRPr="008371CB">
        <w:rPr>
          <w:rFonts w:asciiTheme="minorHAnsi" w:hAnsiTheme="minorHAnsi" w:cstheme="minorHAnsi"/>
          <w:color w:val="auto"/>
        </w:rPr>
        <w:t>paper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="00DB2D8A" w:rsidRPr="008371CB">
        <w:rPr>
          <w:rFonts w:asciiTheme="minorHAnsi" w:hAnsiTheme="minorHAnsi" w:cstheme="minorHAnsi"/>
          <w:color w:val="auto"/>
        </w:rPr>
        <w:t>provid</w:t>
      </w:r>
      <w:r w:rsidR="007643B4" w:rsidRPr="008371CB">
        <w:rPr>
          <w:rFonts w:asciiTheme="minorHAnsi" w:hAnsiTheme="minorHAnsi" w:cstheme="minorHAnsi"/>
          <w:color w:val="auto"/>
        </w:rPr>
        <w:t>e</w:t>
      </w:r>
      <w:r w:rsidR="005C1858" w:rsidRPr="008371CB">
        <w:rPr>
          <w:rFonts w:asciiTheme="minorHAnsi" w:hAnsiTheme="minorHAnsi" w:cstheme="minorHAnsi"/>
          <w:color w:val="auto"/>
        </w:rPr>
        <w:t>s</w:t>
      </w:r>
      <w:r w:rsidR="007643B4" w:rsidRPr="008371CB">
        <w:rPr>
          <w:rFonts w:asciiTheme="minorHAnsi" w:hAnsiTheme="minorHAnsi" w:cstheme="minorHAnsi"/>
          <w:color w:val="auto"/>
        </w:rPr>
        <w:t xml:space="preserve"> </w:t>
      </w:r>
      <w:r w:rsidR="00867FA4" w:rsidRPr="008371CB">
        <w:rPr>
          <w:rFonts w:asciiTheme="minorHAnsi" w:hAnsiTheme="minorHAnsi" w:cstheme="minorHAnsi"/>
          <w:color w:val="auto"/>
        </w:rPr>
        <w:t xml:space="preserve">a </w:t>
      </w:r>
      <w:r w:rsidR="003332E1" w:rsidRPr="008371CB">
        <w:rPr>
          <w:rFonts w:asciiTheme="minorHAnsi" w:hAnsiTheme="minorHAnsi" w:cstheme="minorHAnsi"/>
          <w:color w:val="auto"/>
        </w:rPr>
        <w:t>detailed</w:t>
      </w:r>
      <w:r w:rsidR="00DB2D8A" w:rsidRPr="008371CB">
        <w:rPr>
          <w:rFonts w:asciiTheme="minorHAnsi" w:hAnsiTheme="minorHAnsi" w:cstheme="minorHAnsi"/>
          <w:color w:val="auto"/>
        </w:rPr>
        <w:t xml:space="preserve"> procedure</w:t>
      </w:r>
      <w:r w:rsidR="00D8788A" w:rsidRPr="008371CB">
        <w:rPr>
          <w:rFonts w:asciiTheme="minorHAnsi" w:hAnsiTheme="minorHAnsi" w:cstheme="minorHAnsi"/>
          <w:color w:val="auto"/>
        </w:rPr>
        <w:t xml:space="preserve"> for using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="00AB30A4" w:rsidRPr="008371CB">
        <w:rPr>
          <w:rFonts w:asciiTheme="minorHAnsi" w:hAnsiTheme="minorHAnsi" w:cstheme="minorHAnsi"/>
          <w:color w:val="auto"/>
        </w:rPr>
        <w:t xml:space="preserve">a </w:t>
      </w:r>
      <w:r w:rsidR="00E643F1" w:rsidRPr="008371CB">
        <w:rPr>
          <w:rFonts w:asciiTheme="minorHAnsi" w:hAnsiTheme="minorHAnsi" w:cstheme="minorHAnsi"/>
          <w:color w:val="auto"/>
        </w:rPr>
        <w:t>UDG</w:t>
      </w:r>
      <w:r w:rsidR="00867FA4" w:rsidRPr="008371CB">
        <w:rPr>
          <w:rFonts w:asciiTheme="minorHAnsi" w:hAnsiTheme="minorHAnsi" w:cstheme="minorHAnsi"/>
          <w:color w:val="auto"/>
        </w:rPr>
        <w:t xml:space="preserve"> </w:t>
      </w:r>
      <w:r w:rsidR="00E643F1" w:rsidRPr="008371CB">
        <w:rPr>
          <w:rFonts w:asciiTheme="minorHAnsi" w:hAnsiTheme="minorHAnsi" w:cstheme="minorHAnsi"/>
          <w:color w:val="auto"/>
        </w:rPr>
        <w:t xml:space="preserve">MALDI-TOF MS </w:t>
      </w:r>
      <w:r w:rsidR="003332E1" w:rsidRPr="008371CB">
        <w:rPr>
          <w:rFonts w:asciiTheme="minorHAnsi" w:hAnsiTheme="minorHAnsi" w:cstheme="minorHAnsi"/>
          <w:color w:val="auto"/>
        </w:rPr>
        <w:t xml:space="preserve">assay </w:t>
      </w:r>
      <w:r w:rsidR="00E643F1" w:rsidRPr="008371CB">
        <w:rPr>
          <w:rFonts w:asciiTheme="minorHAnsi" w:hAnsiTheme="minorHAnsi" w:cstheme="minorHAnsi"/>
          <w:color w:val="auto"/>
        </w:rPr>
        <w:t>method</w:t>
      </w:r>
      <w:r w:rsidR="003332E1" w:rsidRPr="008371CB">
        <w:rPr>
          <w:rFonts w:asciiTheme="minorHAnsi" w:hAnsiTheme="minorHAnsi" w:cstheme="minorHAnsi"/>
          <w:color w:val="auto"/>
        </w:rPr>
        <w:t xml:space="preserve"> to directly detect AP-containing DNA product</w:t>
      </w:r>
      <w:r w:rsidR="00D8788A" w:rsidRPr="008371CB">
        <w:rPr>
          <w:rFonts w:asciiTheme="minorHAnsi" w:hAnsiTheme="minorHAnsi" w:cstheme="minorHAnsi"/>
          <w:color w:val="auto"/>
        </w:rPr>
        <w:t>s</w:t>
      </w:r>
      <w:r w:rsidRPr="008371CB">
        <w:rPr>
          <w:rFonts w:asciiTheme="minorHAnsi" w:hAnsiTheme="minorHAnsi" w:cstheme="minorHAnsi"/>
          <w:color w:val="auto"/>
        </w:rPr>
        <w:t xml:space="preserve">. </w:t>
      </w:r>
      <w:r w:rsidR="00DB2D8A" w:rsidRPr="008371CB">
        <w:rPr>
          <w:rFonts w:asciiTheme="minorHAnsi" w:hAnsiTheme="minorHAnsi" w:cstheme="minorHAnsi"/>
          <w:color w:val="auto"/>
        </w:rPr>
        <w:t>The main advantages of this method are that uracil-containing substrates are label</w:t>
      </w:r>
      <w:r w:rsidR="00AB30A4" w:rsidRPr="008371CB">
        <w:rPr>
          <w:rFonts w:asciiTheme="minorHAnsi" w:hAnsiTheme="minorHAnsi" w:cstheme="minorHAnsi"/>
          <w:color w:val="auto"/>
        </w:rPr>
        <w:t>-</w:t>
      </w:r>
      <w:r w:rsidR="00DB2D8A" w:rsidRPr="008371CB">
        <w:rPr>
          <w:rFonts w:asciiTheme="minorHAnsi" w:hAnsiTheme="minorHAnsi" w:cstheme="minorHAnsi"/>
          <w:color w:val="auto"/>
        </w:rPr>
        <w:t xml:space="preserve">free, scalable, easy to work with, </w:t>
      </w:r>
      <w:r w:rsidR="00F11ADD" w:rsidRPr="008371CB">
        <w:rPr>
          <w:rFonts w:asciiTheme="minorHAnsi" w:hAnsiTheme="minorHAnsi" w:cstheme="minorHAnsi"/>
          <w:color w:val="auto"/>
        </w:rPr>
        <w:t xml:space="preserve">and </w:t>
      </w:r>
      <w:r w:rsidR="00AB30A4" w:rsidRPr="008371CB">
        <w:rPr>
          <w:rFonts w:asciiTheme="minorHAnsi" w:hAnsiTheme="minorHAnsi" w:cstheme="minorHAnsi"/>
          <w:color w:val="auto"/>
        </w:rPr>
        <w:t xml:space="preserve">afford </w:t>
      </w:r>
      <w:r w:rsidR="003637E4" w:rsidRPr="008371CB">
        <w:rPr>
          <w:rFonts w:asciiTheme="minorHAnsi" w:hAnsiTheme="minorHAnsi" w:cstheme="minorHAnsi"/>
          <w:color w:val="auto"/>
        </w:rPr>
        <w:t xml:space="preserve">greater </w:t>
      </w:r>
      <w:r w:rsidRPr="008371CB">
        <w:rPr>
          <w:rFonts w:asciiTheme="minorHAnsi" w:hAnsiTheme="minorHAnsi" w:cstheme="minorHAnsi"/>
          <w:color w:val="auto"/>
        </w:rPr>
        <w:t xml:space="preserve">flexibility </w:t>
      </w:r>
      <w:r w:rsidR="003637E4" w:rsidRPr="008371CB">
        <w:rPr>
          <w:rFonts w:asciiTheme="minorHAnsi" w:hAnsiTheme="minorHAnsi" w:cstheme="minorHAnsi"/>
          <w:color w:val="auto"/>
        </w:rPr>
        <w:t>in</w:t>
      </w:r>
      <w:r w:rsidR="00F11ADD" w:rsidRPr="008371CB">
        <w:rPr>
          <w:rFonts w:asciiTheme="minorHAnsi" w:hAnsiTheme="minorHAnsi" w:cstheme="minorHAnsi"/>
          <w:color w:val="auto"/>
        </w:rPr>
        <w:t xml:space="preserve"> substrate </w:t>
      </w:r>
      <w:r w:rsidR="003637E4" w:rsidRPr="008371CB">
        <w:rPr>
          <w:rFonts w:asciiTheme="minorHAnsi" w:hAnsiTheme="minorHAnsi" w:cstheme="minorHAnsi"/>
          <w:color w:val="auto"/>
        </w:rPr>
        <w:t>design</w:t>
      </w:r>
      <w:r w:rsidRPr="008371CB">
        <w:rPr>
          <w:rFonts w:asciiTheme="minorHAnsi" w:hAnsiTheme="minorHAnsi" w:cstheme="minorHAnsi"/>
          <w:color w:val="auto"/>
        </w:rPr>
        <w:t>.</w:t>
      </w:r>
      <w:r w:rsidR="00531D87" w:rsidRPr="008371CB">
        <w:rPr>
          <w:rFonts w:asciiTheme="minorHAnsi" w:hAnsiTheme="minorHAnsi" w:cstheme="minorHAnsi"/>
          <w:color w:val="auto"/>
        </w:rPr>
        <w:t xml:space="preserve"> </w:t>
      </w:r>
    </w:p>
    <w:p w14:paraId="0D695908" w14:textId="3802B1D5" w:rsidR="00531D87" w:rsidRPr="008371CB" w:rsidRDefault="00531D87" w:rsidP="008371CB">
      <w:pPr>
        <w:widowControl/>
        <w:rPr>
          <w:rFonts w:asciiTheme="minorHAnsi" w:eastAsia="DFKai-SB" w:hAnsiTheme="minorHAnsi" w:cstheme="minorHAnsi"/>
          <w:color w:val="auto"/>
        </w:rPr>
      </w:pPr>
    </w:p>
    <w:p w14:paraId="77A95BC1" w14:textId="1554EB35" w:rsidR="00A233C9" w:rsidRPr="008371CB" w:rsidRDefault="00A233C9" w:rsidP="008371CB">
      <w:pPr>
        <w:textAlignment w:val="bottom"/>
        <w:rPr>
          <w:rFonts w:asciiTheme="minorHAnsi" w:eastAsia="DFKai-SB" w:hAnsiTheme="minorHAnsi" w:cstheme="minorHAnsi"/>
          <w:color w:val="auto"/>
          <w:lang w:eastAsia="zh-HK"/>
        </w:rPr>
      </w:pPr>
      <w:r w:rsidRPr="008371CB">
        <w:rPr>
          <w:rFonts w:asciiTheme="minorHAnsi" w:eastAsia="DFKai-SB" w:hAnsiTheme="minorHAnsi" w:cstheme="minorHAnsi"/>
          <w:color w:val="auto"/>
        </w:rPr>
        <w:t>The UDG supplier</w:t>
      </w:r>
      <w:r w:rsidR="00AB30A4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 xml:space="preserve">recommended phenol/chloroform extraction </w:t>
      </w:r>
      <w:r w:rsidR="003A150D" w:rsidRPr="008371CB">
        <w:rPr>
          <w:rFonts w:asciiTheme="minorHAnsi" w:eastAsia="DFKai-SB" w:hAnsiTheme="minorHAnsi" w:cstheme="minorHAnsi"/>
          <w:color w:val="auto"/>
        </w:rPr>
        <w:t>enables</w:t>
      </w:r>
      <w:r w:rsidRPr="008371CB">
        <w:rPr>
          <w:rFonts w:asciiTheme="minorHAnsi" w:eastAsia="DFKai-SB" w:hAnsiTheme="minorHAnsi" w:cstheme="minorHAnsi"/>
          <w:color w:val="auto"/>
        </w:rPr>
        <w:t xml:space="preserve"> inactiv</w:t>
      </w:r>
      <w:r w:rsidR="003A150D" w:rsidRPr="008371CB">
        <w:rPr>
          <w:rFonts w:asciiTheme="minorHAnsi" w:eastAsia="DFKai-SB" w:hAnsiTheme="minorHAnsi" w:cstheme="minorHAnsi"/>
          <w:color w:val="auto"/>
        </w:rPr>
        <w:t>ation of the</w:t>
      </w:r>
      <w:r w:rsidRPr="008371CB">
        <w:rPr>
          <w:rFonts w:asciiTheme="minorHAnsi" w:eastAsia="DFKai-SB" w:hAnsiTheme="minorHAnsi" w:cstheme="minorHAnsi"/>
          <w:color w:val="auto"/>
        </w:rPr>
        <w:t xml:space="preserve"> enzyme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to</w:t>
      </w:r>
      <w:r w:rsidRPr="008371CB">
        <w:rPr>
          <w:rFonts w:asciiTheme="minorHAnsi" w:eastAsia="DFKai-SB" w:hAnsiTheme="minorHAnsi" w:cstheme="minorHAnsi"/>
          <w:color w:val="auto"/>
        </w:rPr>
        <w:t xml:space="preserve"> prevent degradation of product DNA. However, the phenol extraction protocol involve</w:t>
      </w:r>
      <w:r w:rsidR="003A150D" w:rsidRPr="008371CB">
        <w:rPr>
          <w:rFonts w:asciiTheme="minorHAnsi" w:eastAsia="DFKai-SB" w:hAnsiTheme="minorHAnsi" w:cstheme="minorHAnsi"/>
          <w:color w:val="auto"/>
        </w:rPr>
        <w:t>s</w:t>
      </w:r>
      <w:r w:rsidRPr="008371CB">
        <w:rPr>
          <w:rFonts w:asciiTheme="minorHAnsi" w:eastAsia="DFKai-SB" w:hAnsiTheme="minorHAnsi" w:cstheme="minorHAnsi"/>
          <w:color w:val="auto"/>
        </w:rPr>
        <w:t xml:space="preserve"> tedious phase</w:t>
      </w:r>
      <w:r w:rsidR="003A150D" w:rsidRPr="008371CB">
        <w:rPr>
          <w:rFonts w:asciiTheme="minorHAnsi" w:eastAsia="DFKai-SB" w:hAnsiTheme="minorHAnsi" w:cstheme="minorHAnsi"/>
          <w:color w:val="auto"/>
        </w:rPr>
        <w:t>-</w:t>
      </w:r>
      <w:r w:rsidRPr="008371CB">
        <w:rPr>
          <w:rFonts w:asciiTheme="minorHAnsi" w:eastAsia="DFKai-SB" w:hAnsiTheme="minorHAnsi" w:cstheme="minorHAnsi"/>
          <w:color w:val="auto"/>
        </w:rPr>
        <w:t>separation of hazardous chemicals. A</w:t>
      </w:r>
      <w:r w:rsidRPr="008371CB">
        <w:rPr>
          <w:rFonts w:asciiTheme="minorHAnsi" w:eastAsia="DFKai-SB" w:hAnsiTheme="minorHAnsi" w:cstheme="minorHAnsi"/>
          <w:color w:val="auto"/>
          <w:lang w:eastAsia="zh-HK"/>
        </w:rPr>
        <w:t>n</w:t>
      </w:r>
      <w:r w:rsidR="003A150D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alternative</w:t>
      </w:r>
      <w:r w:rsidRPr="008371CB">
        <w:rPr>
          <w:rFonts w:asciiTheme="minorHAnsi" w:eastAsia="DFKai-SB" w:hAnsiTheme="minorHAnsi" w:cstheme="minorHAnsi"/>
          <w:color w:val="auto"/>
        </w:rPr>
        <w:t xml:space="preserve"> acid termination method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using HCl </w:t>
      </w:r>
      <w:r w:rsidRPr="008371CB">
        <w:rPr>
          <w:rFonts w:asciiTheme="minorHAnsi" w:eastAsia="DFKai-SB" w:hAnsiTheme="minorHAnsi" w:cstheme="minorHAnsi"/>
          <w:color w:val="auto"/>
        </w:rPr>
        <w:t>to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lower</w:t>
      </w:r>
      <w:r w:rsidRPr="008371CB">
        <w:rPr>
          <w:rFonts w:asciiTheme="minorHAnsi" w:eastAsia="DFKai-SB" w:hAnsiTheme="minorHAnsi" w:cstheme="minorHAnsi"/>
          <w:color w:val="auto"/>
        </w:rPr>
        <w:t xml:space="preserve"> the reaction pH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o </w:t>
      </w:r>
      <w:r w:rsidRPr="008371CB">
        <w:rPr>
          <w:rFonts w:asciiTheme="minorHAnsi" w:eastAsia="DFKai-SB" w:hAnsiTheme="minorHAnsi" w:cstheme="minorHAnsi"/>
          <w:color w:val="auto"/>
        </w:rPr>
        <w:t>2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>±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0.5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also </w:t>
      </w:r>
      <w:r w:rsidRPr="008371CB">
        <w:rPr>
          <w:rFonts w:asciiTheme="minorHAnsi" w:eastAsia="DFKai-SB" w:hAnsiTheme="minorHAnsi" w:cstheme="minorHAnsi"/>
          <w:color w:val="auto"/>
        </w:rPr>
        <w:t>effectively inactivated UDG. Subsequent neutraliz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ation</w:t>
      </w:r>
      <w:r w:rsidRPr="008371CB">
        <w:rPr>
          <w:rFonts w:asciiTheme="minorHAnsi" w:eastAsia="DFKai-SB" w:hAnsiTheme="minorHAnsi" w:cstheme="minorHAnsi"/>
          <w:color w:val="auto"/>
        </w:rPr>
        <w:t xml:space="preserve"> with </w:t>
      </w:r>
      <w:r w:rsidR="003A150D" w:rsidRPr="008371CB">
        <w:rPr>
          <w:rFonts w:asciiTheme="minorHAnsi" w:eastAsia="DFKai-SB" w:hAnsiTheme="minorHAnsi" w:cstheme="minorHAnsi"/>
          <w:color w:val="auto"/>
        </w:rPr>
        <w:t>T</w:t>
      </w:r>
      <w:r w:rsidRPr="008371CB">
        <w:rPr>
          <w:rFonts w:asciiTheme="minorHAnsi" w:eastAsia="DFKai-SB" w:hAnsiTheme="minorHAnsi" w:cstheme="minorHAnsi"/>
          <w:color w:val="auto"/>
        </w:rPr>
        <w:t>ris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base could prevent DNA damage.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When the </w:t>
      </w:r>
      <w:r w:rsidRPr="008371CB">
        <w:rPr>
          <w:rFonts w:asciiTheme="minorHAnsi" w:eastAsia="DFKai-SB" w:hAnsiTheme="minorHAnsi" w:cstheme="minorHAnsi"/>
          <w:color w:val="auto"/>
        </w:rPr>
        <w:t>AP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 xml:space="preserve">product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was subjected </w:t>
      </w:r>
      <w:r w:rsidRPr="008371CB">
        <w:rPr>
          <w:rFonts w:asciiTheme="minorHAnsi" w:eastAsia="DFKai-SB" w:hAnsiTheme="minorHAnsi" w:cstheme="minorHAnsi"/>
          <w:color w:val="auto"/>
        </w:rPr>
        <w:t xml:space="preserve">to MS analysis within 30 h,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there were </w:t>
      </w:r>
      <w:r w:rsidRPr="008371CB">
        <w:rPr>
          <w:rFonts w:asciiTheme="minorHAnsi" w:eastAsia="DFKai-SB" w:hAnsiTheme="minorHAnsi" w:cstheme="minorHAnsi"/>
          <w:color w:val="auto"/>
        </w:rPr>
        <w:t>no signs of base loss or modification in the mass spectra 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Figure 1E</w:t>
      </w:r>
      <w:r w:rsidRPr="008371CB">
        <w:rPr>
          <w:rFonts w:asciiTheme="minorHAnsi" w:eastAsia="DFKai-SB" w:hAnsiTheme="minorHAnsi" w:cstheme="minorHAnsi"/>
          <w:color w:val="auto"/>
        </w:rPr>
        <w:t xml:space="preserve">). 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6F743B" w:rsidRPr="008371CB">
        <w:rPr>
          <w:rFonts w:asciiTheme="minorHAnsi" w:eastAsia="DFKai-SB" w:hAnsiTheme="minorHAnsi" w:cstheme="minorHAnsi"/>
          <w:color w:val="auto"/>
        </w:rPr>
        <w:t>T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ris buffer in the reactions </w:t>
      </w:r>
      <w:r w:rsidR="006F743B" w:rsidRPr="008371CB">
        <w:rPr>
          <w:rFonts w:asciiTheme="minorHAnsi" w:eastAsia="DFKai-SB" w:hAnsiTheme="minorHAnsi" w:cstheme="minorHAnsi"/>
          <w:color w:val="auto"/>
        </w:rPr>
        <w:t>was provided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with the commercial UDG. However, various amines</w:t>
      </w:r>
      <w:r w:rsidR="006F743B" w:rsidRPr="008371CB">
        <w:rPr>
          <w:rFonts w:asciiTheme="minorHAnsi" w:eastAsia="DFKai-SB" w:hAnsiTheme="minorHAnsi" w:cstheme="minorHAnsi"/>
          <w:color w:val="auto"/>
        </w:rPr>
        <w:t>,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including </w:t>
      </w:r>
      <w:r w:rsidR="006F743B" w:rsidRPr="008371CB">
        <w:rPr>
          <w:rFonts w:asciiTheme="minorHAnsi" w:eastAsia="DFKai-SB" w:hAnsiTheme="minorHAnsi" w:cstheme="minorHAnsi"/>
          <w:color w:val="auto"/>
        </w:rPr>
        <w:t>T</w:t>
      </w:r>
      <w:r w:rsidR="00F54A69" w:rsidRPr="008371CB">
        <w:rPr>
          <w:rFonts w:asciiTheme="minorHAnsi" w:eastAsia="DFKai-SB" w:hAnsiTheme="minorHAnsi" w:cstheme="minorHAnsi"/>
          <w:color w:val="auto"/>
        </w:rPr>
        <w:t>ris</w:t>
      </w:r>
      <w:r w:rsidR="006F743B" w:rsidRPr="008371CB">
        <w:rPr>
          <w:rFonts w:asciiTheme="minorHAnsi" w:eastAsia="DFKai-SB" w:hAnsiTheme="minorHAnsi" w:cstheme="minorHAnsi"/>
          <w:color w:val="auto"/>
        </w:rPr>
        <w:t>,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can incise AP sites via beta-elimination, </w:t>
      </w:r>
      <w:r w:rsidR="006F743B" w:rsidRPr="008371CB">
        <w:rPr>
          <w:rFonts w:asciiTheme="minorHAnsi" w:eastAsia="DFKai-SB" w:hAnsiTheme="minorHAnsi" w:cstheme="minorHAnsi"/>
          <w:color w:val="auto"/>
        </w:rPr>
        <w:t>albeit</w:t>
      </w:r>
      <w:r w:rsidR="0087593D">
        <w:rPr>
          <w:rFonts w:asciiTheme="minorHAnsi" w:eastAsia="DFKai-SB" w:hAnsiTheme="minorHAnsi" w:cstheme="minorHAnsi"/>
          <w:color w:val="auto"/>
        </w:rPr>
        <w:t xml:space="preserve"> </w:t>
      </w:r>
      <w:r w:rsidR="006F743B" w:rsidRPr="008371CB">
        <w:rPr>
          <w:rFonts w:asciiTheme="minorHAnsi" w:eastAsia="DFKai-SB" w:hAnsiTheme="minorHAnsi" w:cstheme="minorHAnsi"/>
          <w:color w:val="auto"/>
        </w:rPr>
        <w:t>at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high reagent concentrations</w:t>
      </w:r>
      <w:hyperlink w:anchor="_ENREF_44" w:tooltip="Minko, 2016 #1525" w:history="1"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</w:rPr>
          <w:instrText xml:space="preserve"> ADDIN EN.CITE &lt;EndNote&gt;&lt;Cite&gt;&lt;Author&gt;Minko&lt;/Author&gt;&lt;Year&gt;2016&lt;/Year&gt;&lt;RecNum&gt;1525&lt;/RecNum&gt;&lt;DisplayText&gt;&lt;style face="superscript"&gt;44&lt;/style&gt;&lt;/DisplayText&gt;&lt;record&gt;&lt;rec-number&gt;1525&lt;/rec-number&gt;&lt;foreign-keys&gt;&lt;key app="EN" db-id="rzw2esz9qdaw2ce5s2ep2swffxsadp0s9twz" timestamp="1635153760"&gt;1525&lt;/key&gt;&lt;/foreign-keys&gt;&lt;ref-type name="Journal Article"&gt;17&lt;/ref-type&gt;&lt;contributors&gt;&lt;authors&gt;&lt;author&gt;Minko, Irina G.&lt;/author&gt;&lt;author&gt;Jacobs, Aaron C.&lt;/author&gt;&lt;author&gt;de Leon, Arnie R.&lt;/author&gt;&lt;author&gt;Gruppi, Francesca&lt;/author&gt;&lt;author&gt;Donley, Nathan&lt;/author&gt;&lt;author&gt;Harris, Thomas M.&lt;/author&gt;&lt;author&gt;Rizzo, Carmelo J.&lt;/author&gt;&lt;author&gt;McCullough, Amanda K.&lt;/author&gt;&lt;author&gt;Lloyd, R. Stephen&lt;/author&gt;&lt;/authors&gt;&lt;/contributors&gt;&lt;titles&gt;&lt;title&gt;Catalysts of DNA Strand Cleavage at Apurinic/Apyrimidinic Sites&lt;/title&gt;&lt;secondary-title&gt;Scientific Reports&lt;/secondary-title&gt;&lt;alt-title&gt;Sci Rep&lt;/alt-title&gt;&lt;/titles&gt;&lt;periodical&gt;&lt;full-title&gt;Scientific Reports&lt;/full-title&gt;&lt;/periodical&gt;&lt;pages&gt;28894&lt;/pages&gt;&lt;volume&gt;6&lt;/volume&gt;&lt;number&gt;1&lt;/number&gt;&lt;dates&gt;&lt;year&gt;2016&lt;/year&gt;&lt;pub-dates&gt;&lt;date&gt;2016/07/01&lt;/date&gt;&lt;/pub-dates&gt;&lt;/dates&gt;&lt;isbn&gt;2045-2322&lt;/isbn&gt;&lt;urls&gt;&lt;related-urls&gt;&lt;url&gt;https://doi.org/10.1038/srep28894&lt;/url&gt;&lt;/related-urls&gt;&lt;/urls&gt;&lt;electronic-resource-num&gt;10.1038/srep28894&lt;/electronic-resource-num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</w:rPr>
          <w:t>44</w:t>
        </w:r>
        <w:r w:rsidR="00F54A69" w:rsidRPr="008371CB">
          <w:rPr>
            <w:rFonts w:asciiTheme="minorHAnsi" w:eastAsia="DFKai-SB" w:hAnsiTheme="minorHAnsi" w:cstheme="minorHAnsi"/>
            <w:color w:val="auto"/>
          </w:rPr>
          <w:fldChar w:fldCharType="end"/>
        </w:r>
      </w:hyperlink>
      <w:r w:rsidR="00F54A69" w:rsidRPr="008371CB">
        <w:rPr>
          <w:rFonts w:asciiTheme="minorHAnsi" w:eastAsia="DFKai-SB" w:hAnsiTheme="minorHAnsi" w:cstheme="minorHAnsi"/>
          <w:color w:val="auto"/>
        </w:rPr>
        <w:t>. Some alternatives</w:t>
      </w:r>
      <w:r w:rsidR="00371B10" w:rsidRPr="008371CB">
        <w:rPr>
          <w:rFonts w:asciiTheme="minorHAnsi" w:eastAsia="DFKai-SB" w:hAnsiTheme="minorHAnsi" w:cstheme="minorHAnsi"/>
          <w:color w:val="auto"/>
        </w:rPr>
        <w:t>,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such as HEPES and phosphate buffer</w:t>
      </w:r>
      <w:r w:rsidR="00371B10" w:rsidRPr="008371CB">
        <w:rPr>
          <w:rFonts w:asciiTheme="minorHAnsi" w:eastAsia="DFKai-SB" w:hAnsiTheme="minorHAnsi" w:cstheme="minorHAnsi"/>
          <w:color w:val="auto"/>
        </w:rPr>
        <w:t>,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495A45" w:rsidRPr="008371CB">
        <w:rPr>
          <w:rFonts w:asciiTheme="minorHAnsi" w:eastAsia="DFKai-SB" w:hAnsiTheme="minorHAnsi" w:cstheme="minorHAnsi"/>
          <w:color w:val="auto"/>
        </w:rPr>
        <w:t>can be considered</w:t>
      </w:r>
      <w:r w:rsidR="00495A45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F54A69" w:rsidRPr="008371CB">
        <w:rPr>
          <w:rFonts w:asciiTheme="minorHAnsi" w:eastAsia="DFKai-SB" w:hAnsiTheme="minorHAnsi" w:cstheme="minorHAnsi"/>
          <w:color w:val="auto"/>
        </w:rPr>
        <w:t>t</w:t>
      </w:r>
      <w:r w:rsidR="00371B10" w:rsidRPr="008371CB">
        <w:rPr>
          <w:rFonts w:asciiTheme="minorHAnsi" w:eastAsia="DFKai-SB" w:hAnsiTheme="minorHAnsi" w:cstheme="minorHAnsi"/>
          <w:color w:val="auto"/>
        </w:rPr>
        <w:t>o avoid the</w:t>
      </w:r>
      <w:r w:rsidR="00F54A69" w:rsidRPr="008371CB">
        <w:rPr>
          <w:rFonts w:asciiTheme="minorHAnsi" w:eastAsia="DFKai-SB" w:hAnsiTheme="minorHAnsi" w:cstheme="minorHAnsi"/>
          <w:color w:val="auto"/>
        </w:rPr>
        <w:t xml:space="preserve"> risk </w:t>
      </w:r>
      <w:r w:rsidR="00371B10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F54A69" w:rsidRPr="008371CB">
        <w:rPr>
          <w:rFonts w:asciiTheme="minorHAnsi" w:eastAsia="DFKai-SB" w:hAnsiTheme="minorHAnsi" w:cstheme="minorHAnsi"/>
          <w:color w:val="auto"/>
        </w:rPr>
        <w:t>cleavage of the AP site by beta-elimination.</w:t>
      </w:r>
    </w:p>
    <w:p w14:paraId="7E9AAA5F" w14:textId="77777777" w:rsidR="00A233C9" w:rsidRPr="008371CB" w:rsidRDefault="00A233C9" w:rsidP="008371CB">
      <w:pPr>
        <w:widowControl/>
        <w:rPr>
          <w:rFonts w:asciiTheme="minorHAnsi" w:eastAsia="DFKai-SB" w:hAnsiTheme="minorHAnsi" w:cstheme="minorHAnsi"/>
          <w:color w:val="auto"/>
        </w:rPr>
      </w:pPr>
    </w:p>
    <w:p w14:paraId="01EA7D58" w14:textId="6D6BAA5C" w:rsidR="00531D87" w:rsidRPr="008371CB" w:rsidRDefault="0089083F" w:rsidP="008371CB">
      <w:pPr>
        <w:widowControl/>
        <w:rPr>
          <w:rFonts w:asciiTheme="minorHAnsi" w:eastAsia="DFKai-SB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As a potential UDG reference method,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Pr="008371CB">
        <w:rPr>
          <w:rFonts w:asciiTheme="minorHAnsi" w:eastAsia="DFKai-SB" w:hAnsiTheme="minorHAnsi" w:cstheme="minorHAnsi"/>
          <w:color w:val="auto"/>
        </w:rPr>
        <w:t>duplex of centered G:U substrate (</w:t>
      </w:r>
      <w:r w:rsidRPr="008371CB">
        <w:rPr>
          <w:rFonts w:asciiTheme="minorHAnsi" w:eastAsia="DFKai-SB" w:hAnsiTheme="minorHAnsi" w:cstheme="minorHAnsi"/>
          <w:b/>
          <w:bCs/>
          <w:color w:val="auto"/>
        </w:rPr>
        <w:t>Table 1</w:t>
      </w:r>
      <w:r w:rsidRPr="008371CB">
        <w:rPr>
          <w:rFonts w:asciiTheme="minorHAnsi" w:eastAsia="DFKai-SB" w:hAnsiTheme="minorHAnsi" w:cstheme="minorHAnsi"/>
          <w:color w:val="auto"/>
        </w:rPr>
        <w:t xml:space="preserve">, T1/U+9) is recommended as the standard substrate for </w:t>
      </w:r>
      <w:r w:rsidR="003A150D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</w:rPr>
        <w:t xml:space="preserve">following </w:t>
      </w:r>
      <w:r w:rsidR="003A150D" w:rsidRPr="008371CB">
        <w:rPr>
          <w:rFonts w:asciiTheme="minorHAnsi" w:eastAsia="DFKai-SB" w:hAnsiTheme="minorHAnsi" w:cstheme="minorHAnsi"/>
          <w:color w:val="auto"/>
        </w:rPr>
        <w:t>reasons</w:t>
      </w:r>
      <w:r w:rsidRPr="008371CB">
        <w:rPr>
          <w:rFonts w:asciiTheme="minorHAnsi" w:eastAsia="DFKai-SB" w:hAnsiTheme="minorHAnsi" w:cstheme="minorHAnsi"/>
          <w:color w:val="auto"/>
        </w:rPr>
        <w:t>: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1. </w:t>
      </w:r>
      <w:r w:rsidR="003A150D" w:rsidRPr="008371CB">
        <w:rPr>
          <w:rFonts w:asciiTheme="minorHAnsi" w:eastAsia="DFKai-SB" w:hAnsiTheme="minorHAnsi" w:cstheme="minorHAnsi"/>
          <w:color w:val="auto"/>
        </w:rPr>
        <w:t>f</w:t>
      </w:r>
      <w:r w:rsidRPr="008371CB">
        <w:rPr>
          <w:rFonts w:asciiTheme="minorHAnsi" w:eastAsia="DFKai-SB" w:hAnsiTheme="minorHAnsi" w:cstheme="minorHAnsi"/>
          <w:color w:val="auto"/>
        </w:rPr>
        <w:t xml:space="preserve">or </w:t>
      </w:r>
      <w:r w:rsidR="00D70B3B" w:rsidRPr="008371CB">
        <w:rPr>
          <w:rFonts w:asciiTheme="minorHAnsi" w:eastAsia="DFKai-SB" w:hAnsiTheme="minorHAnsi" w:cstheme="minorHAnsi"/>
          <w:color w:val="auto"/>
        </w:rPr>
        <w:t>physiological</w:t>
      </w:r>
      <w:r w:rsidRPr="008371CB">
        <w:rPr>
          <w:rFonts w:asciiTheme="minorHAnsi" w:eastAsia="DFKai-SB" w:hAnsiTheme="minorHAnsi" w:cstheme="minorHAnsi"/>
          <w:color w:val="auto"/>
        </w:rPr>
        <w:t xml:space="preserve"> relevance</w:t>
      </w:r>
      <w:r w:rsidR="00D70B3B" w:rsidRPr="008371CB">
        <w:rPr>
          <w:rFonts w:asciiTheme="minorHAnsi" w:eastAsia="DFKai-SB" w:hAnsiTheme="minorHAnsi" w:cstheme="minorHAnsi"/>
          <w:color w:val="auto"/>
        </w:rPr>
        <w:t>,</w:t>
      </w:r>
      <w:r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93857" w:rsidRPr="008371CB">
        <w:rPr>
          <w:rFonts w:asciiTheme="minorHAnsi" w:eastAsia="DFKai-SB" w:hAnsiTheme="minorHAnsi" w:cstheme="minorHAnsi"/>
          <w:color w:val="auto"/>
        </w:rPr>
        <w:t xml:space="preserve">G:U </w:t>
      </w:r>
      <w:r w:rsidRPr="008371CB">
        <w:rPr>
          <w:rFonts w:asciiTheme="minorHAnsi" w:eastAsia="DFKai-SB" w:hAnsiTheme="minorHAnsi" w:cstheme="minorHAnsi"/>
          <w:color w:val="auto"/>
        </w:rPr>
        <w:t xml:space="preserve">is superior </w:t>
      </w:r>
      <w:r w:rsidR="003A150D" w:rsidRPr="008371CB">
        <w:rPr>
          <w:rFonts w:asciiTheme="minorHAnsi" w:eastAsia="DFKai-SB" w:hAnsiTheme="minorHAnsi" w:cstheme="minorHAnsi"/>
          <w:color w:val="auto"/>
        </w:rPr>
        <w:t>to</w:t>
      </w:r>
      <w:r w:rsidR="00E93857" w:rsidRPr="008371CB">
        <w:rPr>
          <w:rFonts w:asciiTheme="minorHAnsi" w:eastAsia="DFKai-SB" w:hAnsiTheme="minorHAnsi" w:cstheme="minorHAnsi"/>
          <w:color w:val="auto"/>
        </w:rPr>
        <w:t xml:space="preserve"> A:U </w:t>
      </w:r>
      <w:r w:rsidR="003A150D" w:rsidRPr="008371CB">
        <w:rPr>
          <w:rFonts w:asciiTheme="minorHAnsi" w:eastAsia="DFKai-SB" w:hAnsiTheme="minorHAnsi" w:cstheme="minorHAnsi"/>
          <w:color w:val="auto"/>
        </w:rPr>
        <w:t>a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deamination of </w:t>
      </w:r>
      <w:r w:rsidR="008E36F7" w:rsidRPr="008371CB">
        <w:rPr>
          <w:rFonts w:asciiTheme="minorHAnsi" w:eastAsia="DFKai-SB" w:hAnsiTheme="minorHAnsi" w:cstheme="minorHAnsi"/>
          <w:color w:val="auto"/>
        </w:rPr>
        <w:t xml:space="preserve">cytosine in G:C pairs </w:t>
      </w:r>
      <w:r w:rsidR="00D70B3B" w:rsidRPr="008371CB">
        <w:rPr>
          <w:rFonts w:asciiTheme="minorHAnsi" w:eastAsia="DFKai-SB" w:hAnsiTheme="minorHAnsi" w:cstheme="minorHAnsi"/>
          <w:color w:val="auto"/>
        </w:rPr>
        <w:t>result</w:t>
      </w:r>
      <w:r w:rsidR="003A150D" w:rsidRPr="008371CB">
        <w:rPr>
          <w:rFonts w:asciiTheme="minorHAnsi" w:eastAsia="DFKai-SB" w:hAnsiTheme="minorHAnsi" w:cstheme="minorHAnsi"/>
          <w:color w:val="auto"/>
        </w:rPr>
        <w:t>s in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G:U lesion</w:t>
      </w:r>
      <w:r w:rsidR="008E36F7" w:rsidRPr="008371CB">
        <w:rPr>
          <w:rFonts w:asciiTheme="minorHAnsi" w:eastAsia="DFKai-SB" w:hAnsiTheme="minorHAnsi" w:cstheme="minorHAnsi"/>
          <w:color w:val="auto"/>
        </w:rPr>
        <w:t>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. 2. While </w:t>
      </w:r>
      <w:r w:rsidR="007060FB" w:rsidRPr="008371CB">
        <w:rPr>
          <w:rFonts w:asciiTheme="minorHAnsi" w:eastAsia="DFKai-SB" w:hAnsiTheme="minorHAnsi" w:cstheme="minorHAnsi"/>
          <w:i/>
          <w:color w:val="auto"/>
        </w:rPr>
        <w:t>E. coli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UDG </w:t>
      </w:r>
      <w:r w:rsidR="00E93857" w:rsidRPr="008371CB">
        <w:rPr>
          <w:rFonts w:asciiTheme="minorHAnsi" w:eastAsia="DFKai-SB" w:hAnsiTheme="minorHAnsi" w:cstheme="minorHAnsi"/>
          <w:color w:val="auto"/>
        </w:rPr>
        <w:t>demonstrates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93857" w:rsidRPr="008371CB">
        <w:rPr>
          <w:rFonts w:asciiTheme="minorHAnsi" w:eastAsia="DFKai-SB" w:hAnsiTheme="minorHAnsi" w:cstheme="minorHAnsi"/>
          <w:color w:val="auto"/>
        </w:rPr>
        <w:t xml:space="preserve">higher specificity to hydrolyze </w:t>
      </w:r>
      <w:r w:rsidR="00F2245E" w:rsidRPr="008371CB">
        <w:rPr>
          <w:rFonts w:asciiTheme="minorHAnsi" w:eastAsia="DFKai-SB" w:hAnsiTheme="minorHAnsi" w:cstheme="minorHAnsi"/>
          <w:color w:val="auto"/>
        </w:rPr>
        <w:t>U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from single-stranded DNA, repair </w:t>
      </w:r>
      <w:r w:rsidR="00823CD0" w:rsidRPr="008371CB">
        <w:rPr>
          <w:rFonts w:asciiTheme="minorHAnsi" w:eastAsia="DFKai-SB" w:hAnsiTheme="minorHAnsi" w:cstheme="minorHAnsi"/>
          <w:color w:val="auto"/>
        </w:rPr>
        <w:t xml:space="preserve">of 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F2245E" w:rsidRPr="008371CB">
        <w:rPr>
          <w:rFonts w:asciiTheme="minorHAnsi" w:eastAsia="DFKai-SB" w:hAnsiTheme="minorHAnsi" w:cstheme="minorHAnsi"/>
          <w:color w:val="auto"/>
        </w:rPr>
        <w:t>U</w:t>
      </w:r>
      <w:r w:rsidR="007060FB" w:rsidRPr="008371CB">
        <w:rPr>
          <w:rFonts w:asciiTheme="minorHAnsi" w:eastAsia="DFKai-SB" w:hAnsiTheme="minorHAnsi" w:cstheme="minorHAnsi"/>
          <w:color w:val="auto"/>
        </w:rPr>
        <w:t xml:space="preserve"> lesion in single-stranded DNA is uncommon. 3. </w:t>
      </w:r>
      <w:r w:rsidR="00961673" w:rsidRPr="008371CB">
        <w:rPr>
          <w:rFonts w:asciiTheme="minorHAnsi" w:eastAsia="DFKai-SB" w:hAnsiTheme="minorHAnsi" w:cstheme="minorHAnsi"/>
          <w:color w:val="auto"/>
        </w:rPr>
        <w:t>For all the G:U substrate tested, G:U+2 and G:U+3 demonstrate</w:t>
      </w:r>
      <w:r w:rsidR="00B546E2" w:rsidRPr="008371CB">
        <w:rPr>
          <w:rFonts w:asciiTheme="minorHAnsi" w:eastAsia="DFKai-SB" w:hAnsiTheme="minorHAnsi" w:cstheme="minorHAnsi"/>
          <w:color w:val="auto"/>
        </w:rPr>
        <w:t>d</w:t>
      </w:r>
      <w:r w:rsidR="00961673" w:rsidRPr="008371CB">
        <w:rPr>
          <w:rFonts w:asciiTheme="minorHAnsi" w:eastAsia="DFKai-SB" w:hAnsiTheme="minorHAnsi" w:cstheme="minorHAnsi"/>
          <w:color w:val="auto"/>
        </w:rPr>
        <w:t xml:space="preserve"> higher reaction rate</w:t>
      </w:r>
      <w:r w:rsidR="00B546E2" w:rsidRPr="008371CB">
        <w:rPr>
          <w:rFonts w:asciiTheme="minorHAnsi" w:eastAsia="DFKai-SB" w:hAnsiTheme="minorHAnsi" w:cstheme="minorHAnsi"/>
          <w:color w:val="auto"/>
        </w:rPr>
        <w:t>s</w:t>
      </w:r>
      <w:r w:rsidR="00961673" w:rsidRPr="008371CB">
        <w:rPr>
          <w:rFonts w:asciiTheme="minorHAnsi" w:eastAsia="DFKai-SB" w:hAnsiTheme="minorHAnsi" w:cstheme="minorHAnsi"/>
          <w:color w:val="auto"/>
        </w:rPr>
        <w:t xml:space="preserve"> than G:U+9. However, a DNA deamination lesion adjacent to a strand break is uncommon</w:t>
      </w:r>
      <w:r w:rsidR="00B546E2" w:rsidRPr="008371CB">
        <w:rPr>
          <w:rFonts w:asciiTheme="minorHAnsi" w:eastAsia="DFKai-SB" w:hAnsiTheme="minorHAnsi" w:cstheme="minorHAnsi"/>
          <w:color w:val="auto"/>
        </w:rPr>
        <w:t>. F</w:t>
      </w:r>
      <w:r w:rsidR="00961673" w:rsidRPr="008371CB">
        <w:rPr>
          <w:rFonts w:asciiTheme="minorHAnsi" w:eastAsia="DFKai-SB" w:hAnsiTheme="minorHAnsi" w:cstheme="minorHAnsi"/>
          <w:color w:val="auto"/>
        </w:rPr>
        <w:t>or mimicking native lesions, plac</w:t>
      </w:r>
      <w:r w:rsidR="00B546E2" w:rsidRPr="008371CB">
        <w:rPr>
          <w:rFonts w:asciiTheme="minorHAnsi" w:eastAsia="DFKai-SB" w:hAnsiTheme="minorHAnsi" w:cstheme="minorHAnsi"/>
          <w:color w:val="auto"/>
        </w:rPr>
        <w:t>ing</w:t>
      </w:r>
      <w:r w:rsidR="00961673" w:rsidRPr="008371CB">
        <w:rPr>
          <w:rFonts w:asciiTheme="minorHAnsi" w:eastAsia="DFKai-SB" w:hAnsiTheme="minorHAnsi" w:cstheme="minorHAnsi"/>
          <w:color w:val="auto"/>
        </w:rPr>
        <w:t xml:space="preserve"> a G:U at </w:t>
      </w:r>
      <w:r w:rsidR="00B546E2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961673" w:rsidRPr="008371CB">
        <w:rPr>
          <w:rFonts w:asciiTheme="minorHAnsi" w:eastAsia="DFKai-SB" w:hAnsiTheme="minorHAnsi" w:cstheme="minorHAnsi"/>
          <w:color w:val="auto"/>
        </w:rPr>
        <w:t xml:space="preserve">center of </w:t>
      </w:r>
      <w:r w:rsidR="00B546E2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961673" w:rsidRPr="008371CB">
        <w:rPr>
          <w:rFonts w:asciiTheme="minorHAnsi" w:eastAsia="DFKai-SB" w:hAnsiTheme="minorHAnsi" w:cstheme="minorHAnsi"/>
          <w:color w:val="auto"/>
        </w:rPr>
        <w:t>DNA duplex would be more appropriate.</w:t>
      </w:r>
    </w:p>
    <w:p w14:paraId="3C8EAC38" w14:textId="77777777" w:rsidR="00531D87" w:rsidRPr="008371CB" w:rsidRDefault="00531D87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</w:p>
    <w:p w14:paraId="12628C1F" w14:textId="47291148" w:rsidR="007060FB" w:rsidRPr="008371CB" w:rsidRDefault="00BF4E80" w:rsidP="008371CB">
      <w:pPr>
        <w:widowControl/>
        <w:rPr>
          <w:rFonts w:asciiTheme="minorHAnsi" w:eastAsia="DFKai-SB" w:hAnsiTheme="minorHAnsi" w:cstheme="minorHAnsi"/>
          <w:color w:val="auto"/>
          <w:lang w:eastAsia="zh-TW"/>
        </w:rPr>
      </w:pPr>
      <w:r w:rsidRPr="008371CB">
        <w:rPr>
          <w:rFonts w:asciiTheme="minorHAnsi" w:eastAsia="DFKai-SB" w:hAnsiTheme="minorHAnsi" w:cstheme="minorHAnsi"/>
          <w:color w:val="auto"/>
          <w:lang w:eastAsia="zh-TW"/>
        </w:rPr>
        <w:t>I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nteresting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>ly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, the </w:t>
      </w:r>
      <w:r w:rsidR="0001155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MALDI-TOF MS method generated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UDG kinetic parameters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nd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enzyme unit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the G:U reaction (</w:t>
      </w:r>
      <w:r w:rsidR="00046860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 xml:space="preserve">Figure 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3A</w:t>
      </w:r>
      <w:r w:rsidR="005C3EB6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–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C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) were very similar to conventional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ly derived results using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  <w:vertAlign w:val="superscript"/>
          <w:lang w:eastAsia="zh-TW"/>
        </w:rPr>
        <w:t>3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H-uracil</w:t>
      </w:r>
      <w:hyperlink w:anchor="_ENREF_38" w:tooltip="Lindahl, 1977 #1018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 &lt;EndNote&gt;&lt;Cite&gt;&lt;Author&gt;Lindahl&lt;/Author&gt;&lt;Year&gt;1977&lt;/Year&gt;&lt;RecNum&gt;1018&lt;/RecNum&gt;&lt;DisplayText&gt;&lt;style face="superscript"&gt;38&lt;/style&gt;&lt;/DisplayText&gt;&lt;record&gt;&lt;rec-number&gt;1018&lt;/rec-number&gt;&lt;foreign-keys&gt;&lt;key app="EN" db-id="rzw2esz9qdaw2ce5s2ep2swffxsadp0s9twz" timestamp="1531352038"&gt;1018&lt;/key&gt;&lt;/foreign-keys&gt;&lt;ref-type name="Journal Article"&gt;17&lt;/ref-type&gt;&lt;contributors&gt;&lt;authors&gt;&lt;author&gt;Lindahl, Tomas&lt;/author&gt;&lt;author&gt;Ljungquist, Siv&lt;/author&gt;&lt;author&gt;Siegert, Wolfgang&lt;/author&gt;&lt;author&gt;Nyberg, Barbro&lt;/author&gt;&lt;author&gt;Sperens, BDNA&lt;/author&gt;&lt;/authors&gt;&lt;/contributors&gt;&lt;titles&gt;&lt;title&gt;DNA N-glycosidases: properties of uracil-DNA glycosidase from Escherichia coli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/alt-periodical&gt;&lt;pages&gt;3286-3294&lt;/pages&gt;&lt;volume&gt;252&lt;/volume&gt;&lt;number&gt;10&lt;/number&gt;&lt;dates&gt;&lt;year&gt;1977&lt;/year&gt;&lt;/dates&gt;&lt;isbn&gt;0021-9258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TW"/>
          </w:rPr>
          <w:t>38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</w:hyperlink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. However,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single G:U substrate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n this study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is very different from PBS1 </w:t>
      </w:r>
      <w:r w:rsidR="001A3E1A" w:rsidRPr="008371CB">
        <w:rPr>
          <w:rFonts w:asciiTheme="minorHAnsi" w:eastAsia="DFKai-SB" w:hAnsiTheme="minorHAnsi" w:cstheme="minorHAnsi"/>
          <w:color w:val="auto"/>
          <w:lang w:eastAsia="zh-TW"/>
        </w:rPr>
        <w:t>bacteriophage DNA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previously described </w:t>
      </w:r>
      <w:r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with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multiple A:U</w:t>
      </w:r>
      <w:r w:rsidR="00AD00A2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from DNA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1A3E1A" w:rsidRPr="008371CB">
        <w:rPr>
          <w:rFonts w:asciiTheme="minorHAnsi" w:eastAsia="DFKai-SB" w:hAnsiTheme="minorHAnsi" w:cstheme="minorHAnsi"/>
          <w:color w:val="auto"/>
          <w:lang w:eastAsia="zh-TW"/>
        </w:rPr>
        <w:t>synthesis errors</w:t>
      </w:r>
      <w:hyperlink w:anchor="_ENREF_38" w:tooltip="Lindahl, 1977 #1018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 &lt;EndNote&gt;&lt;Cite&gt;&lt;Author&gt;Lindahl&lt;/Author&gt;&lt;Year&gt;1977&lt;/Year&gt;&lt;RecNum&gt;1018&lt;/RecNum&gt;&lt;DisplayText&gt;&lt;style face="superscript"&gt;38&lt;/style&gt;&lt;/DisplayText&gt;&lt;record&gt;&lt;rec-number&gt;1018&lt;/rec-number&gt;&lt;foreign-keys&gt;&lt;key app="EN" db-id="rzw2esz9qdaw2ce5s2ep2swffxsadp0s9twz" timestamp="1531352038"&gt;1018&lt;/key&gt;&lt;/foreign-keys&gt;&lt;ref-type name="Journal Article"&gt;17&lt;/ref-type&gt;&lt;contributors&gt;&lt;authors&gt;&lt;author&gt;Lindahl, Tomas&lt;/author&gt;&lt;author&gt;Ljungquist, Siv&lt;/author&gt;&lt;author&gt;Siegert, Wolfgang&lt;/author&gt;&lt;author&gt;Nyberg, Barbro&lt;/author&gt;&lt;author&gt;Sperens, BDNA&lt;/author&gt;&lt;/authors&gt;&lt;/contributors&gt;&lt;titles&gt;&lt;title&gt;DNA N-glycosidases: properties of uracil-DNA glycosidase from Escherichia coli&lt;/title&gt;&lt;secondary-title&gt;Journal of Biological Chemistry&lt;/secondary-title&gt;&lt;alt-title&gt;J Biol Chem&lt;/alt-title&gt;&lt;/titles&gt;&lt;periodical&gt;&lt;full-title&gt;Journal of Biological Chemistry&lt;/full-title&gt;&lt;/periodical&gt;&lt;alt-periodical&gt;&lt;full-title&gt;J Biol Chem&lt;/full-title&gt;&lt;/alt-periodical&gt;&lt;pages&gt;3286-3294&lt;/pages&gt;&lt;volume&gt;252&lt;/volume&gt;&lt;number&gt;10&lt;/number&gt;&lt;dates&gt;&lt;year&gt;1977&lt;/year&gt;&lt;/dates&gt;&lt;isbn&gt;0021-9258&lt;/isbn&gt;&lt;urls&gt;&lt;/urls&gt;&lt;/record&gt;&lt;/Cite&gt;&lt;/EndNote&gt;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TW"/>
          </w:rPr>
          <w:t>38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</w:hyperlink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Moreover</w:t>
      </w:r>
      <w:r w:rsidR="005243A2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,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UDG </w:t>
      </w:r>
      <w:r w:rsidR="00011555" w:rsidRPr="008371CB">
        <w:rPr>
          <w:rFonts w:asciiTheme="minorHAnsi" w:eastAsia="DFKai-SB" w:hAnsiTheme="minorHAnsi" w:cstheme="minorHAnsi"/>
          <w:color w:val="auto"/>
          <w:lang w:eastAsia="zh-TW"/>
        </w:rPr>
        <w:t>showed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3 times higher activity with G:U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than</w:t>
      </w:r>
      <w:r w:rsidR="0001155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with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A:U </w:t>
      </w:r>
      <w:r w:rsidR="005243A2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substrate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(</w:t>
      </w:r>
      <w:r w:rsidR="007060FB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Table 1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,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TW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  <w:vertAlign w:val="subscript"/>
          <w:lang w:eastAsia="zh-TW"/>
        </w:rPr>
        <w:t>m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nd </w:t>
      </w:r>
      <w:r w:rsidR="007060FB" w:rsidRPr="008371CB">
        <w:rPr>
          <w:rFonts w:asciiTheme="minorHAnsi" w:eastAsia="DFKai-SB" w:hAnsiTheme="minorHAnsi" w:cstheme="minorHAnsi"/>
          <w:i/>
          <w:color w:val="auto"/>
          <w:lang w:eastAsia="zh-TW"/>
        </w:rPr>
        <w:t>K</w:t>
      </w:r>
      <w:r w:rsidR="007060FB" w:rsidRPr="008371CB">
        <w:rPr>
          <w:rFonts w:asciiTheme="minorHAnsi" w:eastAsia="DFKai-SB" w:hAnsiTheme="minorHAnsi" w:cstheme="minorHAnsi"/>
          <w:color w:val="auto"/>
          <w:vertAlign w:val="subscript"/>
          <w:lang w:eastAsia="zh-TW"/>
        </w:rPr>
        <w:t>cat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of G:U versus A:U).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T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his seemingly contradictory 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>result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can be attributed to </w:t>
      </w:r>
      <w:r w:rsidR="00D917D7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DNA sequence </w:t>
      </w:r>
      <w:r w:rsidR="00823CD0" w:rsidRPr="008371CB">
        <w:rPr>
          <w:rFonts w:asciiTheme="minorHAnsi" w:eastAsia="DFKai-SB" w:hAnsiTheme="minorHAnsi" w:cstheme="minorHAnsi"/>
          <w:color w:val="auto"/>
          <w:lang w:eastAsia="zh-TW"/>
        </w:rPr>
        <w:t>of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PBS1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substrate contain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ing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36% of U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in 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form of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multiple A:U </w:t>
      </w:r>
      <w:r w:rsidR="007E2AC3" w:rsidRPr="008371CB">
        <w:rPr>
          <w:rFonts w:asciiTheme="minorHAnsi" w:eastAsia="DFKai-SB" w:hAnsiTheme="minorHAnsi" w:cstheme="minorHAnsi"/>
          <w:color w:val="auto"/>
          <w:lang w:eastAsia="zh-TW"/>
        </w:rPr>
        <w:t>lesion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hyperlink w:anchor="_ENREF_45" w:tooltip="Lindahl, 1980 #1494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>
            <w:fldData xml:space="preserve">PEVuZE5vdGU+PENpdGU+PEF1dGhvcj5MaW5kYWhsPC9BdXRob3I+PFllYXI+MTk4MDwvWWVhcj48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>
            <w:fldData xml:space="preserve">PEVuZE5vdGU+PENpdGU+PEF1dGhvcj5MaW5kYWhsPC9BdXRob3I+PFllYXI+MTk4MDwvWWVhcj48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TW"/>
          </w:rPr>
          <w:t>45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</w:hyperlink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compar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>ed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to only 3% 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f U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in 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the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G:U substrate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(</w:t>
      </w:r>
      <w:r w:rsidR="00015B86" w:rsidRPr="008371CB">
        <w:rPr>
          <w:rFonts w:asciiTheme="minorHAnsi" w:eastAsia="DFKai-SB" w:hAnsiTheme="minorHAnsi" w:cstheme="minorHAnsi"/>
          <w:b/>
          <w:bCs/>
          <w:color w:val="auto"/>
          <w:lang w:eastAsia="zh-TW"/>
        </w:rPr>
        <w:t>Table 1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>.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>Meanwhile,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UDG is a very ‘processive’ enzyme, </w:t>
      </w:r>
      <w:r w:rsidR="00132FF9" w:rsidRPr="008371CB">
        <w:rPr>
          <w:rFonts w:asciiTheme="minorHAnsi" w:eastAsia="DFKai-SB" w:hAnsiTheme="minorHAnsi" w:cstheme="minorHAnsi"/>
          <w:color w:val="auto"/>
          <w:lang w:eastAsia="zh-TW"/>
        </w:rPr>
        <w:t>i.e.,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a single protein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–</w:t>
      </w:r>
      <w:r w:rsidR="00D75BBD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DNA binding event 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elicits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>multiple uracil cleavage</w:t>
      </w:r>
      <w:r w:rsidR="00015B86" w:rsidRPr="008371CB">
        <w:rPr>
          <w:rFonts w:asciiTheme="minorHAnsi" w:eastAsia="DFKai-SB" w:hAnsiTheme="minorHAnsi" w:cstheme="minorHAnsi"/>
          <w:color w:val="auto"/>
          <w:lang w:eastAsia="zh-TW"/>
        </w:rPr>
        <w:t>s</w:t>
      </w:r>
      <w:hyperlink w:anchor="_ENREF_12" w:tooltip="Bennett, 1995 #1492" w:history="1"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>
            <w:fldData xml:space="preserve">PEVuZE5vdGU+PENpdGU+PEF1dGhvcj5CZW5uZXR0PC9BdXRob3I+PFllYXI+MTk5NTwvWWVhcj48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begin">
            <w:fldData xml:space="preserve">PEVuZE5vdGU+PENpdGU+PEF1dGhvcj5CZW5uZXR0PC9BdXRob3I+PFllYXI+MTk5NTwvWWVhcj48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</w:fldData>
          </w:fldCha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instrText xml:space="preserve"> ADDIN EN.CITE.DATA </w:instrTex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separate"/>
        </w:r>
        <w:r w:rsidR="00F54A69" w:rsidRPr="008371CB">
          <w:rPr>
            <w:rFonts w:asciiTheme="minorHAnsi" w:eastAsia="DFKai-SB" w:hAnsiTheme="minorHAnsi" w:cstheme="minorHAnsi"/>
            <w:noProof/>
            <w:color w:val="auto"/>
            <w:vertAlign w:val="superscript"/>
            <w:lang w:eastAsia="zh-TW"/>
          </w:rPr>
          <w:t>12</w:t>
        </w:r>
        <w:r w:rsidR="00F54A69" w:rsidRPr="008371CB">
          <w:rPr>
            <w:rFonts w:asciiTheme="minorHAnsi" w:eastAsia="DFKai-SB" w:hAnsiTheme="minorHAnsi" w:cstheme="minorHAnsi"/>
            <w:color w:val="auto"/>
            <w:lang w:eastAsia="zh-TW"/>
          </w:rPr>
          <w:fldChar w:fldCharType="end"/>
        </w:r>
      </w:hyperlink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. </w:t>
      </w:r>
      <w:r w:rsidR="006B6A13" w:rsidRPr="008371CB">
        <w:rPr>
          <w:rFonts w:asciiTheme="minorHAnsi" w:eastAsia="DFKai-SB" w:hAnsiTheme="minorHAnsi" w:cstheme="minorHAnsi"/>
          <w:color w:val="auto"/>
          <w:lang w:eastAsia="zh-TW"/>
        </w:rPr>
        <w:t>The finding of a near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6B6A13" w:rsidRPr="008371CB">
        <w:rPr>
          <w:rFonts w:asciiTheme="minorHAnsi" w:eastAsia="DFKai-SB" w:hAnsiTheme="minorHAnsi" w:cstheme="minorHAnsi"/>
          <w:color w:val="auto"/>
          <w:lang w:eastAsia="zh-TW"/>
        </w:rPr>
        <w:t>perfect one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6B6A13" w:rsidRPr="008371CB">
        <w:rPr>
          <w:rFonts w:asciiTheme="minorHAnsi" w:eastAsia="DFKai-SB" w:hAnsiTheme="minorHAnsi" w:cstheme="minorHAnsi"/>
          <w:color w:val="auto"/>
          <w:lang w:eastAsia="zh-TW"/>
        </w:rPr>
        <w:t>to</w:t>
      </w:r>
      <w:r w:rsidR="005C3EB6" w:rsidRPr="008371CB">
        <w:rPr>
          <w:rFonts w:asciiTheme="minorHAnsi" w:eastAsia="DFKai-SB" w:hAnsiTheme="minorHAnsi" w:cstheme="minorHAnsi"/>
          <w:color w:val="auto"/>
          <w:lang w:eastAsia="zh-TW"/>
        </w:rPr>
        <w:t>-</w:t>
      </w:r>
      <w:r w:rsidR="006B6A1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one correlation between these two UDG methods makes this MS method an attractive option instead of the traditional radioisotope assay. </w:t>
      </w:r>
      <w:r w:rsidR="007060FB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  </w:t>
      </w:r>
    </w:p>
    <w:p w14:paraId="6729E9A6" w14:textId="77777777" w:rsidR="00B109B3" w:rsidRPr="008371CB" w:rsidRDefault="00B109B3" w:rsidP="008371CB">
      <w:pPr>
        <w:widowControl/>
        <w:rPr>
          <w:rFonts w:asciiTheme="minorHAnsi" w:eastAsia="DFKai-SB" w:hAnsiTheme="minorHAnsi" w:cstheme="minorHAnsi"/>
          <w:color w:val="auto"/>
        </w:rPr>
      </w:pPr>
    </w:p>
    <w:p w14:paraId="54A54C52" w14:textId="238D61F3" w:rsidR="00B109B3" w:rsidRPr="008371CB" w:rsidRDefault="00015B86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eastAsia="DFKai-SB" w:hAnsiTheme="minorHAnsi" w:cstheme="minorHAnsi"/>
          <w:color w:val="auto"/>
        </w:rPr>
        <w:t xml:space="preserve">This approach is easily scalable.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All </w:t>
      </w:r>
      <w:r w:rsidR="00ED7D11" w:rsidRPr="008371CB">
        <w:rPr>
          <w:rFonts w:asciiTheme="minorHAnsi" w:eastAsia="DFKai-SB" w:hAnsiTheme="minorHAnsi" w:cstheme="minorHAnsi"/>
          <w:color w:val="auto"/>
        </w:rPr>
        <w:t xml:space="preserve">UDG </w:t>
      </w:r>
      <w:r w:rsidR="00132FF9" w:rsidRPr="008371CB">
        <w:rPr>
          <w:rFonts w:asciiTheme="minorHAnsi" w:eastAsia="DFKai-SB" w:hAnsiTheme="minorHAnsi" w:cstheme="minorHAnsi"/>
          <w:color w:val="auto"/>
        </w:rPr>
        <w:t>reaction</w:t>
      </w:r>
      <w:r w:rsidR="00ED7D11" w:rsidRPr="008371CB">
        <w:rPr>
          <w:rFonts w:asciiTheme="minorHAnsi" w:eastAsia="DFKai-SB" w:hAnsiTheme="minorHAnsi" w:cstheme="minorHAnsi"/>
          <w:color w:val="auto"/>
        </w:rPr>
        <w:t>s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ED7D11" w:rsidRPr="008371CB">
        <w:rPr>
          <w:rFonts w:asciiTheme="minorHAnsi" w:eastAsia="DFKai-SB" w:hAnsiTheme="minorHAnsi" w:cstheme="minorHAnsi"/>
          <w:color w:val="auto"/>
        </w:rPr>
        <w:t xml:space="preserve">in </w:t>
      </w:r>
      <w:r w:rsidR="00BF0AED" w:rsidRPr="008371CB">
        <w:rPr>
          <w:rFonts w:asciiTheme="minorHAnsi" w:eastAsia="DFKai-SB" w:hAnsiTheme="minorHAnsi" w:cstheme="minorHAnsi"/>
          <w:color w:val="auto"/>
        </w:rPr>
        <w:t>this study</w:t>
      </w:r>
      <w:r w:rsidR="00ED7D11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were performed </w:t>
      </w:r>
      <w:r w:rsidR="00ED7D11" w:rsidRPr="008371CB">
        <w:rPr>
          <w:rFonts w:asciiTheme="minorHAnsi" w:eastAsia="DFKai-SB" w:hAnsiTheme="minorHAnsi" w:cstheme="minorHAnsi"/>
          <w:color w:val="auto"/>
        </w:rPr>
        <w:t xml:space="preserve">manually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using </w:t>
      </w:r>
      <w:r w:rsidR="00ED7D11" w:rsidRPr="008371CB">
        <w:rPr>
          <w:rFonts w:asciiTheme="minorHAnsi" w:eastAsia="DFKai-SB" w:hAnsiTheme="minorHAnsi" w:cstheme="minorHAnsi"/>
          <w:color w:val="auto"/>
        </w:rPr>
        <w:t xml:space="preserve">micropipettes and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microcentrifuge tubes, </w:t>
      </w:r>
      <w:r w:rsidR="00EA71B7" w:rsidRPr="008371CB">
        <w:rPr>
          <w:rFonts w:asciiTheme="minorHAnsi" w:eastAsia="DFKai-SB" w:hAnsiTheme="minorHAnsi" w:cstheme="minorHAnsi"/>
          <w:color w:val="auto"/>
        </w:rPr>
        <w:t>with ~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30 </w:t>
      </w:r>
      <w:r w:rsidR="00D70B3B" w:rsidRPr="008371CB">
        <w:rPr>
          <w:rFonts w:asciiTheme="minorHAnsi" w:eastAsia="DFKai-SB" w:hAnsiTheme="minorHAnsi" w:cstheme="minorHAnsi"/>
          <w:color w:val="auto"/>
        </w:rPr>
        <w:t>test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s </w:t>
      </w:r>
      <w:r w:rsidR="00680F00" w:rsidRPr="008371CB">
        <w:rPr>
          <w:rFonts w:asciiTheme="minorHAnsi" w:eastAsia="DFKai-SB" w:hAnsiTheme="minorHAnsi" w:cstheme="minorHAnsi"/>
          <w:color w:val="auto"/>
        </w:rPr>
        <w:t>performed on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Pr="008371CB">
        <w:rPr>
          <w:rFonts w:asciiTheme="minorHAnsi" w:eastAsia="DFKai-SB" w:hAnsiTheme="minorHAnsi" w:cstheme="minorHAnsi"/>
          <w:color w:val="auto"/>
        </w:rPr>
        <w:t>a given day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EA71B7" w:rsidRPr="008371CB">
        <w:rPr>
          <w:rFonts w:asciiTheme="minorHAnsi" w:eastAsia="DFKai-SB" w:hAnsiTheme="minorHAnsi" w:cstheme="minorHAnsi"/>
          <w:color w:val="auto"/>
        </w:rPr>
        <w:t>Thus,</w:t>
      </w:r>
      <w:r w:rsidRPr="008371CB">
        <w:rPr>
          <w:rFonts w:asciiTheme="minorHAnsi" w:eastAsia="DFKai-SB" w:hAnsiTheme="minorHAnsi" w:cstheme="minorHAnsi"/>
          <w:color w:val="auto"/>
        </w:rPr>
        <w:t xml:space="preserve"> l</w:t>
      </w:r>
      <w:r w:rsidR="00B109B3" w:rsidRPr="008371CB">
        <w:rPr>
          <w:rFonts w:asciiTheme="minorHAnsi" w:eastAsia="DFKai-SB" w:hAnsiTheme="minorHAnsi" w:cstheme="minorHAnsi"/>
          <w:color w:val="auto"/>
        </w:rPr>
        <w:t>ess than one-tenth</w:t>
      </w:r>
      <w:r w:rsidR="00EA71B7" w:rsidRPr="008371CB">
        <w:rPr>
          <w:rFonts w:asciiTheme="minorHAnsi" w:eastAsia="DFKai-SB" w:hAnsiTheme="minorHAnsi" w:cstheme="minorHAnsi"/>
          <w:color w:val="auto"/>
        </w:rPr>
        <w:t xml:space="preserve"> the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capacity of the 384-well plate format </w:t>
      </w:r>
      <w:r w:rsidR="005243A2" w:rsidRPr="008371CB">
        <w:rPr>
          <w:rFonts w:asciiTheme="minorHAnsi" w:eastAsia="DFKai-SB" w:hAnsiTheme="minorHAnsi" w:cstheme="minorHAnsi"/>
          <w:color w:val="auto"/>
        </w:rPr>
        <w:t>chip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array for </w:t>
      </w:r>
      <w:r w:rsidR="00EA71B7" w:rsidRPr="008371CB">
        <w:rPr>
          <w:rFonts w:asciiTheme="minorHAnsi" w:eastAsia="DFKai-SB" w:hAnsiTheme="minorHAnsi" w:cstheme="minorHAnsi"/>
          <w:color w:val="auto"/>
        </w:rPr>
        <w:t xml:space="preserve">the </w:t>
      </w:r>
      <w:r w:rsidR="005243A2" w:rsidRPr="008371CB">
        <w:rPr>
          <w:rFonts w:asciiTheme="minorHAnsi" w:eastAsia="DFKai-SB" w:hAnsiTheme="minorHAnsi" w:cstheme="minorHAnsi"/>
          <w:color w:val="auto"/>
        </w:rPr>
        <w:t>MALDI-TOF MS system</w:t>
      </w:r>
      <w:r w:rsidR="00075935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07593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(see the </w:t>
      </w:r>
      <w:r w:rsidR="00075935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075935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described in </w:t>
      </w:r>
      <w:r w:rsidR="00EA71B7" w:rsidRPr="008371CB">
        <w:rPr>
          <w:rFonts w:asciiTheme="minorHAnsi" w:eastAsia="DFKai-SB" w:hAnsiTheme="minorHAnsi" w:cstheme="minorHAnsi"/>
          <w:color w:val="auto"/>
        </w:rPr>
        <w:t>sections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3</w:t>
      </w:r>
      <w:r w:rsidR="00EA71B7" w:rsidRPr="008371CB">
        <w:rPr>
          <w:rFonts w:asciiTheme="minorHAnsi" w:eastAsia="DFKai-SB" w:hAnsiTheme="minorHAnsi" w:cstheme="minorHAnsi"/>
          <w:color w:val="auto"/>
        </w:rPr>
        <w:t>–</w:t>
      </w:r>
      <w:r w:rsidR="00B109B3" w:rsidRPr="008371CB">
        <w:rPr>
          <w:rFonts w:asciiTheme="minorHAnsi" w:eastAsia="DFKai-SB" w:hAnsiTheme="minorHAnsi" w:cstheme="minorHAnsi"/>
          <w:color w:val="auto"/>
        </w:rPr>
        <w:t>5</w:t>
      </w:r>
      <w:r w:rsidRPr="008371CB">
        <w:rPr>
          <w:rFonts w:asciiTheme="minorHAnsi" w:eastAsia="DFKai-SB" w:hAnsiTheme="minorHAnsi" w:cstheme="minorHAnsi"/>
          <w:color w:val="auto"/>
        </w:rPr>
        <w:t xml:space="preserve"> was used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Pr="008371CB">
        <w:rPr>
          <w:rFonts w:asciiTheme="minorHAnsi" w:eastAsia="DFKai-SB" w:hAnsiTheme="minorHAnsi" w:cstheme="minorHAnsi"/>
          <w:color w:val="auto"/>
        </w:rPr>
        <w:t xml:space="preserve">In contrast, </w:t>
      </w:r>
      <w:r w:rsidR="00F02A93">
        <w:rPr>
          <w:rFonts w:asciiTheme="minorHAnsi" w:eastAsia="DFKai-SB" w:hAnsiTheme="minorHAnsi" w:cstheme="minorHAnsi"/>
          <w:color w:val="auto"/>
        </w:rPr>
        <w:t xml:space="preserve">the </w:t>
      </w:r>
      <w:r w:rsidRPr="008371CB">
        <w:rPr>
          <w:rFonts w:asciiTheme="minorHAnsi" w:eastAsia="DFKai-SB" w:hAnsiTheme="minorHAnsi" w:cstheme="minorHAnsi"/>
          <w:color w:val="auto"/>
        </w:rPr>
        <w:t>a</w:t>
      </w:r>
      <w:r w:rsidR="00332ABC" w:rsidRPr="008371CB">
        <w:rPr>
          <w:rFonts w:asciiTheme="minorHAnsi" w:eastAsia="DFKai-SB" w:hAnsiTheme="minorHAnsi" w:cstheme="minorHAnsi"/>
          <w:color w:val="auto"/>
        </w:rPr>
        <w:t>daptation of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332ABC" w:rsidRPr="008371CB">
        <w:rPr>
          <w:rFonts w:asciiTheme="minorHAnsi" w:eastAsia="DFKai-SB" w:hAnsiTheme="minorHAnsi" w:cstheme="minorHAnsi"/>
          <w:color w:val="auto"/>
        </w:rPr>
        <w:t xml:space="preserve">an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automated pipetting system for </w:t>
      </w:r>
      <w:r w:rsidRPr="008371CB">
        <w:rPr>
          <w:rFonts w:asciiTheme="minorHAnsi" w:eastAsia="DFKai-SB" w:hAnsiTheme="minorHAnsi" w:cstheme="minorHAnsi"/>
          <w:color w:val="auto"/>
        </w:rPr>
        <w:t xml:space="preserve">a </w:t>
      </w:r>
      <w:r w:rsidR="00B109B3" w:rsidRPr="008371CB">
        <w:rPr>
          <w:rFonts w:asciiTheme="minorHAnsi" w:eastAsia="DFKai-SB" w:hAnsiTheme="minorHAnsi" w:cstheme="minorHAnsi"/>
          <w:color w:val="auto"/>
        </w:rPr>
        <w:t>384-well microplate could easily</w:t>
      </w:r>
      <w:r w:rsidRPr="008371CB">
        <w:rPr>
          <w:rFonts w:asciiTheme="minorHAnsi" w:eastAsia="DFKai-SB" w:hAnsiTheme="minorHAnsi" w:cstheme="minorHAnsi"/>
          <w:color w:val="auto"/>
        </w:rPr>
        <w:t xml:space="preserve"> increase the daily output of this approach </w:t>
      </w:r>
      <w:r w:rsidR="00EA71B7" w:rsidRPr="008371CB">
        <w:rPr>
          <w:rFonts w:asciiTheme="minorHAnsi" w:eastAsia="DFKai-SB" w:hAnsiTheme="minorHAnsi" w:cstheme="minorHAnsi"/>
          <w:color w:val="auto"/>
        </w:rPr>
        <w:t>by</w:t>
      </w:r>
      <w:r w:rsidRPr="008371CB">
        <w:rPr>
          <w:rFonts w:asciiTheme="minorHAnsi" w:eastAsia="DFKai-SB" w:hAnsiTheme="minorHAnsi" w:cstheme="minorHAnsi"/>
          <w:color w:val="auto"/>
        </w:rPr>
        <w:t xml:space="preserve"> us</w:t>
      </w:r>
      <w:r w:rsidR="00EA71B7" w:rsidRPr="008371CB">
        <w:rPr>
          <w:rFonts w:asciiTheme="minorHAnsi" w:eastAsia="DFKai-SB" w:hAnsiTheme="minorHAnsi" w:cstheme="minorHAnsi"/>
          <w:color w:val="auto"/>
        </w:rPr>
        <w:t xml:space="preserve">ing </w:t>
      </w:r>
      <w:r w:rsidRPr="008371CB">
        <w:rPr>
          <w:rFonts w:asciiTheme="minorHAnsi" w:eastAsia="DFKai-SB" w:hAnsiTheme="minorHAnsi" w:cstheme="minorHAnsi"/>
          <w:color w:val="auto"/>
        </w:rPr>
        <w:t>the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acid </w:t>
      </w:r>
      <w:r w:rsidR="00332ABC" w:rsidRPr="008371CB">
        <w:rPr>
          <w:rFonts w:asciiTheme="minorHAnsi" w:eastAsia="DFKai-SB" w:hAnsiTheme="minorHAnsi" w:cstheme="minorHAnsi"/>
          <w:color w:val="auto"/>
        </w:rPr>
        <w:t>termination method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EA71B7" w:rsidRPr="008371CB">
        <w:rPr>
          <w:rFonts w:asciiTheme="minorHAnsi" w:hAnsiTheme="minorHAnsi" w:cstheme="minorHAnsi"/>
          <w:color w:val="auto"/>
        </w:rPr>
        <w:t>Thus,</w:t>
      </w:r>
      <w:r w:rsidR="00544531" w:rsidRPr="008371CB">
        <w:rPr>
          <w:rFonts w:asciiTheme="minorHAnsi" w:hAnsiTheme="minorHAnsi" w:cstheme="minorHAnsi"/>
          <w:color w:val="auto"/>
        </w:rPr>
        <w:t xml:space="preserve"> 300 UDG reactions</w:t>
      </w:r>
      <w:r w:rsidR="00EA71B7" w:rsidRPr="008371CB">
        <w:rPr>
          <w:rFonts w:asciiTheme="minorHAnsi" w:hAnsiTheme="minorHAnsi" w:cstheme="minorHAnsi"/>
          <w:color w:val="auto"/>
        </w:rPr>
        <w:t xml:space="preserve"> would </w:t>
      </w:r>
      <w:r w:rsidR="00B109B3" w:rsidRPr="008371CB">
        <w:rPr>
          <w:rFonts w:asciiTheme="minorHAnsi" w:hAnsiTheme="minorHAnsi" w:cstheme="minorHAnsi"/>
          <w:color w:val="auto"/>
        </w:rPr>
        <w:t xml:space="preserve">take </w:t>
      </w:r>
      <w:r w:rsidR="00EA71B7" w:rsidRPr="008371CB">
        <w:rPr>
          <w:rFonts w:asciiTheme="minorHAnsi" w:hAnsiTheme="minorHAnsi" w:cstheme="minorHAnsi"/>
          <w:color w:val="auto"/>
        </w:rPr>
        <w:t>~</w:t>
      </w:r>
      <w:r w:rsidR="00B109B3" w:rsidRPr="008371CB">
        <w:rPr>
          <w:rFonts w:asciiTheme="minorHAnsi" w:hAnsiTheme="minorHAnsi" w:cstheme="minorHAnsi"/>
          <w:color w:val="auto"/>
        </w:rPr>
        <w:t xml:space="preserve">1 h. </w:t>
      </w:r>
      <w:r w:rsidR="00132FF9" w:rsidRPr="008371CB">
        <w:rPr>
          <w:rFonts w:asciiTheme="minorHAnsi" w:hAnsiTheme="minorHAnsi" w:cstheme="minorHAnsi"/>
          <w:color w:val="auto"/>
        </w:rPr>
        <w:t>T</w:t>
      </w:r>
      <w:r w:rsidR="00B109B3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he </w:t>
      </w:r>
      <w:r w:rsidR="00075935" w:rsidRPr="008371CB">
        <w:rPr>
          <w:rFonts w:asciiTheme="minorHAnsi" w:eastAsia="DFKai-SB" w:hAnsiTheme="minorHAnsi" w:cstheme="minorHAnsi"/>
          <w:color w:val="auto"/>
        </w:rPr>
        <w:t xml:space="preserve">MALDI-TOF MS system </w:t>
      </w:r>
      <w:r w:rsidR="00075935" w:rsidRPr="008371CB">
        <w:rPr>
          <w:rFonts w:asciiTheme="minorHAnsi" w:eastAsia="DFKai-SB" w:hAnsiTheme="minorHAnsi" w:cstheme="minorHAnsi"/>
          <w:color w:val="auto"/>
          <w:lang w:eastAsia="zh-TW"/>
        </w:rPr>
        <w:t xml:space="preserve">(see the </w:t>
      </w:r>
      <w:r w:rsidR="00075935" w:rsidRPr="008371CB">
        <w:rPr>
          <w:rFonts w:asciiTheme="minorHAnsi" w:eastAsia="DFKai-SB" w:hAnsiTheme="minorHAnsi" w:cstheme="minorHAnsi"/>
          <w:b/>
          <w:color w:val="auto"/>
          <w:lang w:eastAsia="zh-TW"/>
        </w:rPr>
        <w:t>Table of Materials</w:t>
      </w:r>
      <w:r w:rsidR="00075935" w:rsidRPr="008371CB">
        <w:rPr>
          <w:rFonts w:asciiTheme="minorHAnsi" w:eastAsia="DFKai-SB" w:hAnsiTheme="minorHAnsi" w:cstheme="minorHAnsi"/>
          <w:color w:val="auto"/>
          <w:lang w:eastAsia="zh-TW"/>
        </w:rPr>
        <w:t>)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332ABC" w:rsidRPr="008371CB">
        <w:rPr>
          <w:rFonts w:asciiTheme="minorHAnsi" w:eastAsia="DFKai-SB" w:hAnsiTheme="minorHAnsi" w:cstheme="minorHAnsi"/>
          <w:color w:val="auto"/>
        </w:rPr>
        <w:t xml:space="preserve">could </w:t>
      </w:r>
      <w:r w:rsidR="00544531" w:rsidRPr="008371CB">
        <w:rPr>
          <w:rFonts w:asciiTheme="minorHAnsi" w:eastAsia="DFKai-SB" w:hAnsiTheme="minorHAnsi" w:cstheme="minorHAnsi"/>
          <w:color w:val="auto"/>
        </w:rPr>
        <w:t>output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075935" w:rsidRPr="008371CB">
        <w:rPr>
          <w:rFonts w:asciiTheme="minorHAnsi" w:eastAsia="DFKai-SB" w:hAnsiTheme="minorHAnsi" w:cstheme="minorHAnsi"/>
          <w:color w:val="auto"/>
        </w:rPr>
        <w:t>mass spectra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data for up to 300 </w:t>
      </w:r>
      <w:r w:rsidR="009B125D" w:rsidRPr="008371CB">
        <w:rPr>
          <w:rFonts w:asciiTheme="minorHAnsi" w:eastAsia="DFKai-SB" w:hAnsiTheme="minorHAnsi" w:cstheme="minorHAnsi"/>
          <w:color w:val="auto"/>
        </w:rPr>
        <w:t>reaction</w:t>
      </w:r>
      <w:r w:rsidR="00B109B3" w:rsidRPr="008371CB">
        <w:rPr>
          <w:rFonts w:asciiTheme="minorHAnsi" w:eastAsia="DFKai-SB" w:hAnsiTheme="minorHAnsi" w:cstheme="minorHAnsi"/>
          <w:color w:val="auto"/>
        </w:rPr>
        <w:t>s</w:t>
      </w:r>
      <w:r w:rsidR="00332ABC" w:rsidRPr="008371CB">
        <w:rPr>
          <w:rFonts w:asciiTheme="minorHAnsi" w:eastAsia="DFKai-SB" w:hAnsiTheme="minorHAnsi" w:cstheme="minorHAnsi"/>
          <w:color w:val="auto"/>
        </w:rPr>
        <w:t xml:space="preserve"> in </w:t>
      </w:r>
      <w:r w:rsidR="00544531" w:rsidRPr="008371CB">
        <w:rPr>
          <w:rFonts w:asciiTheme="minorHAnsi" w:eastAsia="DFKai-SB" w:hAnsiTheme="minorHAnsi" w:cstheme="minorHAnsi"/>
          <w:color w:val="auto"/>
        </w:rPr>
        <w:t>1 h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. </w:t>
      </w:r>
      <w:r w:rsidR="00E93883" w:rsidRPr="008371CB">
        <w:rPr>
          <w:rFonts w:asciiTheme="minorHAnsi" w:eastAsia="DFKai-SB" w:hAnsiTheme="minorHAnsi" w:cstheme="minorHAnsi"/>
          <w:color w:val="auto"/>
        </w:rPr>
        <w:t>Hence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, </w:t>
      </w:r>
      <w:r w:rsidR="00B109B3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a streamlined </w:t>
      </w:r>
      <w:r w:rsidR="009B125D" w:rsidRPr="008371CB">
        <w:rPr>
          <w:rFonts w:asciiTheme="minorHAnsi" w:eastAsia="DFKai-SB" w:hAnsiTheme="minorHAnsi" w:cstheme="minorHAnsi"/>
          <w:color w:val="auto"/>
        </w:rPr>
        <w:t>process</w:t>
      </w:r>
      <w:r w:rsidR="009B125D" w:rsidRPr="008371CB">
        <w:rPr>
          <w:rFonts w:asciiTheme="minorHAnsi" w:eastAsia="DFKai-SB" w:hAnsiTheme="minorHAnsi" w:cstheme="minorHAnsi"/>
          <w:color w:val="auto"/>
          <w:lang w:eastAsia="zh-HK"/>
        </w:rPr>
        <w:t xml:space="preserve">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would </w:t>
      </w:r>
      <w:r w:rsidR="00680F00" w:rsidRPr="008371CB">
        <w:rPr>
          <w:rFonts w:asciiTheme="minorHAnsi" w:eastAsia="DFKai-SB" w:hAnsiTheme="minorHAnsi" w:cstheme="minorHAnsi"/>
          <w:color w:val="auto"/>
        </w:rPr>
        <w:t xml:space="preserve">require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2 h to </w:t>
      </w:r>
      <w:r w:rsidR="009B125D" w:rsidRPr="008371CB">
        <w:rPr>
          <w:rFonts w:asciiTheme="minorHAnsi" w:eastAsia="DFKai-SB" w:hAnsiTheme="minorHAnsi" w:cstheme="minorHAnsi"/>
          <w:color w:val="auto"/>
        </w:rPr>
        <w:t xml:space="preserve">complete 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300 </w:t>
      </w:r>
      <w:r w:rsidR="00075935" w:rsidRPr="008371CB">
        <w:rPr>
          <w:rFonts w:asciiTheme="minorHAnsi" w:eastAsia="DFKai-SB" w:hAnsiTheme="minorHAnsi" w:cstheme="minorHAnsi"/>
          <w:color w:val="auto"/>
        </w:rPr>
        <w:t>UDG</w:t>
      </w:r>
      <w:r w:rsidR="00B109B3" w:rsidRPr="008371CB">
        <w:rPr>
          <w:rFonts w:asciiTheme="minorHAnsi" w:eastAsia="DFKai-SB" w:hAnsiTheme="minorHAnsi" w:cstheme="minorHAnsi"/>
          <w:color w:val="auto"/>
        </w:rPr>
        <w:t xml:space="preserve"> </w:t>
      </w:r>
      <w:r w:rsidR="00132FF9" w:rsidRPr="008371CB">
        <w:rPr>
          <w:rFonts w:asciiTheme="minorHAnsi" w:eastAsia="DFKai-SB" w:hAnsiTheme="minorHAnsi" w:cstheme="minorHAnsi"/>
          <w:color w:val="auto"/>
        </w:rPr>
        <w:t xml:space="preserve">MALDI-TOF MS </w:t>
      </w:r>
      <w:r w:rsidR="009B125D" w:rsidRPr="008371CB">
        <w:rPr>
          <w:rFonts w:asciiTheme="minorHAnsi" w:eastAsia="DFKai-SB" w:hAnsiTheme="minorHAnsi" w:cstheme="minorHAnsi"/>
          <w:color w:val="auto"/>
        </w:rPr>
        <w:t>assay</w:t>
      </w:r>
      <w:r w:rsidR="00B109B3" w:rsidRPr="008371CB">
        <w:rPr>
          <w:rFonts w:asciiTheme="minorHAnsi" w:eastAsia="DFKai-SB" w:hAnsiTheme="minorHAnsi" w:cstheme="minorHAnsi"/>
          <w:color w:val="auto"/>
        </w:rPr>
        <w:t>s.</w:t>
      </w:r>
      <w:r w:rsidR="00332ABC" w:rsidRPr="008371CB">
        <w:rPr>
          <w:rFonts w:asciiTheme="minorHAnsi" w:eastAsia="DFKai-SB" w:hAnsiTheme="minorHAnsi" w:cstheme="minorHAnsi"/>
          <w:color w:val="auto"/>
        </w:rPr>
        <w:t xml:space="preserve"> </w:t>
      </w:r>
    </w:p>
    <w:p w14:paraId="5436F5E6" w14:textId="77777777" w:rsidR="007060FB" w:rsidRPr="008371CB" w:rsidRDefault="007060FB" w:rsidP="008371CB">
      <w:pPr>
        <w:widowControl/>
        <w:rPr>
          <w:rFonts w:asciiTheme="minorHAnsi" w:hAnsiTheme="minorHAnsi" w:cstheme="minorHAnsi"/>
          <w:color w:val="auto"/>
        </w:rPr>
      </w:pPr>
    </w:p>
    <w:p w14:paraId="1734505F" w14:textId="5C8153EF" w:rsidR="00AA03DF" w:rsidRPr="008371CB" w:rsidRDefault="00AA03DF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162850BF" w14:textId="1FC4D1C8" w:rsidR="001F5CCB" w:rsidRPr="008371CB" w:rsidRDefault="001534F5" w:rsidP="008371CB">
      <w:pPr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lastRenderedPageBreak/>
        <w:t xml:space="preserve">We thank the NCFPB Integrated Core Facility for Functional Genomics (Taipei, Taiwan) and </w:t>
      </w:r>
      <w:r w:rsidR="005C5821" w:rsidRPr="008371CB">
        <w:rPr>
          <w:rFonts w:asciiTheme="minorHAnsi" w:hAnsiTheme="minorHAnsi" w:cstheme="minorHAnsi"/>
          <w:color w:val="auto"/>
        </w:rPr>
        <w:t xml:space="preserve">the </w:t>
      </w:r>
      <w:r w:rsidRPr="008371CB">
        <w:rPr>
          <w:rFonts w:asciiTheme="minorHAnsi" w:hAnsiTheme="minorHAnsi" w:cstheme="minorHAnsi"/>
          <w:color w:val="auto"/>
        </w:rPr>
        <w:t xml:space="preserve">NRPB Pharmacogenomics Lab (Taipei, Taiwan) for </w:t>
      </w:r>
      <w:r w:rsidR="005C5821" w:rsidRPr="008371CB">
        <w:rPr>
          <w:rFonts w:asciiTheme="minorHAnsi" w:hAnsiTheme="minorHAnsi" w:cstheme="minorHAnsi"/>
          <w:color w:val="auto"/>
        </w:rPr>
        <w:t xml:space="preserve">their </w:t>
      </w:r>
      <w:r w:rsidRPr="008371CB">
        <w:rPr>
          <w:rFonts w:asciiTheme="minorHAnsi" w:hAnsiTheme="minorHAnsi" w:cstheme="minorHAnsi"/>
          <w:color w:val="auto"/>
        </w:rPr>
        <w:t>technical support.</w:t>
      </w:r>
      <w:r w:rsidR="008F1E16" w:rsidRPr="008371CB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1F5CCB" w:rsidRPr="008371CB">
        <w:rPr>
          <w:rFonts w:asciiTheme="minorHAnsi" w:hAnsiTheme="minorHAnsi" w:cstheme="minorHAnsi"/>
          <w:color w:val="auto"/>
        </w:rPr>
        <w:t xml:space="preserve">This work was supported by </w:t>
      </w:r>
      <w:r w:rsidR="006536BB">
        <w:rPr>
          <w:rFonts w:asciiTheme="minorHAnsi" w:hAnsiTheme="minorHAnsi" w:cstheme="minorHAnsi"/>
          <w:color w:val="auto"/>
        </w:rPr>
        <w:t xml:space="preserve">the </w:t>
      </w:r>
      <w:r w:rsidR="001F5CCB" w:rsidRPr="008371CB">
        <w:rPr>
          <w:rFonts w:asciiTheme="minorHAnsi" w:hAnsiTheme="minorHAnsi" w:cstheme="minorHAnsi"/>
          <w:color w:val="auto"/>
        </w:rPr>
        <w:t>Ministry of Science and Technology, Taiwan, R.O.C. [grant number MOST109-2314-B-002 -186 to K.-Y.S., MOST 107-2320-B-002-016-MY3 to S.-Y.C.</w:t>
      </w:r>
      <w:r w:rsidR="00B109B3" w:rsidRPr="008371CB">
        <w:rPr>
          <w:rFonts w:asciiTheme="minorHAnsi" w:hAnsiTheme="minorHAnsi" w:cstheme="minorHAnsi"/>
          <w:color w:val="auto"/>
        </w:rPr>
        <w:t>, MOST 110-2320-B-002-043 to W.-h.F.</w:t>
      </w:r>
      <w:r w:rsidR="001F5CCB" w:rsidRPr="008371CB">
        <w:rPr>
          <w:rFonts w:asciiTheme="minorHAnsi" w:hAnsiTheme="minorHAnsi" w:cstheme="minorHAnsi"/>
          <w:color w:val="auto"/>
        </w:rPr>
        <w:t xml:space="preserve">]. H.-L. C. is a recipient of </w:t>
      </w:r>
      <w:r w:rsidR="006536BB">
        <w:rPr>
          <w:rFonts w:asciiTheme="minorHAnsi" w:hAnsiTheme="minorHAnsi" w:cstheme="minorHAnsi"/>
          <w:color w:val="auto"/>
        </w:rPr>
        <w:t xml:space="preserve">a </w:t>
      </w:r>
      <w:r w:rsidR="001F5CCB" w:rsidRPr="008371CB">
        <w:rPr>
          <w:rFonts w:asciiTheme="minorHAnsi" w:hAnsiTheme="minorHAnsi" w:cstheme="minorHAnsi"/>
          <w:color w:val="auto"/>
        </w:rPr>
        <w:t xml:space="preserve">doctoral fellowship </w:t>
      </w:r>
      <w:r w:rsidR="00D24948">
        <w:rPr>
          <w:rFonts w:asciiTheme="minorHAnsi" w:hAnsiTheme="minorHAnsi" w:cstheme="minorHAnsi"/>
          <w:color w:val="auto"/>
        </w:rPr>
        <w:t>from</w:t>
      </w:r>
      <w:r w:rsidR="001F5CCB" w:rsidRPr="008371CB">
        <w:rPr>
          <w:rFonts w:asciiTheme="minorHAnsi" w:hAnsiTheme="minorHAnsi" w:cstheme="minorHAnsi"/>
          <w:color w:val="auto"/>
        </w:rPr>
        <w:t xml:space="preserve"> National Taiwan University. Funding for open access charge: Ministry of Science and Technology, R.O.C.</w:t>
      </w:r>
    </w:p>
    <w:p w14:paraId="56AF4DB3" w14:textId="77777777" w:rsidR="00B147E3" w:rsidRPr="008371CB" w:rsidRDefault="00B147E3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5D52ED8B" w14:textId="216FBCEB" w:rsidR="00AA03DF" w:rsidRPr="008371CB" w:rsidRDefault="00AA03DF" w:rsidP="008371CB">
      <w:pPr>
        <w:pStyle w:val="NormalWeb"/>
        <w:widowControl/>
        <w:spacing w:before="0" w:beforeAutospacing="0" w:after="0" w:afterAutospacing="0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color w:val="auto"/>
        </w:rPr>
        <w:t>DISCLOSURES</w:t>
      </w:r>
      <w:r w:rsidRPr="008371CB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3DEC9620" w:rsidR="007A4DD6" w:rsidRPr="008371CB" w:rsidRDefault="001534F5" w:rsidP="008371CB">
      <w:pPr>
        <w:widowControl/>
        <w:rPr>
          <w:rFonts w:asciiTheme="minorHAnsi" w:hAnsiTheme="minorHAnsi" w:cstheme="minorHAnsi"/>
          <w:color w:val="auto"/>
          <w:lang w:eastAsia="zh-TW"/>
        </w:rPr>
      </w:pPr>
      <w:r w:rsidRPr="008371CB">
        <w:rPr>
          <w:rFonts w:asciiTheme="minorHAnsi" w:hAnsiTheme="minorHAnsi" w:cstheme="minorHAnsi"/>
          <w:color w:val="auto"/>
          <w:lang w:eastAsia="zh-TW"/>
        </w:rPr>
        <w:t>The authors have no</w:t>
      </w:r>
      <w:r w:rsidR="004B39F5" w:rsidRPr="008371CB">
        <w:rPr>
          <w:rFonts w:asciiTheme="minorHAnsi" w:hAnsiTheme="minorHAnsi" w:cstheme="minorHAnsi"/>
          <w:color w:val="auto"/>
          <w:lang w:eastAsia="zh-TW"/>
        </w:rPr>
        <w:t xml:space="preserve"> conflicts of interest</w:t>
      </w:r>
      <w:r w:rsidRPr="008371CB">
        <w:rPr>
          <w:rFonts w:asciiTheme="minorHAnsi" w:hAnsiTheme="minorHAnsi" w:cstheme="minorHAnsi"/>
          <w:color w:val="auto"/>
          <w:lang w:eastAsia="zh-TW"/>
        </w:rPr>
        <w:t xml:space="preserve"> to disclose</w:t>
      </w:r>
      <w:r w:rsidR="0066046F" w:rsidRPr="008371CB">
        <w:rPr>
          <w:rFonts w:asciiTheme="minorHAnsi" w:hAnsiTheme="minorHAnsi" w:cstheme="minorHAnsi"/>
          <w:color w:val="auto"/>
          <w:lang w:eastAsia="zh-TW"/>
        </w:rPr>
        <w:t>.</w:t>
      </w:r>
    </w:p>
    <w:p w14:paraId="66030076" w14:textId="77777777" w:rsidR="00AA03DF" w:rsidRPr="008371CB" w:rsidRDefault="00AA03DF" w:rsidP="008371CB">
      <w:pPr>
        <w:widowControl/>
        <w:rPr>
          <w:rFonts w:asciiTheme="minorHAnsi" w:hAnsiTheme="minorHAnsi" w:cstheme="minorHAnsi"/>
          <w:color w:val="auto"/>
        </w:rPr>
      </w:pPr>
    </w:p>
    <w:p w14:paraId="2684A57A" w14:textId="0742FC52" w:rsidR="0066046F" w:rsidRPr="008371CB" w:rsidRDefault="009726EE" w:rsidP="008371CB">
      <w:pPr>
        <w:widowControl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8371CB">
        <w:rPr>
          <w:rFonts w:asciiTheme="minorHAnsi" w:hAnsiTheme="minorHAnsi" w:cstheme="minorHAnsi"/>
          <w:b/>
          <w:bCs/>
          <w:color w:val="auto"/>
        </w:rPr>
        <w:t>:</w:t>
      </w:r>
      <w:r w:rsidRPr="008371CB">
        <w:rPr>
          <w:rFonts w:asciiTheme="minorHAnsi" w:hAnsiTheme="minorHAnsi" w:cstheme="minorHAnsi"/>
          <w:color w:val="auto"/>
        </w:rPr>
        <w:t xml:space="preserve"> </w:t>
      </w:r>
    </w:p>
    <w:p w14:paraId="249F09B6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</w:t>
      </w:r>
      <w:r w:rsidRPr="008371CB">
        <w:rPr>
          <w:rFonts w:asciiTheme="minorHAnsi" w:hAnsiTheme="minorHAnsi" w:cstheme="minorHAnsi"/>
          <w:color w:val="auto"/>
        </w:rPr>
        <w:tab/>
        <w:t xml:space="preserve">Frederico, L. A., Kunkel, T. A., Shaw, B. R. A sensitive genetic assay for the detection of cytosine deamination: determination of rate constants and the activation energy. </w:t>
      </w:r>
      <w:r w:rsidRPr="008371CB">
        <w:rPr>
          <w:rFonts w:asciiTheme="minorHAnsi" w:hAnsiTheme="minorHAnsi" w:cstheme="minorHAnsi"/>
          <w:i/>
          <w:color w:val="auto"/>
        </w:rPr>
        <w:t>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9</w:t>
      </w:r>
      <w:r w:rsidRPr="008371CB">
        <w:rPr>
          <w:rFonts w:asciiTheme="minorHAnsi" w:hAnsiTheme="minorHAnsi" w:cstheme="minorHAnsi"/>
          <w:color w:val="auto"/>
        </w:rPr>
        <w:t xml:space="preserve"> (10), 2532–2537 (1990).</w:t>
      </w:r>
    </w:p>
    <w:p w14:paraId="044461E3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</w:t>
      </w:r>
      <w:r w:rsidRPr="008371CB">
        <w:rPr>
          <w:rFonts w:asciiTheme="minorHAnsi" w:hAnsiTheme="minorHAnsi" w:cstheme="minorHAnsi"/>
          <w:color w:val="auto"/>
        </w:rPr>
        <w:tab/>
        <w:t xml:space="preserve">Kavli, B., Otterlei, M., Slupphaug, G., Krokan, H. E. Uracil in DNA-General mutagen, but normal intermediate in acquired immunity. </w:t>
      </w:r>
      <w:r w:rsidRPr="008371CB">
        <w:rPr>
          <w:rFonts w:asciiTheme="minorHAnsi" w:hAnsiTheme="minorHAnsi" w:cstheme="minorHAnsi"/>
          <w:i/>
          <w:color w:val="auto"/>
        </w:rPr>
        <w:t>DNA Repair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</w:t>
      </w:r>
      <w:r w:rsidRPr="008371CB">
        <w:rPr>
          <w:rFonts w:asciiTheme="minorHAnsi" w:hAnsiTheme="minorHAnsi" w:cstheme="minorHAnsi"/>
          <w:color w:val="auto"/>
        </w:rPr>
        <w:t xml:space="preserve"> (4), 505–516 (2007).</w:t>
      </w:r>
    </w:p>
    <w:p w14:paraId="4E6C01FA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</w:t>
      </w:r>
      <w:r w:rsidRPr="008371CB">
        <w:rPr>
          <w:rFonts w:asciiTheme="minorHAnsi" w:hAnsiTheme="minorHAnsi" w:cstheme="minorHAnsi"/>
          <w:color w:val="auto"/>
        </w:rPr>
        <w:tab/>
        <w:t xml:space="preserve">Duncan, B. K., Miller, J. H. Mutagenic deamination of cytosine residues in DNA. </w:t>
      </w:r>
      <w:r w:rsidRPr="008371CB">
        <w:rPr>
          <w:rFonts w:asciiTheme="minorHAnsi" w:hAnsiTheme="minorHAnsi" w:cstheme="minorHAnsi"/>
          <w:i/>
          <w:color w:val="auto"/>
        </w:rPr>
        <w:t>Nature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87</w:t>
      </w:r>
      <w:r w:rsidRPr="008371CB">
        <w:rPr>
          <w:rFonts w:asciiTheme="minorHAnsi" w:hAnsiTheme="minorHAnsi" w:cstheme="minorHAnsi"/>
          <w:color w:val="auto"/>
        </w:rPr>
        <w:t xml:space="preserve"> (5782), 560–561 (1980).</w:t>
      </w:r>
    </w:p>
    <w:p w14:paraId="2094BCB9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</w:t>
      </w:r>
      <w:r w:rsidRPr="008371CB">
        <w:rPr>
          <w:rFonts w:asciiTheme="minorHAnsi" w:hAnsiTheme="minorHAnsi" w:cstheme="minorHAnsi"/>
          <w:color w:val="auto"/>
        </w:rPr>
        <w:tab/>
        <w:t xml:space="preserve">Gros, L., Saparbaev, M. K., Laval, J. Enzymology of the repair of free radicals-induced DNA damage. </w:t>
      </w:r>
      <w:r w:rsidRPr="008371CB">
        <w:rPr>
          <w:rFonts w:asciiTheme="minorHAnsi" w:hAnsiTheme="minorHAnsi" w:cstheme="minorHAnsi"/>
          <w:i/>
          <w:color w:val="auto"/>
        </w:rPr>
        <w:t>Oncogene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1</w:t>
      </w:r>
      <w:r w:rsidRPr="008371CB">
        <w:rPr>
          <w:rFonts w:asciiTheme="minorHAnsi" w:hAnsiTheme="minorHAnsi" w:cstheme="minorHAnsi"/>
          <w:color w:val="auto"/>
        </w:rPr>
        <w:t xml:space="preserve"> (58), 8905–8925 (2002).</w:t>
      </w:r>
    </w:p>
    <w:p w14:paraId="0518C413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5</w:t>
      </w:r>
      <w:r w:rsidRPr="008371CB">
        <w:rPr>
          <w:rFonts w:asciiTheme="minorHAnsi" w:hAnsiTheme="minorHAnsi" w:cstheme="minorHAnsi"/>
          <w:color w:val="auto"/>
        </w:rPr>
        <w:tab/>
        <w:t xml:space="preserve">Robertson, A. B., Klungland, A., Rognes, T., Leiros, I. Base excision repair: The long and short of it. </w:t>
      </w:r>
      <w:r w:rsidRPr="008371CB">
        <w:rPr>
          <w:rFonts w:asciiTheme="minorHAnsi" w:hAnsiTheme="minorHAnsi" w:cstheme="minorHAnsi"/>
          <w:i/>
          <w:color w:val="auto"/>
        </w:rPr>
        <w:t>Cellular and Molecular Life Science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6</w:t>
      </w:r>
      <w:r w:rsidRPr="008371CB">
        <w:rPr>
          <w:rFonts w:asciiTheme="minorHAnsi" w:hAnsiTheme="minorHAnsi" w:cstheme="minorHAnsi"/>
          <w:color w:val="auto"/>
        </w:rPr>
        <w:t xml:space="preserve"> (6), 981–993 (2009).</w:t>
      </w:r>
    </w:p>
    <w:p w14:paraId="2226CF97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6</w:t>
      </w:r>
      <w:r w:rsidRPr="008371CB">
        <w:rPr>
          <w:rFonts w:asciiTheme="minorHAnsi" w:hAnsiTheme="minorHAnsi" w:cstheme="minorHAnsi"/>
          <w:color w:val="auto"/>
        </w:rPr>
        <w:tab/>
        <w:t xml:space="preserve">Lindahl, T. An N-glycosidase from </w:t>
      </w:r>
      <w:r w:rsidRPr="008371CB">
        <w:rPr>
          <w:rFonts w:asciiTheme="minorHAnsi" w:hAnsiTheme="minorHAnsi" w:cstheme="minorHAnsi"/>
          <w:i/>
          <w:iCs/>
          <w:color w:val="auto"/>
        </w:rPr>
        <w:t>Escherichia coli</w:t>
      </w:r>
      <w:r w:rsidRPr="008371CB">
        <w:rPr>
          <w:rFonts w:asciiTheme="minorHAnsi" w:hAnsiTheme="minorHAnsi" w:cstheme="minorHAnsi"/>
          <w:color w:val="auto"/>
        </w:rPr>
        <w:t xml:space="preserve"> that releases free uracil from DNA containing deaminated cytosine residues. </w:t>
      </w:r>
      <w:r w:rsidRPr="008371CB">
        <w:rPr>
          <w:rFonts w:asciiTheme="minorHAnsi" w:hAnsiTheme="minorHAnsi" w:cstheme="minorHAnsi"/>
          <w:i/>
          <w:color w:val="auto"/>
        </w:rPr>
        <w:t>Proceedings of The National Academy of Sciences of the United States of Americ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71</w:t>
      </w:r>
      <w:r w:rsidRPr="008371CB">
        <w:rPr>
          <w:rFonts w:asciiTheme="minorHAnsi" w:hAnsiTheme="minorHAnsi" w:cstheme="minorHAnsi"/>
          <w:color w:val="auto"/>
        </w:rPr>
        <w:t xml:space="preserve"> (9), 3649–3653 (1974).</w:t>
      </w:r>
    </w:p>
    <w:p w14:paraId="45F6A0A8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7</w:t>
      </w:r>
      <w:r w:rsidRPr="008371CB">
        <w:rPr>
          <w:rFonts w:asciiTheme="minorHAnsi" w:hAnsiTheme="minorHAnsi" w:cstheme="minorHAnsi"/>
          <w:color w:val="auto"/>
        </w:rPr>
        <w:tab/>
        <w:t xml:space="preserve">Caradonna, S. J., Cheng, Y. C. Uracil DNA-glycosylase. Purification and properties of this enzyme isolated from blast cells of acute myelocytic leukemia patients. </w:t>
      </w:r>
      <w:r w:rsidRPr="008371CB">
        <w:rPr>
          <w:rFonts w:asciiTheme="minorHAnsi" w:hAnsiTheme="minorHAnsi" w:cstheme="minorHAnsi"/>
          <w:i/>
          <w:color w:val="auto"/>
        </w:rPr>
        <w:t>Journal of Biological 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55</w:t>
      </w:r>
      <w:r w:rsidRPr="008371CB">
        <w:rPr>
          <w:rFonts w:asciiTheme="minorHAnsi" w:hAnsiTheme="minorHAnsi" w:cstheme="minorHAnsi"/>
          <w:color w:val="auto"/>
        </w:rPr>
        <w:t xml:space="preserve"> (6), 2293–2300 (1980).</w:t>
      </w:r>
    </w:p>
    <w:p w14:paraId="217E2DD7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8</w:t>
      </w:r>
      <w:r w:rsidRPr="008371CB">
        <w:rPr>
          <w:rFonts w:asciiTheme="minorHAnsi" w:hAnsiTheme="minorHAnsi" w:cstheme="minorHAnsi"/>
          <w:color w:val="auto"/>
        </w:rPr>
        <w:tab/>
        <w:t xml:space="preserve">Krokan, H., Urs Wittwer, C. Uracil DNA-glycosylase from HeLa cells: general properties, substrate specificity and effect of uracil analogs. </w:t>
      </w:r>
      <w:r w:rsidRPr="008371CB">
        <w:rPr>
          <w:rFonts w:asciiTheme="minorHAnsi" w:hAnsiTheme="minorHAnsi" w:cstheme="minorHAnsi"/>
          <w:i/>
          <w:color w:val="auto"/>
        </w:rPr>
        <w:t>Nucleic Acids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9</w:t>
      </w:r>
      <w:r w:rsidRPr="008371CB">
        <w:rPr>
          <w:rFonts w:asciiTheme="minorHAnsi" w:hAnsiTheme="minorHAnsi" w:cstheme="minorHAnsi"/>
          <w:color w:val="auto"/>
        </w:rPr>
        <w:t xml:space="preserve"> (11), 2599–2614 (1981).</w:t>
      </w:r>
    </w:p>
    <w:p w14:paraId="00B15EA9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9</w:t>
      </w:r>
      <w:r w:rsidRPr="008371CB">
        <w:rPr>
          <w:rFonts w:asciiTheme="minorHAnsi" w:hAnsiTheme="minorHAnsi" w:cstheme="minorHAnsi"/>
          <w:color w:val="auto"/>
        </w:rPr>
        <w:tab/>
        <w:t>Tchou, J.</w:t>
      </w:r>
      <w:r w:rsidRPr="008371CB">
        <w:rPr>
          <w:rFonts w:asciiTheme="minorHAnsi" w:hAnsiTheme="minorHAnsi" w:cstheme="minorHAnsi"/>
          <w:iCs/>
          <w:color w:val="auto"/>
        </w:rPr>
        <w:t xml:space="preserve"> et al.</w:t>
      </w:r>
      <w:r w:rsidRPr="008371CB">
        <w:rPr>
          <w:rFonts w:asciiTheme="minorHAnsi" w:hAnsiTheme="minorHAnsi" w:cstheme="minorHAnsi"/>
          <w:color w:val="auto"/>
        </w:rPr>
        <w:t xml:space="preserve"> 8-oxoguanine (8-hydroxyguanine) DNA glycosylase and its substrate specificity. </w:t>
      </w:r>
      <w:r w:rsidRPr="008371CB">
        <w:rPr>
          <w:rFonts w:asciiTheme="minorHAnsi" w:hAnsiTheme="minorHAnsi" w:cstheme="minorHAnsi"/>
          <w:i/>
          <w:color w:val="auto"/>
        </w:rPr>
        <w:t>Proceedings of The National Academy of Sciences of the United States of Americ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88</w:t>
      </w:r>
      <w:r w:rsidRPr="008371CB">
        <w:rPr>
          <w:rFonts w:asciiTheme="minorHAnsi" w:hAnsiTheme="minorHAnsi" w:cstheme="minorHAnsi"/>
          <w:color w:val="auto"/>
        </w:rPr>
        <w:t xml:space="preserve"> (11), 4690–4694 (1991).</w:t>
      </w:r>
    </w:p>
    <w:p w14:paraId="2F892CCC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0</w:t>
      </w:r>
      <w:r w:rsidRPr="008371CB">
        <w:rPr>
          <w:rFonts w:asciiTheme="minorHAnsi" w:hAnsiTheme="minorHAnsi" w:cstheme="minorHAnsi"/>
          <w:color w:val="auto"/>
        </w:rPr>
        <w:tab/>
        <w:t>Knævelsrud, I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Excision of uracil from DNA by the hyperthermophilic Afung protein is dependent on the opposite base and stimulated by heat-induced transition to a more open structure. </w:t>
      </w:r>
      <w:r w:rsidRPr="008371CB">
        <w:rPr>
          <w:rFonts w:asciiTheme="minorHAnsi" w:hAnsiTheme="minorHAnsi" w:cstheme="minorHAnsi"/>
          <w:i/>
          <w:color w:val="auto"/>
        </w:rPr>
        <w:t>Mutation Research-DNA Repair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487</w:t>
      </w:r>
      <w:r w:rsidRPr="008371CB">
        <w:rPr>
          <w:rFonts w:asciiTheme="minorHAnsi" w:hAnsiTheme="minorHAnsi" w:cstheme="minorHAnsi"/>
          <w:color w:val="auto"/>
        </w:rPr>
        <w:t xml:space="preserve"> (3–4), 173–190 (2001).</w:t>
      </w:r>
    </w:p>
    <w:p w14:paraId="3C8858D1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1</w:t>
      </w:r>
      <w:r w:rsidRPr="008371CB">
        <w:rPr>
          <w:rFonts w:asciiTheme="minorHAnsi" w:hAnsiTheme="minorHAnsi" w:cstheme="minorHAnsi"/>
          <w:color w:val="auto"/>
        </w:rPr>
        <w:tab/>
        <w:t>Minko, I. G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Recognition of DNA adducts by edited and unedited forms of DNA glycosylase NEIL1. </w:t>
      </w:r>
      <w:r w:rsidRPr="008371CB">
        <w:rPr>
          <w:rFonts w:asciiTheme="minorHAnsi" w:hAnsiTheme="minorHAnsi" w:cstheme="minorHAnsi"/>
          <w:i/>
          <w:color w:val="auto"/>
        </w:rPr>
        <w:t>DNA Repair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85</w:t>
      </w:r>
      <w:r w:rsidRPr="008371CB">
        <w:rPr>
          <w:rFonts w:asciiTheme="minorHAnsi" w:hAnsiTheme="minorHAnsi" w:cstheme="minorHAnsi"/>
          <w:color w:val="auto"/>
        </w:rPr>
        <w:t>, 102741 (2020).</w:t>
      </w:r>
    </w:p>
    <w:p w14:paraId="55C40C93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2</w:t>
      </w:r>
      <w:r w:rsidRPr="008371CB">
        <w:rPr>
          <w:rFonts w:asciiTheme="minorHAnsi" w:hAnsiTheme="minorHAnsi" w:cstheme="minorHAnsi"/>
          <w:color w:val="auto"/>
        </w:rPr>
        <w:tab/>
        <w:t xml:space="preserve">Bennett, S. E., Sanderson, R. J., Mosbaugh, D. W. Processivity of Escherichia coli and rat liver mitochondrial uracil-DNA glycosylase is affected by NaCl concentration. </w:t>
      </w:r>
      <w:r w:rsidRPr="008371CB">
        <w:rPr>
          <w:rFonts w:asciiTheme="minorHAnsi" w:hAnsiTheme="minorHAnsi" w:cstheme="minorHAnsi"/>
          <w:i/>
          <w:color w:val="auto"/>
        </w:rPr>
        <w:t>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4</w:t>
      </w:r>
      <w:r w:rsidRPr="008371CB">
        <w:rPr>
          <w:rFonts w:asciiTheme="minorHAnsi" w:hAnsiTheme="minorHAnsi" w:cstheme="minorHAnsi"/>
          <w:color w:val="auto"/>
        </w:rPr>
        <w:t xml:space="preserve"> (18), 6109–6119 (1995).</w:t>
      </w:r>
    </w:p>
    <w:p w14:paraId="5D233FDD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3</w:t>
      </w:r>
      <w:r w:rsidRPr="008371CB">
        <w:rPr>
          <w:rFonts w:asciiTheme="minorHAnsi" w:hAnsiTheme="minorHAnsi" w:cstheme="minorHAnsi"/>
          <w:color w:val="auto"/>
        </w:rPr>
        <w:tab/>
        <w:t xml:space="preserve">Xia, L., O'Connor, T. R. DNA glycosylase activity assay based on streptavidin paramagnetic bead substrate capture. </w:t>
      </w:r>
      <w:r w:rsidRPr="008371CB">
        <w:rPr>
          <w:rFonts w:asciiTheme="minorHAnsi" w:hAnsiTheme="minorHAnsi" w:cstheme="minorHAnsi"/>
          <w:i/>
          <w:color w:val="auto"/>
        </w:rPr>
        <w:t>Analytical 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98</w:t>
      </w:r>
      <w:r w:rsidRPr="008371CB">
        <w:rPr>
          <w:rFonts w:asciiTheme="minorHAnsi" w:hAnsiTheme="minorHAnsi" w:cstheme="minorHAnsi"/>
          <w:color w:val="auto"/>
        </w:rPr>
        <w:t xml:space="preserve"> (2), 322–326 (2001).</w:t>
      </w:r>
    </w:p>
    <w:p w14:paraId="2C55E0AC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lastRenderedPageBreak/>
        <w:t>14</w:t>
      </w:r>
      <w:r w:rsidRPr="008371CB">
        <w:rPr>
          <w:rFonts w:asciiTheme="minorHAnsi" w:hAnsiTheme="minorHAnsi" w:cstheme="minorHAnsi"/>
          <w:color w:val="auto"/>
        </w:rPr>
        <w:tab/>
        <w:t>Kreklau, E. L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</w:t>
      </w:r>
      <w:r w:rsidRPr="008371CB">
        <w:rPr>
          <w:rFonts w:asciiTheme="minorHAnsi" w:hAnsiTheme="minorHAnsi" w:cstheme="minorHAnsi"/>
          <w:i/>
          <w:color w:val="auto"/>
        </w:rPr>
        <w:t>.</w:t>
      </w:r>
      <w:r w:rsidRPr="008371CB">
        <w:rPr>
          <w:rFonts w:asciiTheme="minorHAnsi" w:hAnsiTheme="minorHAnsi" w:cstheme="minorHAnsi"/>
          <w:color w:val="auto"/>
        </w:rPr>
        <w:t xml:space="preserve"> A novel fluorometric oligonucleotide assay to measure O( 6)-methylguanine DNA methyltransferase, methylpurine DNA glycosylase, 8-oxoguanine DNA glycosylase and abasic endonuclease activities: DNA repair status in human breast carcinoma cells overexpressing methylpurine DNA glycosylase. </w:t>
      </w:r>
      <w:r w:rsidRPr="008371CB">
        <w:rPr>
          <w:rFonts w:asciiTheme="minorHAnsi" w:hAnsiTheme="minorHAnsi" w:cstheme="minorHAnsi"/>
          <w:i/>
          <w:color w:val="auto"/>
        </w:rPr>
        <w:t>Nucleic Acids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9</w:t>
      </w:r>
      <w:r w:rsidRPr="008371CB">
        <w:rPr>
          <w:rFonts w:asciiTheme="minorHAnsi" w:hAnsiTheme="minorHAnsi" w:cstheme="minorHAnsi"/>
          <w:color w:val="auto"/>
        </w:rPr>
        <w:t xml:space="preserve"> (12), 2558–2566 (2001).</w:t>
      </w:r>
    </w:p>
    <w:p w14:paraId="7598E2B9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5</w:t>
      </w:r>
      <w:r w:rsidRPr="008371CB">
        <w:rPr>
          <w:rFonts w:asciiTheme="minorHAnsi" w:hAnsiTheme="minorHAnsi" w:cstheme="minorHAnsi"/>
          <w:color w:val="auto"/>
        </w:rPr>
        <w:tab/>
        <w:t>Liu, B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Real-time monitoring of uracil removal by uracil-DNA glycosylase using fluorescent resonance energy transfer probes. </w:t>
      </w:r>
      <w:r w:rsidRPr="008371CB">
        <w:rPr>
          <w:rFonts w:asciiTheme="minorHAnsi" w:hAnsiTheme="minorHAnsi" w:cstheme="minorHAnsi"/>
          <w:i/>
          <w:color w:val="auto"/>
        </w:rPr>
        <w:t>Analytical 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66</w:t>
      </w:r>
      <w:r w:rsidRPr="008371CB">
        <w:rPr>
          <w:rFonts w:asciiTheme="minorHAnsi" w:hAnsiTheme="minorHAnsi" w:cstheme="minorHAnsi"/>
          <w:color w:val="auto"/>
        </w:rPr>
        <w:t xml:space="preserve"> (2), 237–243 (2007).</w:t>
      </w:r>
    </w:p>
    <w:p w14:paraId="053ED4E9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6</w:t>
      </w:r>
      <w:r w:rsidRPr="008371CB">
        <w:rPr>
          <w:rFonts w:asciiTheme="minorHAnsi" w:hAnsiTheme="minorHAnsi" w:cstheme="minorHAnsi"/>
          <w:color w:val="auto"/>
        </w:rPr>
        <w:tab/>
        <w:t xml:space="preserve">Zhang, L., Zhao, J., Jiang, J., Yu, R. A target-activated autocatalytic DNAzyme amplification strategy for the assay of base excision repair enzyme activity. </w:t>
      </w:r>
      <w:r w:rsidRPr="008371CB">
        <w:rPr>
          <w:rFonts w:asciiTheme="minorHAnsi" w:hAnsiTheme="minorHAnsi" w:cstheme="minorHAnsi"/>
          <w:i/>
          <w:color w:val="auto"/>
        </w:rPr>
        <w:t>Chemical Communication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48</w:t>
      </w:r>
      <w:r w:rsidRPr="008371CB">
        <w:rPr>
          <w:rFonts w:asciiTheme="minorHAnsi" w:hAnsiTheme="minorHAnsi" w:cstheme="minorHAnsi"/>
          <w:color w:val="auto"/>
        </w:rPr>
        <w:t xml:space="preserve"> (70), 8820–8822 (2012).</w:t>
      </w:r>
    </w:p>
    <w:p w14:paraId="567AB24E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7</w:t>
      </w:r>
      <w:r w:rsidRPr="008371CB">
        <w:rPr>
          <w:rFonts w:asciiTheme="minorHAnsi" w:hAnsiTheme="minorHAnsi" w:cstheme="minorHAnsi"/>
          <w:color w:val="auto"/>
        </w:rPr>
        <w:tab/>
        <w:t>Zhou, D. M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Graphene oxide-hairpin probe nanocomposite as a homogeneous assay platform for DNA base excision repair screening. </w:t>
      </w:r>
      <w:r w:rsidRPr="008371CB">
        <w:rPr>
          <w:rFonts w:asciiTheme="minorHAnsi" w:hAnsiTheme="minorHAnsi" w:cstheme="minorHAnsi"/>
          <w:i/>
          <w:color w:val="auto"/>
        </w:rPr>
        <w:t>Biosensors and Bioelectronic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41</w:t>
      </w:r>
      <w:r w:rsidRPr="008371CB">
        <w:rPr>
          <w:rFonts w:asciiTheme="minorHAnsi" w:hAnsiTheme="minorHAnsi" w:cstheme="minorHAnsi"/>
          <w:bCs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359–365 (2013).</w:t>
      </w:r>
    </w:p>
    <w:p w14:paraId="3C173500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8</w:t>
      </w:r>
      <w:r w:rsidRPr="008371CB">
        <w:rPr>
          <w:rFonts w:asciiTheme="minorHAnsi" w:hAnsiTheme="minorHAnsi" w:cstheme="minorHAnsi"/>
          <w:color w:val="auto"/>
        </w:rPr>
        <w:tab/>
        <w:t xml:space="preserve">Wang, X., Hou, T., Lu, T., Li, F. Autonomous exonuclease iii-assisted isothermal cycling signal amplification: A facile and highly sensitive fluorescence DNA glycosylase activity assay. </w:t>
      </w:r>
      <w:r w:rsidRPr="008371CB">
        <w:rPr>
          <w:rFonts w:asciiTheme="minorHAnsi" w:hAnsiTheme="minorHAnsi" w:cstheme="minorHAnsi"/>
          <w:i/>
          <w:color w:val="auto"/>
        </w:rPr>
        <w:t>Analytical 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86</w:t>
      </w:r>
      <w:r w:rsidRPr="008371CB">
        <w:rPr>
          <w:rFonts w:asciiTheme="minorHAnsi" w:hAnsiTheme="minorHAnsi" w:cstheme="minorHAnsi"/>
          <w:color w:val="auto"/>
        </w:rPr>
        <w:t xml:space="preserve"> (19), 9626–9631 (2014).</w:t>
      </w:r>
    </w:p>
    <w:p w14:paraId="61591298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19</w:t>
      </w:r>
      <w:r w:rsidRPr="008371CB">
        <w:rPr>
          <w:rFonts w:asciiTheme="minorHAnsi" w:hAnsiTheme="minorHAnsi" w:cstheme="minorHAnsi"/>
          <w:color w:val="auto"/>
        </w:rPr>
        <w:tab/>
        <w:t xml:space="preserve">Wu, Y., Wang, L., Zhu, J., Jiang, W. A DNA machine-based fluorescence amplification strategy for sensitive detection of uracil-DNA glycosylase activity. </w:t>
      </w:r>
      <w:r w:rsidRPr="008371CB">
        <w:rPr>
          <w:rFonts w:asciiTheme="minorHAnsi" w:hAnsiTheme="minorHAnsi" w:cstheme="minorHAnsi"/>
          <w:i/>
          <w:color w:val="auto"/>
        </w:rPr>
        <w:t>Biosensors and Bioelectronic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8</w:t>
      </w:r>
      <w:r w:rsidRPr="008371CB">
        <w:rPr>
          <w:rFonts w:asciiTheme="minorHAnsi" w:hAnsiTheme="minorHAnsi" w:cstheme="minorHAnsi"/>
          <w:bCs/>
          <w:color w:val="auto"/>
        </w:rPr>
        <w:t xml:space="preserve">, </w:t>
      </w:r>
      <w:r w:rsidRPr="008371CB">
        <w:rPr>
          <w:rFonts w:asciiTheme="minorHAnsi" w:hAnsiTheme="minorHAnsi" w:cstheme="minorHAnsi"/>
          <w:color w:val="auto"/>
        </w:rPr>
        <w:t>654–659 (2015).</w:t>
      </w:r>
    </w:p>
    <w:p w14:paraId="312B4A01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0</w:t>
      </w:r>
      <w:r w:rsidRPr="008371CB">
        <w:rPr>
          <w:rFonts w:asciiTheme="minorHAnsi" w:hAnsiTheme="minorHAnsi" w:cstheme="minorHAnsi"/>
          <w:color w:val="auto"/>
        </w:rPr>
        <w:tab/>
        <w:t xml:space="preserve">Xi, Q., Li, J. J., Du, W. F., Yu, R. Q., Jiang, J. H. A highly sensitive strategy for base excision repair enzyme activity detection based on graphene oxide mediated fluorescence quenching and hybridization chain reaction. </w:t>
      </w:r>
      <w:r w:rsidRPr="008371CB">
        <w:rPr>
          <w:rFonts w:asciiTheme="minorHAnsi" w:hAnsiTheme="minorHAnsi" w:cstheme="minorHAnsi"/>
          <w:i/>
          <w:color w:val="auto"/>
        </w:rPr>
        <w:t>Analyst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41</w:t>
      </w:r>
      <w:r w:rsidRPr="008371CB">
        <w:rPr>
          <w:rFonts w:asciiTheme="minorHAnsi" w:hAnsiTheme="minorHAnsi" w:cstheme="minorHAnsi"/>
          <w:color w:val="auto"/>
        </w:rPr>
        <w:t xml:space="preserve"> (1), 96–99 (2016).</w:t>
      </w:r>
    </w:p>
    <w:p w14:paraId="64C2DAB5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1</w:t>
      </w:r>
      <w:r w:rsidRPr="008371CB">
        <w:rPr>
          <w:rFonts w:asciiTheme="minorHAnsi" w:hAnsiTheme="minorHAnsi" w:cstheme="minorHAnsi"/>
          <w:color w:val="auto"/>
        </w:rPr>
        <w:tab/>
        <w:t>Liu, X.</w:t>
      </w:r>
      <w:r w:rsidRPr="008371CB">
        <w:rPr>
          <w:rFonts w:asciiTheme="minorHAnsi" w:hAnsiTheme="minorHAnsi" w:cstheme="minorHAnsi"/>
          <w:iCs/>
          <w:color w:val="auto"/>
        </w:rPr>
        <w:t xml:space="preserve"> et al.</w:t>
      </w:r>
      <w:r w:rsidRPr="008371CB">
        <w:rPr>
          <w:rFonts w:asciiTheme="minorHAnsi" w:hAnsiTheme="minorHAnsi" w:cstheme="minorHAnsi"/>
          <w:color w:val="auto"/>
        </w:rPr>
        <w:t xml:space="preserve"> A novel electrochemical biosensor for label-free detection of uracil DNA glycosylase activity based on enzyme-catalyzed removal of uracil bases inducing strand release. </w:t>
      </w:r>
      <w:r w:rsidRPr="008371CB">
        <w:rPr>
          <w:rFonts w:asciiTheme="minorHAnsi" w:hAnsiTheme="minorHAnsi" w:cstheme="minorHAnsi"/>
          <w:i/>
          <w:color w:val="auto"/>
        </w:rPr>
        <w:t>Electrochimica Act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13</w:t>
      </w:r>
      <w:r w:rsidRPr="008371CB">
        <w:rPr>
          <w:rFonts w:asciiTheme="minorHAnsi" w:hAnsiTheme="minorHAnsi" w:cstheme="minorHAnsi"/>
          <w:bCs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514–518 (2013).</w:t>
      </w:r>
    </w:p>
    <w:p w14:paraId="224D437F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2</w:t>
      </w:r>
      <w:r w:rsidRPr="008371CB">
        <w:rPr>
          <w:rFonts w:asciiTheme="minorHAnsi" w:hAnsiTheme="minorHAnsi" w:cstheme="minorHAnsi"/>
          <w:color w:val="auto"/>
        </w:rPr>
        <w:tab/>
        <w:t xml:space="preserve">McWilliams, M. A., Anka, F. H., Balkus, K. J., Slinker, J. D. Sensitive and selective real-time electrochemical monitoring of DNA repair. </w:t>
      </w:r>
      <w:r w:rsidRPr="008371CB">
        <w:rPr>
          <w:rFonts w:asciiTheme="minorHAnsi" w:hAnsiTheme="minorHAnsi" w:cstheme="minorHAnsi"/>
          <w:i/>
          <w:color w:val="auto"/>
        </w:rPr>
        <w:t>Biosensors and Bioelectronic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54</w:t>
      </w:r>
      <w:r w:rsidRPr="008371CB">
        <w:rPr>
          <w:rFonts w:asciiTheme="minorHAnsi" w:hAnsiTheme="minorHAnsi" w:cstheme="minorHAnsi"/>
          <w:bCs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541–546 (2014).</w:t>
      </w:r>
    </w:p>
    <w:p w14:paraId="09232EA4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3</w:t>
      </w:r>
      <w:r w:rsidRPr="008371CB">
        <w:rPr>
          <w:rFonts w:asciiTheme="minorHAnsi" w:hAnsiTheme="minorHAnsi" w:cstheme="minorHAnsi"/>
          <w:color w:val="auto"/>
        </w:rPr>
        <w:tab/>
        <w:t>Jiao, F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</w:t>
      </w:r>
      <w:r w:rsidRPr="008371CB">
        <w:rPr>
          <w:rFonts w:asciiTheme="minorHAnsi" w:hAnsiTheme="minorHAnsi" w:cstheme="minorHAnsi"/>
          <w:i/>
          <w:color w:val="auto"/>
        </w:rPr>
        <w:t>.</w:t>
      </w:r>
      <w:r w:rsidRPr="008371CB">
        <w:rPr>
          <w:rFonts w:asciiTheme="minorHAnsi" w:hAnsiTheme="minorHAnsi" w:cstheme="minorHAnsi"/>
          <w:color w:val="auto"/>
        </w:rPr>
        <w:t xml:space="preserve"> A novel and label-free biosensors for uracil-DNA glycosylase activity based on the electrochemical oxidation of guanine bases at the graphene modified electrode. </w:t>
      </w:r>
      <w:r w:rsidRPr="008371CB">
        <w:rPr>
          <w:rFonts w:asciiTheme="minorHAnsi" w:hAnsiTheme="minorHAnsi" w:cstheme="minorHAnsi"/>
          <w:i/>
          <w:color w:val="auto"/>
        </w:rPr>
        <w:t>Talant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47</w:t>
      </w:r>
      <w:r w:rsidRPr="008371CB">
        <w:rPr>
          <w:rFonts w:asciiTheme="minorHAnsi" w:hAnsiTheme="minorHAnsi" w:cstheme="minorHAnsi"/>
          <w:bCs/>
          <w:color w:val="auto"/>
        </w:rPr>
        <w:t xml:space="preserve">, </w:t>
      </w:r>
      <w:r w:rsidRPr="008371CB">
        <w:rPr>
          <w:rFonts w:asciiTheme="minorHAnsi" w:hAnsiTheme="minorHAnsi" w:cstheme="minorHAnsi"/>
          <w:color w:val="auto"/>
        </w:rPr>
        <w:t>98–102 (2016).</w:t>
      </w:r>
    </w:p>
    <w:p w14:paraId="25C0F257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4</w:t>
      </w:r>
      <w:r w:rsidRPr="008371CB">
        <w:rPr>
          <w:rFonts w:asciiTheme="minorHAnsi" w:hAnsiTheme="minorHAnsi" w:cstheme="minorHAnsi"/>
          <w:color w:val="auto"/>
        </w:rPr>
        <w:tab/>
        <w:t>Liu, X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Label-free colorimetric assay for base excision repair enzyme activity based on nicking enzyme assisted signal amplification. </w:t>
      </w:r>
      <w:r w:rsidRPr="008371CB">
        <w:rPr>
          <w:rFonts w:asciiTheme="minorHAnsi" w:hAnsiTheme="minorHAnsi" w:cstheme="minorHAnsi"/>
          <w:i/>
          <w:color w:val="auto"/>
        </w:rPr>
        <w:t>Biosensors and Bioelectronic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54</w:t>
      </w:r>
      <w:r w:rsidRPr="008371CB">
        <w:rPr>
          <w:rFonts w:asciiTheme="minorHAnsi" w:hAnsiTheme="minorHAnsi" w:cstheme="minorHAnsi"/>
          <w:bCs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598–602 (2014).</w:t>
      </w:r>
    </w:p>
    <w:p w14:paraId="761DC640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5</w:t>
      </w:r>
      <w:r w:rsidRPr="008371CB">
        <w:rPr>
          <w:rFonts w:asciiTheme="minorHAnsi" w:hAnsiTheme="minorHAnsi" w:cstheme="minorHAnsi"/>
          <w:color w:val="auto"/>
        </w:rPr>
        <w:tab/>
        <w:t xml:space="preserve">Nie, H., Wang, W., Li, W., Nie, Z., Yao, S. A colorimetric and smartphone readable method for uracil-DNA glycosylase detection based on the target-triggered formation of G-quadruplex. </w:t>
      </w:r>
      <w:r w:rsidRPr="008371CB">
        <w:rPr>
          <w:rFonts w:asciiTheme="minorHAnsi" w:hAnsiTheme="minorHAnsi" w:cstheme="minorHAnsi"/>
          <w:i/>
          <w:color w:val="auto"/>
        </w:rPr>
        <w:t>Analyst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40</w:t>
      </w:r>
      <w:r w:rsidRPr="008371CB">
        <w:rPr>
          <w:rFonts w:asciiTheme="minorHAnsi" w:hAnsiTheme="minorHAnsi" w:cstheme="minorHAnsi"/>
          <w:color w:val="auto"/>
        </w:rPr>
        <w:t xml:space="preserve"> (8), 2771–2777 (2015).</w:t>
      </w:r>
    </w:p>
    <w:p w14:paraId="6F4B6C80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6</w:t>
      </w:r>
      <w:r w:rsidRPr="008371CB">
        <w:rPr>
          <w:rFonts w:asciiTheme="minorHAnsi" w:hAnsiTheme="minorHAnsi" w:cstheme="minorHAnsi"/>
          <w:color w:val="auto"/>
        </w:rPr>
        <w:tab/>
        <w:t xml:space="preserve">Du, Y. C., Jiang, H. X., Huo, Y. F., Han, G. M., Kong, D. M. Optimization of strand displacement amplification-sensitized G-quadruplex DNAzyme-based sensing system and its application in activity detection of uracil-DNA glycosylase. </w:t>
      </w:r>
      <w:r w:rsidRPr="008371CB">
        <w:rPr>
          <w:rFonts w:asciiTheme="minorHAnsi" w:hAnsiTheme="minorHAnsi" w:cstheme="minorHAnsi"/>
          <w:i/>
          <w:color w:val="auto"/>
        </w:rPr>
        <w:t>Biosensors and Bioelectronic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77</w:t>
      </w:r>
      <w:r w:rsidRPr="008371CB">
        <w:rPr>
          <w:rFonts w:asciiTheme="minorHAnsi" w:hAnsiTheme="minorHAnsi" w:cstheme="minorHAnsi"/>
          <w:bCs/>
          <w:color w:val="auto"/>
        </w:rPr>
        <w:t>,</w:t>
      </w:r>
      <w:r w:rsidRPr="008371CB">
        <w:rPr>
          <w:rFonts w:asciiTheme="minorHAnsi" w:hAnsiTheme="minorHAnsi" w:cstheme="minorHAnsi"/>
          <w:color w:val="auto"/>
        </w:rPr>
        <w:t xml:space="preserve"> 971–977 (2016).</w:t>
      </w:r>
    </w:p>
    <w:p w14:paraId="3B8E5007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7</w:t>
      </w:r>
      <w:r w:rsidRPr="008371CB">
        <w:rPr>
          <w:rFonts w:asciiTheme="minorHAnsi" w:hAnsiTheme="minorHAnsi" w:cstheme="minorHAnsi"/>
          <w:color w:val="auto"/>
        </w:rPr>
        <w:tab/>
        <w:t xml:space="preserve">Haff, L. A., Smirnov, I. P. Single-nucleotide polymorphism identification assays using a thermostable DNA polymerase and delayed extraction MALDI-TOF mass spectrometry. </w:t>
      </w:r>
      <w:r w:rsidRPr="008371CB">
        <w:rPr>
          <w:rFonts w:asciiTheme="minorHAnsi" w:hAnsiTheme="minorHAnsi" w:cstheme="minorHAnsi"/>
          <w:i/>
          <w:color w:val="auto"/>
        </w:rPr>
        <w:t>Genome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7</w:t>
      </w:r>
      <w:r w:rsidRPr="008371CB">
        <w:rPr>
          <w:rFonts w:asciiTheme="minorHAnsi" w:hAnsiTheme="minorHAnsi" w:cstheme="minorHAnsi"/>
          <w:color w:val="auto"/>
        </w:rPr>
        <w:t xml:space="preserve"> (4), 378–388 (1997).</w:t>
      </w:r>
    </w:p>
    <w:p w14:paraId="5DA0FB2D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8</w:t>
      </w:r>
      <w:r w:rsidRPr="008371CB">
        <w:rPr>
          <w:rFonts w:asciiTheme="minorHAnsi" w:hAnsiTheme="minorHAnsi" w:cstheme="minorHAnsi"/>
          <w:color w:val="auto"/>
        </w:rPr>
        <w:tab/>
        <w:t>Blondal, T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 xml:space="preserve">et al. </w:t>
      </w:r>
      <w:r w:rsidRPr="008371CB">
        <w:rPr>
          <w:rFonts w:asciiTheme="minorHAnsi" w:hAnsiTheme="minorHAnsi" w:cstheme="minorHAnsi"/>
          <w:color w:val="auto"/>
        </w:rPr>
        <w:t xml:space="preserve">A novel MALDI-TOF based methodology for genotyping single nucleotide </w:t>
      </w:r>
      <w:r w:rsidRPr="008371CB">
        <w:rPr>
          <w:rFonts w:asciiTheme="minorHAnsi" w:hAnsiTheme="minorHAnsi" w:cstheme="minorHAnsi"/>
          <w:color w:val="auto"/>
        </w:rPr>
        <w:lastRenderedPageBreak/>
        <w:t xml:space="preserve">polymorphisms. </w:t>
      </w:r>
      <w:r w:rsidRPr="008371CB">
        <w:rPr>
          <w:rFonts w:asciiTheme="minorHAnsi" w:hAnsiTheme="minorHAnsi" w:cstheme="minorHAnsi"/>
          <w:i/>
          <w:color w:val="auto"/>
        </w:rPr>
        <w:t>Nucleic Acids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1</w:t>
      </w:r>
      <w:r w:rsidRPr="008371CB">
        <w:rPr>
          <w:rFonts w:asciiTheme="minorHAnsi" w:hAnsiTheme="minorHAnsi" w:cstheme="minorHAnsi"/>
          <w:color w:val="auto"/>
        </w:rPr>
        <w:t xml:space="preserve"> (24), e155 (2003).</w:t>
      </w:r>
    </w:p>
    <w:p w14:paraId="03D0D700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29</w:t>
      </w:r>
      <w:r w:rsidRPr="008371CB">
        <w:rPr>
          <w:rFonts w:asciiTheme="minorHAnsi" w:hAnsiTheme="minorHAnsi" w:cstheme="minorHAnsi"/>
          <w:color w:val="auto"/>
        </w:rPr>
        <w:tab/>
        <w:t xml:space="preserve">Cui, Z., Theruvathu, J. A., Farrel, A., Burdzy, A., Sowers, L. C. Characterization of synthetic oligonucleotides containing biologically important modified bases by matrix-assisted laser desorption/ionization time-of-flight mass spectrometry. </w:t>
      </w:r>
      <w:r w:rsidRPr="008371CB">
        <w:rPr>
          <w:rFonts w:asciiTheme="minorHAnsi" w:hAnsiTheme="minorHAnsi" w:cstheme="minorHAnsi"/>
          <w:i/>
          <w:color w:val="auto"/>
        </w:rPr>
        <w:t>Analytical 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79</w:t>
      </w:r>
      <w:r w:rsidRPr="008371CB">
        <w:rPr>
          <w:rFonts w:asciiTheme="minorHAnsi" w:hAnsiTheme="minorHAnsi" w:cstheme="minorHAnsi"/>
          <w:color w:val="auto"/>
        </w:rPr>
        <w:t xml:space="preserve"> (2), 196–207 (2008).</w:t>
      </w:r>
    </w:p>
    <w:p w14:paraId="7DD4D2D1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0</w:t>
      </w:r>
      <w:r w:rsidRPr="008371CB">
        <w:rPr>
          <w:rFonts w:asciiTheme="minorHAnsi" w:hAnsiTheme="minorHAnsi" w:cstheme="minorHAnsi"/>
          <w:color w:val="auto"/>
        </w:rPr>
        <w:tab/>
        <w:t xml:space="preserve">Darwanto, A., Farrel, A., Rogstad, D. K., Sowers, L. C. Characterization of DNA glycosylase activity by matrix-assisted laser desorption/ionization time-of-flight mass spectrometry. </w:t>
      </w:r>
      <w:r w:rsidRPr="008371CB">
        <w:rPr>
          <w:rFonts w:asciiTheme="minorHAnsi" w:hAnsiTheme="minorHAnsi" w:cstheme="minorHAnsi"/>
          <w:i/>
          <w:color w:val="auto"/>
        </w:rPr>
        <w:t>Analytical 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94</w:t>
      </w:r>
      <w:r w:rsidRPr="008371CB">
        <w:rPr>
          <w:rFonts w:asciiTheme="minorHAnsi" w:hAnsiTheme="minorHAnsi" w:cstheme="minorHAnsi"/>
          <w:color w:val="auto"/>
        </w:rPr>
        <w:t xml:space="preserve"> (1), 13–23 (2009).</w:t>
      </w:r>
    </w:p>
    <w:p w14:paraId="68A8A87D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1</w:t>
      </w:r>
      <w:r w:rsidRPr="008371CB">
        <w:rPr>
          <w:rFonts w:asciiTheme="minorHAnsi" w:hAnsiTheme="minorHAnsi" w:cstheme="minorHAnsi"/>
          <w:color w:val="auto"/>
        </w:rPr>
        <w:tab/>
        <w:t>Redrejo-Rodríguez, M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 xml:space="preserve">et al. </w:t>
      </w:r>
      <w:r w:rsidRPr="008371CB">
        <w:rPr>
          <w:rFonts w:asciiTheme="minorHAnsi" w:hAnsiTheme="minorHAnsi" w:cstheme="minorHAnsi"/>
          <w:color w:val="auto"/>
        </w:rPr>
        <w:t xml:space="preserve">New insights in the removal of the Hydantoins, oxidation product of pyrimidines, via the base excision and Nucleotide incision repair pathways. </w:t>
      </w:r>
      <w:r w:rsidRPr="008371CB">
        <w:rPr>
          <w:rFonts w:asciiTheme="minorHAnsi" w:hAnsiTheme="minorHAnsi" w:cstheme="minorHAnsi"/>
          <w:i/>
          <w:color w:val="auto"/>
        </w:rPr>
        <w:t>PLoS ONE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</w:t>
      </w:r>
      <w:r w:rsidRPr="008371CB">
        <w:rPr>
          <w:rFonts w:asciiTheme="minorHAnsi" w:hAnsiTheme="minorHAnsi" w:cstheme="minorHAnsi"/>
          <w:color w:val="auto"/>
        </w:rPr>
        <w:t xml:space="preserve"> (7), e21039 (2011).</w:t>
      </w:r>
    </w:p>
    <w:p w14:paraId="2954BA53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2</w:t>
      </w:r>
      <w:r w:rsidRPr="008371CB">
        <w:rPr>
          <w:rFonts w:asciiTheme="minorHAnsi" w:hAnsiTheme="minorHAnsi" w:cstheme="minorHAnsi"/>
          <w:color w:val="auto"/>
        </w:rPr>
        <w:tab/>
        <w:t>Prorok, P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 xml:space="preserve">et al. </w:t>
      </w:r>
      <w:r w:rsidRPr="008371CB">
        <w:rPr>
          <w:rFonts w:asciiTheme="minorHAnsi" w:hAnsiTheme="minorHAnsi" w:cstheme="minorHAnsi"/>
          <w:color w:val="auto"/>
        </w:rPr>
        <w:t xml:space="preserve">Uracil in duplex DNA is a substrate for the nucleotide incision repair pathway in human cells. </w:t>
      </w:r>
      <w:r w:rsidRPr="008371CB">
        <w:rPr>
          <w:rFonts w:asciiTheme="minorHAnsi" w:hAnsiTheme="minorHAnsi" w:cstheme="minorHAnsi"/>
          <w:i/>
          <w:color w:val="auto"/>
        </w:rPr>
        <w:t>Proceedings of the National Academy of Sciences of the United States of Americ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10</w:t>
      </w:r>
      <w:r w:rsidRPr="008371CB">
        <w:rPr>
          <w:rFonts w:asciiTheme="minorHAnsi" w:hAnsiTheme="minorHAnsi" w:cstheme="minorHAnsi"/>
          <w:color w:val="auto"/>
        </w:rPr>
        <w:t xml:space="preserve"> (39), E3695–E3703 (2013).</w:t>
      </w:r>
    </w:p>
    <w:p w14:paraId="327CBFBF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3</w:t>
      </w:r>
      <w:r w:rsidRPr="008371CB">
        <w:rPr>
          <w:rFonts w:asciiTheme="minorHAnsi" w:hAnsiTheme="minorHAnsi" w:cstheme="minorHAnsi"/>
          <w:color w:val="auto"/>
        </w:rPr>
        <w:tab/>
        <w:t>Alexeeva, M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 xml:space="preserve">et al. </w:t>
      </w:r>
      <w:r w:rsidRPr="008371CB">
        <w:rPr>
          <w:rFonts w:asciiTheme="minorHAnsi" w:hAnsiTheme="minorHAnsi" w:cstheme="minorHAnsi"/>
          <w:color w:val="auto"/>
        </w:rPr>
        <w:t xml:space="preserve">Excision of uracil from DNA by hSMUG1 includes strand incision and processing. </w:t>
      </w:r>
      <w:r w:rsidRPr="008371CB">
        <w:rPr>
          <w:rFonts w:asciiTheme="minorHAnsi" w:hAnsiTheme="minorHAnsi" w:cstheme="minorHAnsi"/>
          <w:i/>
          <w:color w:val="auto"/>
        </w:rPr>
        <w:t>Nucleic Acids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47</w:t>
      </w:r>
      <w:r w:rsidRPr="008371CB">
        <w:rPr>
          <w:rFonts w:asciiTheme="minorHAnsi" w:hAnsiTheme="minorHAnsi" w:cstheme="minorHAnsi"/>
          <w:color w:val="auto"/>
        </w:rPr>
        <w:t xml:space="preserve"> (2), 779–793 (2019).</w:t>
      </w:r>
    </w:p>
    <w:p w14:paraId="76D4C1B3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4</w:t>
      </w:r>
      <w:r w:rsidRPr="008371CB">
        <w:rPr>
          <w:rFonts w:asciiTheme="minorHAnsi" w:hAnsiTheme="minorHAnsi" w:cstheme="minorHAnsi"/>
          <w:color w:val="auto"/>
        </w:rPr>
        <w:tab/>
        <w:t xml:space="preserve">Thapar, U., Demple, B. Deployment of DNA polymerases beta and lambda in single-nucleotide and multinucleotide pathways of mammalian base excision DNA repair. </w:t>
      </w:r>
      <w:r w:rsidRPr="008371CB">
        <w:rPr>
          <w:rFonts w:asciiTheme="minorHAnsi" w:hAnsiTheme="minorHAnsi" w:cstheme="minorHAnsi"/>
          <w:i/>
          <w:color w:val="auto"/>
        </w:rPr>
        <w:t>DNA Repair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76,</w:t>
      </w:r>
      <w:r w:rsidRPr="008371CB">
        <w:rPr>
          <w:rFonts w:asciiTheme="minorHAnsi" w:hAnsiTheme="minorHAnsi" w:cstheme="minorHAnsi"/>
          <w:color w:val="auto"/>
        </w:rPr>
        <w:t xml:space="preserve"> 11–19 (2019).</w:t>
      </w:r>
    </w:p>
    <w:p w14:paraId="5B17DC86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5</w:t>
      </w:r>
      <w:r w:rsidRPr="008371CB">
        <w:rPr>
          <w:rFonts w:asciiTheme="minorHAnsi" w:hAnsiTheme="minorHAnsi" w:cstheme="minorHAnsi"/>
          <w:color w:val="auto"/>
        </w:rPr>
        <w:tab/>
        <w:t>Su, K. Y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 xml:space="preserve">et al. </w:t>
      </w:r>
      <w:r w:rsidRPr="008371CB">
        <w:rPr>
          <w:rFonts w:asciiTheme="minorHAnsi" w:hAnsiTheme="minorHAnsi" w:cstheme="minorHAnsi"/>
          <w:color w:val="auto"/>
        </w:rPr>
        <w:t xml:space="preserve">Proofreading and DNA repair assay using single nucleotide extension and MALDI-TOF mass spectrometry analysis. </w:t>
      </w:r>
      <w:r w:rsidRPr="008371CB">
        <w:rPr>
          <w:rFonts w:asciiTheme="minorHAnsi" w:hAnsiTheme="minorHAnsi" w:cstheme="minorHAnsi"/>
          <w:i/>
          <w:color w:val="auto"/>
        </w:rPr>
        <w:t>Journal of Visualized Experiments : JoVE.</w:t>
      </w:r>
      <w:r w:rsidRPr="008371CB">
        <w:rPr>
          <w:rFonts w:asciiTheme="minorHAnsi" w:hAnsiTheme="minorHAnsi" w:cstheme="minorHAnsi"/>
          <w:color w:val="auto"/>
        </w:rPr>
        <w:t xml:space="preserve"> (136), e57862 (2018).</w:t>
      </w:r>
    </w:p>
    <w:p w14:paraId="3D73DB1E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6</w:t>
      </w:r>
      <w:r w:rsidRPr="008371CB">
        <w:rPr>
          <w:rFonts w:asciiTheme="minorHAnsi" w:hAnsiTheme="minorHAnsi" w:cstheme="minorHAnsi"/>
          <w:color w:val="auto"/>
        </w:rPr>
        <w:tab/>
        <w:t xml:space="preserve">Hillenkamp, F., Karas, M., Beavis, R. C., Chait, B. T. Matrix-assisted laser desorption/ionization mass spectrometry of biopolymers. </w:t>
      </w:r>
      <w:r w:rsidRPr="008371CB">
        <w:rPr>
          <w:rFonts w:asciiTheme="minorHAnsi" w:hAnsiTheme="minorHAnsi" w:cstheme="minorHAnsi"/>
          <w:i/>
          <w:color w:val="auto"/>
        </w:rPr>
        <w:t>Analytical 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3</w:t>
      </w:r>
      <w:r w:rsidRPr="008371CB">
        <w:rPr>
          <w:rFonts w:asciiTheme="minorHAnsi" w:hAnsiTheme="minorHAnsi" w:cstheme="minorHAnsi"/>
          <w:color w:val="auto"/>
        </w:rPr>
        <w:t xml:space="preserve"> (24), 1193 A–1202 A (1991).</w:t>
      </w:r>
    </w:p>
    <w:p w14:paraId="20A9F0F5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7</w:t>
      </w:r>
      <w:r w:rsidRPr="008371CB">
        <w:rPr>
          <w:rFonts w:asciiTheme="minorHAnsi" w:hAnsiTheme="minorHAnsi" w:cstheme="minorHAnsi"/>
          <w:color w:val="auto"/>
        </w:rPr>
        <w:tab/>
        <w:t xml:space="preserve">Brammer, K. W., Jones, A. S., Mian, A. M., Walker, R. T. Study of the use of alkaline degradation of DNA derivative as a procedure for the determination of nucleotide distribution. </w:t>
      </w:r>
      <w:r w:rsidRPr="008371CB">
        <w:rPr>
          <w:rFonts w:asciiTheme="minorHAnsi" w:hAnsiTheme="minorHAnsi" w:cstheme="minorHAnsi"/>
          <w:i/>
          <w:color w:val="auto"/>
        </w:rPr>
        <w:t>Biochimica et Biophysica Acta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66</w:t>
      </w:r>
      <w:r w:rsidRPr="008371CB">
        <w:rPr>
          <w:rFonts w:asciiTheme="minorHAnsi" w:hAnsiTheme="minorHAnsi" w:cstheme="minorHAnsi"/>
          <w:color w:val="auto"/>
        </w:rPr>
        <w:t xml:space="preserve"> (3), 732–734 (1968).</w:t>
      </w:r>
    </w:p>
    <w:p w14:paraId="328D9F6D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8</w:t>
      </w:r>
      <w:r w:rsidRPr="008371CB">
        <w:rPr>
          <w:rFonts w:asciiTheme="minorHAnsi" w:hAnsiTheme="minorHAnsi" w:cstheme="minorHAnsi"/>
          <w:color w:val="auto"/>
        </w:rPr>
        <w:tab/>
        <w:t xml:space="preserve">Lindahl, T., Ljungquist, S., Siegert, W., Nyberg, B., Sperens, B. DNA N-glycosidases: properties of uracil-DNA glycosidase from Escherichia coli. </w:t>
      </w:r>
      <w:r w:rsidRPr="008371CB">
        <w:rPr>
          <w:rFonts w:asciiTheme="minorHAnsi" w:hAnsiTheme="minorHAnsi" w:cstheme="minorHAnsi"/>
          <w:i/>
          <w:color w:val="auto"/>
        </w:rPr>
        <w:t>Journal of Biological 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52</w:t>
      </w:r>
      <w:r w:rsidRPr="008371CB">
        <w:rPr>
          <w:rFonts w:asciiTheme="minorHAnsi" w:hAnsiTheme="minorHAnsi" w:cstheme="minorHAnsi"/>
          <w:color w:val="auto"/>
        </w:rPr>
        <w:t xml:space="preserve"> (10), 3286–3294 (1977).</w:t>
      </w:r>
    </w:p>
    <w:p w14:paraId="7E29E9D1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39</w:t>
      </w:r>
      <w:r w:rsidRPr="008371CB">
        <w:rPr>
          <w:rFonts w:asciiTheme="minorHAnsi" w:hAnsiTheme="minorHAnsi" w:cstheme="minorHAnsi"/>
          <w:color w:val="auto"/>
        </w:rPr>
        <w:tab/>
        <w:t xml:space="preserve">Rashtchian, A., Buchman, G. W., Schuster, D. M., Berninger, M. S. Uracil DNA glycosylase-mediated cloning of polymerasechain reaction-amplified DNA: Application to genomic and cDNA cloning. </w:t>
      </w:r>
      <w:r w:rsidRPr="008371CB">
        <w:rPr>
          <w:rFonts w:asciiTheme="minorHAnsi" w:hAnsiTheme="minorHAnsi" w:cstheme="minorHAnsi"/>
          <w:i/>
          <w:color w:val="auto"/>
        </w:rPr>
        <w:t>Analytical 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206</w:t>
      </w:r>
      <w:r w:rsidRPr="008371CB">
        <w:rPr>
          <w:rFonts w:asciiTheme="minorHAnsi" w:hAnsiTheme="minorHAnsi" w:cstheme="minorHAnsi"/>
          <w:color w:val="auto"/>
        </w:rPr>
        <w:t xml:space="preserve"> (1), 91–97 (1992).</w:t>
      </w:r>
    </w:p>
    <w:p w14:paraId="28FBF33C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0</w:t>
      </w:r>
      <w:r w:rsidRPr="008371CB">
        <w:rPr>
          <w:rFonts w:asciiTheme="minorHAnsi" w:hAnsiTheme="minorHAnsi" w:cstheme="minorHAnsi"/>
          <w:color w:val="auto"/>
        </w:rPr>
        <w:tab/>
        <w:t xml:space="preserve">Varshney, U., van de Sande, J. H. Specificities and kinetics of uracil excision from uracil-containing DNA oligomers by </w:t>
      </w:r>
      <w:r w:rsidRPr="008371CB">
        <w:rPr>
          <w:rFonts w:asciiTheme="minorHAnsi" w:hAnsiTheme="minorHAnsi" w:cstheme="minorHAnsi"/>
          <w:i/>
          <w:iCs/>
          <w:color w:val="auto"/>
        </w:rPr>
        <w:t>Escherichia coli</w:t>
      </w:r>
      <w:r w:rsidRPr="008371CB">
        <w:rPr>
          <w:rFonts w:asciiTheme="minorHAnsi" w:hAnsiTheme="minorHAnsi" w:cstheme="minorHAnsi"/>
          <w:color w:val="auto"/>
        </w:rPr>
        <w:t xml:space="preserve"> uracil DNA glycosylase. </w:t>
      </w:r>
      <w:r w:rsidRPr="008371CB">
        <w:rPr>
          <w:rFonts w:asciiTheme="minorHAnsi" w:hAnsiTheme="minorHAnsi" w:cstheme="minorHAnsi"/>
          <w:i/>
          <w:color w:val="auto"/>
        </w:rPr>
        <w:t>Biochemistry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30</w:t>
      </w:r>
      <w:r w:rsidRPr="008371CB">
        <w:rPr>
          <w:rFonts w:asciiTheme="minorHAnsi" w:hAnsiTheme="minorHAnsi" w:cstheme="minorHAnsi"/>
          <w:color w:val="auto"/>
        </w:rPr>
        <w:t xml:space="preserve"> (16), 4055–4061 (1991).</w:t>
      </w:r>
    </w:p>
    <w:p w14:paraId="64AF0575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1</w:t>
      </w:r>
      <w:r w:rsidRPr="008371CB">
        <w:rPr>
          <w:rFonts w:asciiTheme="minorHAnsi" w:hAnsiTheme="minorHAnsi" w:cstheme="minorHAnsi"/>
          <w:color w:val="auto"/>
        </w:rPr>
        <w:tab/>
        <w:t>Delort, A. M.</w:t>
      </w:r>
      <w:r w:rsidRPr="008371CB">
        <w:rPr>
          <w:rFonts w:asciiTheme="minorHAnsi" w:hAnsiTheme="minorHAnsi" w:cstheme="minorHAnsi"/>
          <w:iCs/>
          <w:color w:val="auto"/>
        </w:rPr>
        <w:t xml:space="preserve"> et al.</w:t>
      </w:r>
      <w:r w:rsidRPr="008371CB">
        <w:rPr>
          <w:rFonts w:asciiTheme="minorHAnsi" w:hAnsiTheme="minorHAnsi" w:cstheme="minorHAnsi"/>
          <w:color w:val="auto"/>
        </w:rPr>
        <w:t xml:space="preserve"> Excision of uracil residues in DNA: Mechanism of action of </w:t>
      </w:r>
      <w:r w:rsidRPr="008371CB">
        <w:rPr>
          <w:rFonts w:asciiTheme="minorHAnsi" w:hAnsiTheme="minorHAnsi" w:cstheme="minorHAnsi"/>
          <w:i/>
          <w:iCs/>
          <w:color w:val="auto"/>
        </w:rPr>
        <w:t>Escherichia coli</w:t>
      </w:r>
      <w:r w:rsidRPr="008371CB">
        <w:rPr>
          <w:rFonts w:asciiTheme="minorHAnsi" w:hAnsiTheme="minorHAnsi" w:cstheme="minorHAnsi"/>
          <w:color w:val="auto"/>
        </w:rPr>
        <w:t xml:space="preserve"> and </w:t>
      </w:r>
      <w:r w:rsidRPr="008371CB">
        <w:rPr>
          <w:rFonts w:asciiTheme="minorHAnsi" w:hAnsiTheme="minorHAnsi" w:cstheme="minorHAnsi"/>
          <w:i/>
          <w:iCs/>
          <w:color w:val="auto"/>
        </w:rPr>
        <w:t>Micrococcus luteus</w:t>
      </w:r>
      <w:r w:rsidRPr="008371CB">
        <w:rPr>
          <w:rFonts w:asciiTheme="minorHAnsi" w:hAnsiTheme="minorHAnsi" w:cstheme="minorHAnsi"/>
          <w:color w:val="auto"/>
        </w:rPr>
        <w:t xml:space="preserve"> uracil-DNA glycosylases. </w:t>
      </w:r>
      <w:r w:rsidRPr="008371CB">
        <w:rPr>
          <w:rFonts w:asciiTheme="minorHAnsi" w:hAnsiTheme="minorHAnsi" w:cstheme="minorHAnsi"/>
          <w:i/>
          <w:color w:val="auto"/>
        </w:rPr>
        <w:t>Nucleic Acids Research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13</w:t>
      </w:r>
      <w:r w:rsidRPr="008371CB">
        <w:rPr>
          <w:rFonts w:asciiTheme="minorHAnsi" w:hAnsiTheme="minorHAnsi" w:cstheme="minorHAnsi"/>
          <w:color w:val="auto"/>
        </w:rPr>
        <w:t xml:space="preserve"> (2), 319–335 (1985).</w:t>
      </w:r>
    </w:p>
    <w:p w14:paraId="29715058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2</w:t>
      </w:r>
      <w:r w:rsidRPr="008371CB">
        <w:rPr>
          <w:rFonts w:asciiTheme="minorHAnsi" w:hAnsiTheme="minorHAnsi" w:cstheme="minorHAnsi"/>
          <w:color w:val="auto"/>
        </w:rPr>
        <w:tab/>
        <w:t xml:space="preserve">Wang, Z. G., Smith, D. G., Mosbaugh, D. W. Overproduction and characterization of the uracil-DNA glycosylase inhibitor of bacteriophage PBS2. </w:t>
      </w:r>
      <w:r w:rsidRPr="008371CB">
        <w:rPr>
          <w:rFonts w:asciiTheme="minorHAnsi" w:hAnsiTheme="minorHAnsi" w:cstheme="minorHAnsi"/>
          <w:i/>
          <w:color w:val="auto"/>
        </w:rPr>
        <w:t>Gene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99</w:t>
      </w:r>
      <w:r w:rsidRPr="008371CB">
        <w:rPr>
          <w:rFonts w:asciiTheme="minorHAnsi" w:hAnsiTheme="minorHAnsi" w:cstheme="minorHAnsi"/>
          <w:color w:val="auto"/>
        </w:rPr>
        <w:t xml:space="preserve"> (1), 31–37 (1991).</w:t>
      </w:r>
    </w:p>
    <w:p w14:paraId="7B23F697" w14:textId="77777777" w:rsidR="00F249AE" w:rsidRPr="008371CB" w:rsidRDefault="00F249AE" w:rsidP="008371CB">
      <w:pPr>
        <w:pStyle w:val="EndNoteBibliography"/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3</w:t>
      </w:r>
      <w:r w:rsidRPr="008371CB">
        <w:rPr>
          <w:rFonts w:asciiTheme="minorHAnsi" w:hAnsiTheme="minorHAnsi" w:cstheme="minorHAnsi"/>
          <w:color w:val="auto"/>
        </w:rPr>
        <w:tab/>
        <w:t>Chang, H. L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Measurement of uracil-DNA glycosylase activity by matrix assisted laser desorption/ionization time-of-flight mass spectrometry technique. </w:t>
      </w:r>
      <w:r w:rsidRPr="008371CB">
        <w:rPr>
          <w:rFonts w:asciiTheme="minorHAnsi" w:hAnsiTheme="minorHAnsi" w:cstheme="minorHAnsi"/>
          <w:i/>
          <w:color w:val="auto"/>
        </w:rPr>
        <w:t>DNA Repair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97</w:t>
      </w:r>
      <w:r w:rsidRPr="008371CB">
        <w:rPr>
          <w:rFonts w:asciiTheme="minorHAnsi" w:hAnsiTheme="minorHAnsi" w:cstheme="minorHAnsi"/>
          <w:color w:val="auto"/>
        </w:rPr>
        <w:t xml:space="preserve">, 103028, </w:t>
      </w:r>
      <w:r w:rsidRPr="008371CB">
        <w:rPr>
          <w:rFonts w:asciiTheme="minorHAnsi" w:hAnsiTheme="minorHAnsi" w:cstheme="minorHAnsi"/>
          <w:color w:val="auto"/>
        </w:rPr>
        <w:lastRenderedPageBreak/>
        <w:t>(2021).</w:t>
      </w:r>
    </w:p>
    <w:p w14:paraId="2DB7E8A8" w14:textId="77777777" w:rsidR="00F249AE" w:rsidRPr="008371CB" w:rsidRDefault="00F249AE" w:rsidP="008371CB">
      <w:pPr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4</w:t>
      </w:r>
      <w:r w:rsidRPr="008371CB">
        <w:rPr>
          <w:rFonts w:asciiTheme="minorHAnsi" w:hAnsiTheme="minorHAnsi" w:cstheme="minorHAnsi"/>
          <w:color w:val="auto"/>
        </w:rPr>
        <w:tab/>
        <w:t>Minko, I. G.</w:t>
      </w:r>
      <w:r w:rsidRPr="008371CB">
        <w:rPr>
          <w:rFonts w:asciiTheme="minorHAnsi" w:hAnsiTheme="minorHAnsi" w:cstheme="minorHAnsi"/>
          <w:i/>
          <w:color w:val="auto"/>
        </w:rPr>
        <w:t xml:space="preserve"> </w:t>
      </w:r>
      <w:r w:rsidRPr="008371CB">
        <w:rPr>
          <w:rFonts w:asciiTheme="minorHAnsi" w:hAnsiTheme="minorHAnsi" w:cstheme="minorHAnsi"/>
          <w:iCs/>
          <w:color w:val="auto"/>
        </w:rPr>
        <w:t>et al.</w:t>
      </w:r>
      <w:r w:rsidRPr="008371CB">
        <w:rPr>
          <w:rFonts w:asciiTheme="minorHAnsi" w:hAnsiTheme="minorHAnsi" w:cstheme="minorHAnsi"/>
          <w:color w:val="auto"/>
        </w:rPr>
        <w:t xml:space="preserve"> Catalysts of DNA strand cleavage at apurinic/apyrimidinic sites. </w:t>
      </w:r>
      <w:r w:rsidRPr="008371CB">
        <w:rPr>
          <w:rFonts w:asciiTheme="minorHAnsi" w:hAnsiTheme="minorHAnsi" w:cstheme="minorHAnsi"/>
          <w:i/>
          <w:color w:val="auto"/>
        </w:rPr>
        <w:t>Scientific Reports.</w:t>
      </w:r>
      <w:r w:rsidRPr="008371CB">
        <w:rPr>
          <w:rFonts w:asciiTheme="minorHAnsi" w:hAnsiTheme="minorHAnsi" w:cstheme="minorHAnsi"/>
          <w:color w:val="auto"/>
        </w:rPr>
        <w:t xml:space="preserve"> </w:t>
      </w:r>
      <w:r w:rsidRPr="008371CB">
        <w:rPr>
          <w:rFonts w:asciiTheme="minorHAnsi" w:hAnsiTheme="minorHAnsi" w:cstheme="minorHAnsi"/>
          <w:b/>
          <w:color w:val="auto"/>
        </w:rPr>
        <w:t>6</w:t>
      </w:r>
      <w:r w:rsidRPr="008371CB">
        <w:rPr>
          <w:rFonts w:asciiTheme="minorHAnsi" w:hAnsiTheme="minorHAnsi" w:cstheme="minorHAnsi"/>
          <w:color w:val="auto"/>
        </w:rPr>
        <w:t xml:space="preserve"> (1), 28894 (2016)</w:t>
      </w:r>
    </w:p>
    <w:p w14:paraId="03653ACB" w14:textId="77777777" w:rsidR="00F249AE" w:rsidRPr="008371CB" w:rsidRDefault="00F249AE" w:rsidP="008371CB">
      <w:pPr>
        <w:rPr>
          <w:rFonts w:asciiTheme="minorHAnsi" w:hAnsiTheme="minorHAnsi" w:cstheme="minorHAnsi"/>
          <w:color w:val="auto"/>
        </w:rPr>
      </w:pPr>
      <w:r w:rsidRPr="008371CB">
        <w:rPr>
          <w:rFonts w:asciiTheme="minorHAnsi" w:hAnsiTheme="minorHAnsi" w:cstheme="minorHAnsi"/>
          <w:color w:val="auto"/>
        </w:rPr>
        <w:t>45</w:t>
      </w:r>
      <w:r w:rsidRPr="008371CB">
        <w:rPr>
          <w:rFonts w:asciiTheme="minorHAnsi" w:hAnsiTheme="minorHAnsi" w:cstheme="minorHAnsi"/>
          <w:color w:val="auto"/>
        </w:rPr>
        <w:tab/>
        <w:t xml:space="preserve">Lindahl, T. [36] Uracil-DNA glycosylase from </w:t>
      </w:r>
      <w:r w:rsidRPr="008371CB">
        <w:rPr>
          <w:rFonts w:asciiTheme="minorHAnsi" w:hAnsiTheme="minorHAnsi" w:cstheme="minorHAnsi"/>
          <w:i/>
          <w:iCs/>
          <w:color w:val="auto"/>
        </w:rPr>
        <w:t>Escherichia coli</w:t>
      </w:r>
      <w:r w:rsidRPr="008371CB">
        <w:rPr>
          <w:rFonts w:asciiTheme="minorHAnsi" w:hAnsiTheme="minorHAnsi" w:cstheme="minorHAnsi"/>
          <w:color w:val="auto"/>
        </w:rPr>
        <w:t xml:space="preserve">. </w:t>
      </w:r>
      <w:r w:rsidRPr="008371CB">
        <w:rPr>
          <w:rFonts w:asciiTheme="minorHAnsi" w:hAnsiTheme="minorHAnsi" w:cstheme="minorHAnsi"/>
          <w:i/>
          <w:color w:val="auto"/>
        </w:rPr>
        <w:t>Methods in Enzymology</w:t>
      </w:r>
      <w:r w:rsidRPr="008371CB">
        <w:rPr>
          <w:rFonts w:asciiTheme="minorHAnsi" w:hAnsiTheme="minorHAnsi" w:cstheme="minorHAnsi"/>
          <w:color w:val="auto"/>
        </w:rPr>
        <w:t xml:space="preserve">. </w:t>
      </w:r>
      <w:r w:rsidRPr="008371CB">
        <w:rPr>
          <w:rFonts w:asciiTheme="minorHAnsi" w:hAnsiTheme="minorHAnsi" w:cstheme="minorHAnsi"/>
          <w:b/>
          <w:bCs/>
          <w:color w:val="auto"/>
        </w:rPr>
        <w:t>65</w:t>
      </w:r>
      <w:r w:rsidRPr="008371CB">
        <w:rPr>
          <w:rFonts w:asciiTheme="minorHAnsi" w:hAnsiTheme="minorHAnsi" w:cstheme="minorHAnsi"/>
          <w:color w:val="auto"/>
        </w:rPr>
        <w:t>, 284–290 (1980).</w:t>
      </w:r>
    </w:p>
    <w:p w14:paraId="6A2F1BA4" w14:textId="5F1DAFE4" w:rsidR="007060FB" w:rsidRPr="008371CB" w:rsidRDefault="007060FB" w:rsidP="008371CB">
      <w:pPr>
        <w:pStyle w:val="ListParagraph"/>
        <w:widowControl/>
        <w:ind w:left="0"/>
        <w:rPr>
          <w:rFonts w:asciiTheme="minorHAnsi" w:hAnsiTheme="minorHAnsi" w:cstheme="minorHAnsi"/>
          <w:color w:val="auto"/>
        </w:rPr>
      </w:pPr>
    </w:p>
    <w:sectPr w:rsidR="007060FB" w:rsidRPr="008371CB" w:rsidSect="006C735B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607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9B2B80" w14:textId="77777777" w:rsidR="00182FA0" w:rsidRDefault="00182FA0" w:rsidP="00621C4E">
      <w:r>
        <w:separator/>
      </w:r>
    </w:p>
  </w:endnote>
  <w:endnote w:type="continuationSeparator" w:id="0">
    <w:p w14:paraId="11A22B2E" w14:textId="77777777" w:rsidR="00182FA0" w:rsidRDefault="00182FA0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DFKai-SB">
    <w:altName w:val="Microsoft JhengHei"/>
    <w:charset w:val="88"/>
    <w:family w:val="script"/>
    <w:pitch w:val="fixed"/>
    <w:sig w:usb0="00000003" w:usb1="080E0000" w:usb2="00000016" w:usb3="00000000" w:csb0="00100001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21478288"/>
      <w:docPartObj>
        <w:docPartGallery w:val="Page Numbers (Bottom of Page)"/>
        <w:docPartUnique/>
      </w:docPartObj>
    </w:sdtPr>
    <w:sdtEndPr/>
    <w:sdtContent>
      <w:p w14:paraId="48212FFC" w14:textId="3561F70C" w:rsidR="00BD5C4D" w:rsidRDefault="00BD5C4D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 w:eastAsia="zh-TW"/>
          </w:rPr>
          <w:t>2</w:t>
        </w:r>
        <w:r>
          <w:fldChar w:fldCharType="end"/>
        </w:r>
      </w:p>
    </w:sdtContent>
  </w:sdt>
  <w:p w14:paraId="39947363" w14:textId="71AB2B06" w:rsidR="00BD5C4D" w:rsidRPr="00494F77" w:rsidRDefault="00BD5C4D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ABCDF" w14:textId="45605190" w:rsidR="00BD5C4D" w:rsidRDefault="00BD5C4D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19490B" w14:textId="77777777" w:rsidR="00182FA0" w:rsidRDefault="00182FA0" w:rsidP="00621C4E">
      <w:r>
        <w:separator/>
      </w:r>
    </w:p>
  </w:footnote>
  <w:footnote w:type="continuationSeparator" w:id="0">
    <w:p w14:paraId="545AA848" w14:textId="77777777" w:rsidR="00182FA0" w:rsidRDefault="00182FA0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12DB9159" w:rsidR="00BD5C4D" w:rsidRPr="006F06E4" w:rsidRDefault="00BD5C4D" w:rsidP="00621C4E">
    <w:pPr>
      <w:pStyle w:val="Header"/>
      <w:rPr>
        <w:b/>
        <w:color w:val="1F497D"/>
        <w:sz w:val="28"/>
        <w:szCs w:val="28"/>
      </w:rPr>
    </w:pPr>
    <w:r w:rsidRPr="009A38A5"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3B291962" w:rsidR="00BD5C4D" w:rsidRPr="006F06E4" w:rsidRDefault="00BD5C4D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C3625"/>
    <w:multiLevelType w:val="multilevel"/>
    <w:tmpl w:val="AF48DB70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8C6493"/>
    <w:multiLevelType w:val="hybridMultilevel"/>
    <w:tmpl w:val="2A3C9664"/>
    <w:lvl w:ilvl="0" w:tplc="31226E5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40" w:hanging="480"/>
      </w:pPr>
    </w:lvl>
    <w:lvl w:ilvl="2" w:tplc="0409001B" w:tentative="1">
      <w:start w:val="1"/>
      <w:numFmt w:val="lowerRoman"/>
      <w:lvlText w:val="%3."/>
      <w:lvlJc w:val="right"/>
      <w:pPr>
        <w:ind w:left="2520" w:hanging="480"/>
      </w:pPr>
    </w:lvl>
    <w:lvl w:ilvl="3" w:tplc="0409000F" w:tentative="1">
      <w:start w:val="1"/>
      <w:numFmt w:val="decimal"/>
      <w:lvlText w:val="%4."/>
      <w:lvlJc w:val="left"/>
      <w:pPr>
        <w:ind w:left="30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80" w:hanging="480"/>
      </w:pPr>
    </w:lvl>
    <w:lvl w:ilvl="5" w:tplc="0409001B" w:tentative="1">
      <w:start w:val="1"/>
      <w:numFmt w:val="lowerRoman"/>
      <w:lvlText w:val="%6."/>
      <w:lvlJc w:val="right"/>
      <w:pPr>
        <w:ind w:left="3960" w:hanging="480"/>
      </w:pPr>
    </w:lvl>
    <w:lvl w:ilvl="6" w:tplc="0409000F" w:tentative="1">
      <w:start w:val="1"/>
      <w:numFmt w:val="decimal"/>
      <w:lvlText w:val="%7."/>
      <w:lvlJc w:val="left"/>
      <w:pPr>
        <w:ind w:left="44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920" w:hanging="480"/>
      </w:pPr>
    </w:lvl>
    <w:lvl w:ilvl="8" w:tplc="0409001B" w:tentative="1">
      <w:start w:val="1"/>
      <w:numFmt w:val="lowerRoman"/>
      <w:lvlText w:val="%9."/>
      <w:lvlJc w:val="right"/>
      <w:pPr>
        <w:ind w:left="5400" w:hanging="480"/>
      </w:pPr>
    </w:lvl>
  </w:abstractNum>
  <w:abstractNum w:abstractNumId="3" w15:restartNumberingAfterBreak="0">
    <w:nsid w:val="07FF66CF"/>
    <w:multiLevelType w:val="hybridMultilevel"/>
    <w:tmpl w:val="9CFABFEC"/>
    <w:lvl w:ilvl="0" w:tplc="B40265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4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EC85435"/>
    <w:multiLevelType w:val="multilevel"/>
    <w:tmpl w:val="53321600"/>
    <w:lvl w:ilvl="0">
      <w:start w:val="5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12DA5C15"/>
    <w:multiLevelType w:val="hybridMultilevel"/>
    <w:tmpl w:val="52A05650"/>
    <w:lvl w:ilvl="0" w:tplc="D63665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8" w15:restartNumberingAfterBreak="0">
    <w:nsid w:val="13514F38"/>
    <w:multiLevelType w:val="hybridMultilevel"/>
    <w:tmpl w:val="5DFAB4BE"/>
    <w:lvl w:ilvl="0" w:tplc="56DEE366">
      <w:start w:val="2"/>
      <w:numFmt w:val="decimal"/>
      <w:lvlText w:val="%1."/>
      <w:lvlJc w:val="left"/>
      <w:pPr>
        <w:ind w:left="600" w:hanging="360"/>
      </w:pPr>
      <w:rPr>
        <w:rFonts w:hint="default"/>
        <w:b w:val="0"/>
      </w:rPr>
    </w:lvl>
    <w:lvl w:ilvl="1" w:tplc="04090019" w:tentative="1">
      <w:start w:val="1"/>
      <w:numFmt w:val="ideographTraditional"/>
      <w:lvlText w:val="%2、"/>
      <w:lvlJc w:val="left"/>
      <w:pPr>
        <w:ind w:left="1200" w:hanging="480"/>
      </w:pPr>
    </w:lvl>
    <w:lvl w:ilvl="2" w:tplc="0409001B" w:tentative="1">
      <w:start w:val="1"/>
      <w:numFmt w:val="lowerRoman"/>
      <w:lvlText w:val="%3."/>
      <w:lvlJc w:val="right"/>
      <w:pPr>
        <w:ind w:left="1680" w:hanging="480"/>
      </w:pPr>
    </w:lvl>
    <w:lvl w:ilvl="3" w:tplc="0409000F" w:tentative="1">
      <w:start w:val="1"/>
      <w:numFmt w:val="decimal"/>
      <w:lvlText w:val="%4."/>
      <w:lvlJc w:val="left"/>
      <w:pPr>
        <w:ind w:left="21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40" w:hanging="480"/>
      </w:pPr>
    </w:lvl>
    <w:lvl w:ilvl="5" w:tplc="0409001B" w:tentative="1">
      <w:start w:val="1"/>
      <w:numFmt w:val="lowerRoman"/>
      <w:lvlText w:val="%6."/>
      <w:lvlJc w:val="right"/>
      <w:pPr>
        <w:ind w:left="3120" w:hanging="480"/>
      </w:pPr>
    </w:lvl>
    <w:lvl w:ilvl="6" w:tplc="0409000F" w:tentative="1">
      <w:start w:val="1"/>
      <w:numFmt w:val="decimal"/>
      <w:lvlText w:val="%7."/>
      <w:lvlJc w:val="left"/>
      <w:pPr>
        <w:ind w:left="36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80" w:hanging="480"/>
      </w:pPr>
    </w:lvl>
    <w:lvl w:ilvl="8" w:tplc="0409001B" w:tentative="1">
      <w:start w:val="1"/>
      <w:numFmt w:val="lowerRoman"/>
      <w:lvlText w:val="%9."/>
      <w:lvlJc w:val="right"/>
      <w:pPr>
        <w:ind w:left="4560" w:hanging="480"/>
      </w:pPr>
    </w:lvl>
  </w:abstractNum>
  <w:abstractNum w:abstractNumId="9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EB53ADF"/>
    <w:multiLevelType w:val="hybridMultilevel"/>
    <w:tmpl w:val="F2C87674"/>
    <w:lvl w:ilvl="0" w:tplc="B980D36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1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A87397"/>
    <w:multiLevelType w:val="multilevel"/>
    <w:tmpl w:val="3216F64A"/>
    <w:lvl w:ilvl="0">
      <w:start w:val="4"/>
      <w:numFmt w:val="decimal"/>
      <w:suff w:val="space"/>
      <w:lvlText w:val="%1."/>
      <w:lvlJc w:val="left"/>
      <w:pPr>
        <w:ind w:left="0" w:firstLine="0"/>
      </w:pPr>
      <w:rPr>
        <w:rFonts w:hint="default"/>
        <w:color w:val="00000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color w:val="000000"/>
      </w:rPr>
    </w:lvl>
    <w:lvl w:ilvl="2">
      <w:start w:val="3"/>
      <w:numFmt w:val="decimal"/>
      <w:suff w:val="space"/>
      <w:lvlText w:val="%1.%2.%3."/>
      <w:lvlJc w:val="left"/>
      <w:pPr>
        <w:ind w:left="0" w:firstLine="0"/>
      </w:pPr>
      <w:rPr>
        <w:rFonts w:hint="default"/>
        <w:color w:val="00000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  <w:color w:val="000000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  <w:color w:val="000000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  <w:color w:val="000000"/>
      </w:rPr>
    </w:lvl>
  </w:abstractNum>
  <w:abstractNum w:abstractNumId="13" w15:restartNumberingAfterBreak="0">
    <w:nsid w:val="274B2132"/>
    <w:multiLevelType w:val="hybridMultilevel"/>
    <w:tmpl w:val="587E6832"/>
    <w:lvl w:ilvl="0" w:tplc="6B7E61C6">
      <w:start w:val="2"/>
      <w:numFmt w:val="decimal"/>
      <w:lvlText w:val="%1."/>
      <w:lvlJc w:val="left"/>
      <w:pPr>
        <w:ind w:left="600" w:hanging="360"/>
      </w:pPr>
      <w:rPr>
        <w:rFonts w:hint="default"/>
        <w:b w:val="0"/>
      </w:rPr>
    </w:lvl>
    <w:lvl w:ilvl="1" w:tplc="04090019" w:tentative="1">
      <w:start w:val="1"/>
      <w:numFmt w:val="ideographTraditional"/>
      <w:lvlText w:val="%2、"/>
      <w:lvlJc w:val="left"/>
      <w:pPr>
        <w:ind w:left="1200" w:hanging="480"/>
      </w:pPr>
    </w:lvl>
    <w:lvl w:ilvl="2" w:tplc="0409001B" w:tentative="1">
      <w:start w:val="1"/>
      <w:numFmt w:val="lowerRoman"/>
      <w:lvlText w:val="%3."/>
      <w:lvlJc w:val="right"/>
      <w:pPr>
        <w:ind w:left="1680" w:hanging="480"/>
      </w:pPr>
    </w:lvl>
    <w:lvl w:ilvl="3" w:tplc="0409000F" w:tentative="1">
      <w:start w:val="1"/>
      <w:numFmt w:val="decimal"/>
      <w:lvlText w:val="%4."/>
      <w:lvlJc w:val="left"/>
      <w:pPr>
        <w:ind w:left="21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40" w:hanging="480"/>
      </w:pPr>
    </w:lvl>
    <w:lvl w:ilvl="5" w:tplc="0409001B" w:tentative="1">
      <w:start w:val="1"/>
      <w:numFmt w:val="lowerRoman"/>
      <w:lvlText w:val="%6."/>
      <w:lvlJc w:val="right"/>
      <w:pPr>
        <w:ind w:left="3120" w:hanging="480"/>
      </w:pPr>
    </w:lvl>
    <w:lvl w:ilvl="6" w:tplc="0409000F" w:tentative="1">
      <w:start w:val="1"/>
      <w:numFmt w:val="decimal"/>
      <w:lvlText w:val="%7."/>
      <w:lvlJc w:val="left"/>
      <w:pPr>
        <w:ind w:left="36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80" w:hanging="480"/>
      </w:pPr>
    </w:lvl>
    <w:lvl w:ilvl="8" w:tplc="0409001B" w:tentative="1">
      <w:start w:val="1"/>
      <w:numFmt w:val="lowerRoman"/>
      <w:lvlText w:val="%9."/>
      <w:lvlJc w:val="right"/>
      <w:pPr>
        <w:ind w:left="4560" w:hanging="480"/>
      </w:pPr>
    </w:lvl>
  </w:abstractNum>
  <w:abstractNum w:abstractNumId="14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ABB547F"/>
    <w:multiLevelType w:val="hybridMultilevel"/>
    <w:tmpl w:val="CE1CB5C0"/>
    <w:lvl w:ilvl="0" w:tplc="6DAA9364">
      <w:start w:val="7"/>
      <w:numFmt w:val="decimal"/>
      <w:suff w:val="space"/>
      <w:lvlText w:val="%1.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3AB292E"/>
    <w:multiLevelType w:val="hybridMultilevel"/>
    <w:tmpl w:val="2248AF3A"/>
    <w:lvl w:ilvl="0" w:tplc="12F470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1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2" w15:restartNumberingAfterBreak="0">
    <w:nsid w:val="4A4E600A"/>
    <w:multiLevelType w:val="multilevel"/>
    <w:tmpl w:val="EFE6F03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390" w:hanging="390"/>
      </w:pPr>
      <w:rPr>
        <w:rFonts w:hint="default"/>
        <w:i w:val="0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  <w:i w:val="0"/>
      </w:rPr>
    </w:lvl>
  </w:abstractNum>
  <w:abstractNum w:abstractNumId="23" w15:restartNumberingAfterBreak="0">
    <w:nsid w:val="4FB213EF"/>
    <w:multiLevelType w:val="multilevel"/>
    <w:tmpl w:val="BE7AE346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7E0192"/>
    <w:multiLevelType w:val="multilevel"/>
    <w:tmpl w:val="44F60FEA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0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624653FF"/>
    <w:multiLevelType w:val="hybridMultilevel"/>
    <w:tmpl w:val="30F8123C"/>
    <w:lvl w:ilvl="0" w:tplc="4DB2F5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32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3" w15:restartNumberingAfterBreak="0">
    <w:nsid w:val="68124BB1"/>
    <w:multiLevelType w:val="hybridMultilevel"/>
    <w:tmpl w:val="E79CF618"/>
    <w:lvl w:ilvl="0" w:tplc="D99CD7E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34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625A2"/>
    <w:multiLevelType w:val="hybridMultilevel"/>
    <w:tmpl w:val="CAB28870"/>
    <w:lvl w:ilvl="0" w:tplc="04090011">
      <w:start w:val="1"/>
      <w:numFmt w:val="upperLetter"/>
      <w:lvlText w:val="%1."/>
      <w:lvlJc w:val="left"/>
      <w:pPr>
        <w:ind w:left="8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36" w15:restartNumberingAfterBreak="0">
    <w:nsid w:val="6AA75D28"/>
    <w:multiLevelType w:val="multilevel"/>
    <w:tmpl w:val="3BB0548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6FF30DF1"/>
    <w:multiLevelType w:val="hybridMultilevel"/>
    <w:tmpl w:val="7F36A9FC"/>
    <w:lvl w:ilvl="0" w:tplc="2196C74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9" w15:restartNumberingAfterBreak="0">
    <w:nsid w:val="75690631"/>
    <w:multiLevelType w:val="hybridMultilevel"/>
    <w:tmpl w:val="E9EEF376"/>
    <w:lvl w:ilvl="0" w:tplc="6B52909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40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8A52757"/>
    <w:multiLevelType w:val="multilevel"/>
    <w:tmpl w:val="E2F21C22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6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160" w:hanging="1800"/>
      </w:pPr>
      <w:rPr>
        <w:rFonts w:hint="default"/>
      </w:rPr>
    </w:lvl>
  </w:abstractNum>
  <w:abstractNum w:abstractNumId="42" w15:restartNumberingAfterBreak="0">
    <w:nsid w:val="794E74AA"/>
    <w:multiLevelType w:val="multilevel"/>
    <w:tmpl w:val="3216F64A"/>
    <w:lvl w:ilvl="0">
      <w:start w:val="4"/>
      <w:numFmt w:val="decimal"/>
      <w:suff w:val="space"/>
      <w:lvlText w:val="%1."/>
      <w:lvlJc w:val="left"/>
      <w:pPr>
        <w:ind w:left="0" w:firstLine="0"/>
      </w:pPr>
      <w:rPr>
        <w:rFonts w:hint="default"/>
        <w:color w:val="00000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color w:val="000000"/>
      </w:rPr>
    </w:lvl>
    <w:lvl w:ilvl="2">
      <w:start w:val="3"/>
      <w:numFmt w:val="decimal"/>
      <w:suff w:val="space"/>
      <w:lvlText w:val="%1.%2.%3."/>
      <w:lvlJc w:val="left"/>
      <w:pPr>
        <w:ind w:left="0" w:firstLine="0"/>
      </w:pPr>
      <w:rPr>
        <w:rFonts w:hint="default"/>
        <w:color w:val="00000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  <w:color w:val="000000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  <w:color w:val="000000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  <w:color w:val="000000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  <w:color w:val="000000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  <w:color w:val="000000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  <w:color w:val="000000"/>
      </w:rPr>
    </w:lvl>
  </w:abstractNum>
  <w:num w:numId="1">
    <w:abstractNumId w:val="11"/>
  </w:num>
  <w:num w:numId="2">
    <w:abstractNumId w:val="27"/>
  </w:num>
  <w:num w:numId="3">
    <w:abstractNumId w:val="9"/>
  </w:num>
  <w:num w:numId="4">
    <w:abstractNumId w:val="25"/>
  </w:num>
  <w:num w:numId="5">
    <w:abstractNumId w:val="16"/>
  </w:num>
  <w:num w:numId="6">
    <w:abstractNumId w:val="24"/>
  </w:num>
  <w:num w:numId="7">
    <w:abstractNumId w:val="1"/>
  </w:num>
  <w:num w:numId="8">
    <w:abstractNumId w:val="17"/>
  </w:num>
  <w:num w:numId="9">
    <w:abstractNumId w:val="18"/>
  </w:num>
  <w:num w:numId="10">
    <w:abstractNumId w:val="26"/>
  </w:num>
  <w:num w:numId="11">
    <w:abstractNumId w:val="32"/>
  </w:num>
  <w:num w:numId="12">
    <w:abstractNumId w:val="4"/>
  </w:num>
  <w:num w:numId="13">
    <w:abstractNumId w:val="28"/>
  </w:num>
  <w:num w:numId="14">
    <w:abstractNumId w:val="40"/>
  </w:num>
  <w:num w:numId="15">
    <w:abstractNumId w:val="20"/>
  </w:num>
  <w:num w:numId="16">
    <w:abstractNumId w:val="14"/>
  </w:num>
  <w:num w:numId="17">
    <w:abstractNumId w:val="30"/>
  </w:num>
  <w:num w:numId="18">
    <w:abstractNumId w:val="21"/>
  </w:num>
  <w:num w:numId="19">
    <w:abstractNumId w:val="34"/>
  </w:num>
  <w:num w:numId="20">
    <w:abstractNumId w:val="5"/>
  </w:num>
  <w:num w:numId="21">
    <w:abstractNumId w:val="37"/>
  </w:num>
  <w:num w:numId="22">
    <w:abstractNumId w:val="22"/>
  </w:num>
  <w:num w:numId="23">
    <w:abstractNumId w:val="23"/>
  </w:num>
  <w:num w:numId="24">
    <w:abstractNumId w:val="29"/>
  </w:num>
  <w:num w:numId="25">
    <w:abstractNumId w:val="7"/>
  </w:num>
  <w:num w:numId="26">
    <w:abstractNumId w:val="39"/>
  </w:num>
  <w:num w:numId="27">
    <w:abstractNumId w:val="3"/>
  </w:num>
  <w:num w:numId="28">
    <w:abstractNumId w:val="10"/>
  </w:num>
  <w:num w:numId="29">
    <w:abstractNumId w:val="33"/>
  </w:num>
  <w:num w:numId="30">
    <w:abstractNumId w:val="31"/>
  </w:num>
  <w:num w:numId="31">
    <w:abstractNumId w:val="2"/>
  </w:num>
  <w:num w:numId="32">
    <w:abstractNumId w:val="35"/>
  </w:num>
  <w:num w:numId="33">
    <w:abstractNumId w:val="13"/>
  </w:num>
  <w:num w:numId="34">
    <w:abstractNumId w:val="8"/>
  </w:num>
  <w:num w:numId="35">
    <w:abstractNumId w:val="12"/>
  </w:num>
  <w:num w:numId="36">
    <w:abstractNumId w:val="41"/>
  </w:num>
  <w:num w:numId="37">
    <w:abstractNumId w:val="42"/>
  </w:num>
  <w:num w:numId="38">
    <w:abstractNumId w:val="6"/>
  </w:num>
  <w:num w:numId="39">
    <w:abstractNumId w:val="15"/>
  </w:num>
  <w:num w:numId="40">
    <w:abstractNumId w:val="36"/>
  </w:num>
  <w:num w:numId="41">
    <w:abstractNumId w:val="0"/>
  </w:num>
  <w:num w:numId="42">
    <w:abstractNumId w:val="19"/>
  </w:num>
  <w:num w:numId="43">
    <w:abstractNumId w:val="3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w2esz9qdaw2ce5s2ep2swffxsadp0s9twz&quot;&gt;pol&lt;record-ids&gt;&lt;item&gt;247&lt;/item&gt;&lt;item&gt;290&lt;/item&gt;&lt;item&gt;390&lt;/item&gt;&lt;item&gt;561&lt;/item&gt;&lt;item&gt;757&lt;/item&gt;&lt;item&gt;791&lt;/item&gt;&lt;item&gt;852&lt;/item&gt;&lt;item&gt;993&lt;/item&gt;&lt;item&gt;999&lt;/item&gt;&lt;item&gt;1004&lt;/item&gt;&lt;item&gt;1011&lt;/item&gt;&lt;item&gt;1015&lt;/item&gt;&lt;item&gt;1018&lt;/item&gt;&lt;item&gt;1021&lt;/item&gt;&lt;item&gt;1054&lt;/item&gt;&lt;item&gt;1055&lt;/item&gt;&lt;item&gt;1059&lt;/item&gt;&lt;item&gt;1065&lt;/item&gt;&lt;item&gt;1069&lt;/item&gt;&lt;item&gt;1101&lt;/item&gt;&lt;item&gt;1102&lt;/item&gt;&lt;item&gt;1107&lt;/item&gt;&lt;item&gt;1108&lt;/item&gt;&lt;item&gt;1109&lt;/item&gt;&lt;item&gt;1110&lt;/item&gt;&lt;item&gt;1113&lt;/item&gt;&lt;item&gt;1114&lt;/item&gt;&lt;item&gt;1115&lt;/item&gt;&lt;item&gt;1116&lt;/item&gt;&lt;item&gt;1117&lt;/item&gt;&lt;item&gt;1216&lt;/item&gt;&lt;item&gt;1231&lt;/item&gt;&lt;item&gt;1233&lt;/item&gt;&lt;item&gt;1234&lt;/item&gt;&lt;item&gt;1237&lt;/item&gt;&lt;item&gt;1441&lt;/item&gt;&lt;item&gt;1444&lt;/item&gt;&lt;item&gt;1446&lt;/item&gt;&lt;item&gt;1447&lt;/item&gt;&lt;item&gt;1492&lt;/item&gt;&lt;item&gt;1494&lt;/item&gt;&lt;item&gt;1495&lt;/item&gt;&lt;item&gt;1504&lt;/item&gt;&lt;item&gt;1518&lt;/item&gt;&lt;item&gt;1525&lt;/item&gt;&lt;/record-ids&gt;&lt;/item&gt;&lt;/Libraries&gt;"/>
  </w:docVars>
  <w:rsids>
    <w:rsidRoot w:val="00EE705F"/>
    <w:rsid w:val="00000467"/>
    <w:rsid w:val="00000566"/>
    <w:rsid w:val="000009DF"/>
    <w:rsid w:val="00001169"/>
    <w:rsid w:val="00001283"/>
    <w:rsid w:val="00001806"/>
    <w:rsid w:val="00002A1D"/>
    <w:rsid w:val="00005815"/>
    <w:rsid w:val="0000652D"/>
    <w:rsid w:val="000071DC"/>
    <w:rsid w:val="00007DBC"/>
    <w:rsid w:val="00007E82"/>
    <w:rsid w:val="00007EA1"/>
    <w:rsid w:val="000100F0"/>
    <w:rsid w:val="00011555"/>
    <w:rsid w:val="00011FD6"/>
    <w:rsid w:val="00012FF9"/>
    <w:rsid w:val="00014314"/>
    <w:rsid w:val="00015B86"/>
    <w:rsid w:val="00017123"/>
    <w:rsid w:val="00021434"/>
    <w:rsid w:val="00021774"/>
    <w:rsid w:val="00021DF3"/>
    <w:rsid w:val="00022047"/>
    <w:rsid w:val="00023151"/>
    <w:rsid w:val="00023869"/>
    <w:rsid w:val="00023DD5"/>
    <w:rsid w:val="00024598"/>
    <w:rsid w:val="00027A4E"/>
    <w:rsid w:val="00031864"/>
    <w:rsid w:val="00031DAD"/>
    <w:rsid w:val="00032769"/>
    <w:rsid w:val="00036483"/>
    <w:rsid w:val="00036986"/>
    <w:rsid w:val="00037916"/>
    <w:rsid w:val="00037B58"/>
    <w:rsid w:val="0004096C"/>
    <w:rsid w:val="00044045"/>
    <w:rsid w:val="00044229"/>
    <w:rsid w:val="00046860"/>
    <w:rsid w:val="000472EB"/>
    <w:rsid w:val="0004730C"/>
    <w:rsid w:val="00051B73"/>
    <w:rsid w:val="0005272B"/>
    <w:rsid w:val="000574D0"/>
    <w:rsid w:val="00060ABE"/>
    <w:rsid w:val="0006154A"/>
    <w:rsid w:val="00061A50"/>
    <w:rsid w:val="00064104"/>
    <w:rsid w:val="00064D04"/>
    <w:rsid w:val="00066025"/>
    <w:rsid w:val="000668CB"/>
    <w:rsid w:val="000701D1"/>
    <w:rsid w:val="000705CB"/>
    <w:rsid w:val="00072AA7"/>
    <w:rsid w:val="000752C5"/>
    <w:rsid w:val="000757CC"/>
    <w:rsid w:val="00075935"/>
    <w:rsid w:val="00075DA4"/>
    <w:rsid w:val="00076FD0"/>
    <w:rsid w:val="00080A20"/>
    <w:rsid w:val="00082796"/>
    <w:rsid w:val="00083A94"/>
    <w:rsid w:val="0008593B"/>
    <w:rsid w:val="00085CF2"/>
    <w:rsid w:val="00087C0A"/>
    <w:rsid w:val="00090D8B"/>
    <w:rsid w:val="00093BC4"/>
    <w:rsid w:val="00093BF9"/>
    <w:rsid w:val="0009464D"/>
    <w:rsid w:val="00096D4C"/>
    <w:rsid w:val="00097929"/>
    <w:rsid w:val="00097D1D"/>
    <w:rsid w:val="000A034F"/>
    <w:rsid w:val="000A1E80"/>
    <w:rsid w:val="000A35A5"/>
    <w:rsid w:val="000A3B70"/>
    <w:rsid w:val="000A402D"/>
    <w:rsid w:val="000A5106"/>
    <w:rsid w:val="000A5153"/>
    <w:rsid w:val="000A5BAB"/>
    <w:rsid w:val="000A7CB0"/>
    <w:rsid w:val="000B00DD"/>
    <w:rsid w:val="000B10AE"/>
    <w:rsid w:val="000B1A75"/>
    <w:rsid w:val="000B20D2"/>
    <w:rsid w:val="000B30BF"/>
    <w:rsid w:val="000B371E"/>
    <w:rsid w:val="000B566B"/>
    <w:rsid w:val="000B5D0A"/>
    <w:rsid w:val="000B662E"/>
    <w:rsid w:val="000B7294"/>
    <w:rsid w:val="000B75D0"/>
    <w:rsid w:val="000C0D84"/>
    <w:rsid w:val="000C0E1A"/>
    <w:rsid w:val="000C1CF8"/>
    <w:rsid w:val="000C2A62"/>
    <w:rsid w:val="000C2EDA"/>
    <w:rsid w:val="000C312B"/>
    <w:rsid w:val="000C35D8"/>
    <w:rsid w:val="000C49CF"/>
    <w:rsid w:val="000C52E9"/>
    <w:rsid w:val="000C5CDC"/>
    <w:rsid w:val="000C6153"/>
    <w:rsid w:val="000C65DC"/>
    <w:rsid w:val="000C66F3"/>
    <w:rsid w:val="000C6900"/>
    <w:rsid w:val="000C69F3"/>
    <w:rsid w:val="000D1EE6"/>
    <w:rsid w:val="000D31E8"/>
    <w:rsid w:val="000D3369"/>
    <w:rsid w:val="000D3928"/>
    <w:rsid w:val="000D3DE6"/>
    <w:rsid w:val="000D4AFF"/>
    <w:rsid w:val="000D76E4"/>
    <w:rsid w:val="000E070B"/>
    <w:rsid w:val="000E2DD3"/>
    <w:rsid w:val="000E3816"/>
    <w:rsid w:val="000E4F77"/>
    <w:rsid w:val="000F265C"/>
    <w:rsid w:val="000F2E68"/>
    <w:rsid w:val="000F3187"/>
    <w:rsid w:val="000F3AFA"/>
    <w:rsid w:val="000F3CE4"/>
    <w:rsid w:val="000F3DEE"/>
    <w:rsid w:val="000F5712"/>
    <w:rsid w:val="000F5DE9"/>
    <w:rsid w:val="000F6611"/>
    <w:rsid w:val="000F7D7D"/>
    <w:rsid w:val="000F7E22"/>
    <w:rsid w:val="00102F62"/>
    <w:rsid w:val="00104BF1"/>
    <w:rsid w:val="00105A71"/>
    <w:rsid w:val="00107783"/>
    <w:rsid w:val="00110043"/>
    <w:rsid w:val="001104F3"/>
    <w:rsid w:val="001120A4"/>
    <w:rsid w:val="00112EEB"/>
    <w:rsid w:val="00114758"/>
    <w:rsid w:val="00114E87"/>
    <w:rsid w:val="001163C6"/>
    <w:rsid w:val="00121EF9"/>
    <w:rsid w:val="001236ED"/>
    <w:rsid w:val="001243D6"/>
    <w:rsid w:val="00124496"/>
    <w:rsid w:val="00125232"/>
    <w:rsid w:val="0012563A"/>
    <w:rsid w:val="00126B5D"/>
    <w:rsid w:val="0012784C"/>
    <w:rsid w:val="001302B1"/>
    <w:rsid w:val="001313A7"/>
    <w:rsid w:val="0013276F"/>
    <w:rsid w:val="00132FF9"/>
    <w:rsid w:val="001349D4"/>
    <w:rsid w:val="0013520D"/>
    <w:rsid w:val="0013621E"/>
    <w:rsid w:val="0013642E"/>
    <w:rsid w:val="00140451"/>
    <w:rsid w:val="00140CF8"/>
    <w:rsid w:val="0014286E"/>
    <w:rsid w:val="00142B29"/>
    <w:rsid w:val="00143315"/>
    <w:rsid w:val="001475FB"/>
    <w:rsid w:val="00147FD3"/>
    <w:rsid w:val="00151210"/>
    <w:rsid w:val="00152A23"/>
    <w:rsid w:val="001534F5"/>
    <w:rsid w:val="00155862"/>
    <w:rsid w:val="001561D4"/>
    <w:rsid w:val="00156EC6"/>
    <w:rsid w:val="001573CF"/>
    <w:rsid w:val="001577FC"/>
    <w:rsid w:val="00160485"/>
    <w:rsid w:val="00161AF2"/>
    <w:rsid w:val="00162595"/>
    <w:rsid w:val="00162CB7"/>
    <w:rsid w:val="00163B67"/>
    <w:rsid w:val="00164318"/>
    <w:rsid w:val="00165F8E"/>
    <w:rsid w:val="00166122"/>
    <w:rsid w:val="00166A42"/>
    <w:rsid w:val="00170FF9"/>
    <w:rsid w:val="0017142C"/>
    <w:rsid w:val="00171451"/>
    <w:rsid w:val="00171C1D"/>
    <w:rsid w:val="00171E5B"/>
    <w:rsid w:val="00171F94"/>
    <w:rsid w:val="00175D28"/>
    <w:rsid w:val="00175D4E"/>
    <w:rsid w:val="0017642A"/>
    <w:rsid w:val="0017668A"/>
    <w:rsid w:val="001766FE"/>
    <w:rsid w:val="001771E7"/>
    <w:rsid w:val="0018050E"/>
    <w:rsid w:val="00182FA0"/>
    <w:rsid w:val="0018676E"/>
    <w:rsid w:val="001911FF"/>
    <w:rsid w:val="00191F1E"/>
    <w:rsid w:val="00192006"/>
    <w:rsid w:val="00192E56"/>
    <w:rsid w:val="00193180"/>
    <w:rsid w:val="00193EE8"/>
    <w:rsid w:val="00194249"/>
    <w:rsid w:val="00195E2E"/>
    <w:rsid w:val="00197EFA"/>
    <w:rsid w:val="001A266C"/>
    <w:rsid w:val="001A2FFA"/>
    <w:rsid w:val="001A399D"/>
    <w:rsid w:val="001A3BF4"/>
    <w:rsid w:val="001A3E1A"/>
    <w:rsid w:val="001A45FA"/>
    <w:rsid w:val="001A4910"/>
    <w:rsid w:val="001A4F1E"/>
    <w:rsid w:val="001A51E6"/>
    <w:rsid w:val="001A5AC4"/>
    <w:rsid w:val="001A5C22"/>
    <w:rsid w:val="001A5DF9"/>
    <w:rsid w:val="001B1519"/>
    <w:rsid w:val="001B1BC7"/>
    <w:rsid w:val="001B2A53"/>
    <w:rsid w:val="001B2E2D"/>
    <w:rsid w:val="001B3658"/>
    <w:rsid w:val="001B4122"/>
    <w:rsid w:val="001B491C"/>
    <w:rsid w:val="001B5CD2"/>
    <w:rsid w:val="001C0BEE"/>
    <w:rsid w:val="001C0FCE"/>
    <w:rsid w:val="001C1E49"/>
    <w:rsid w:val="001C2A98"/>
    <w:rsid w:val="001C6EBC"/>
    <w:rsid w:val="001C752C"/>
    <w:rsid w:val="001D3D7D"/>
    <w:rsid w:val="001D3FFF"/>
    <w:rsid w:val="001D4964"/>
    <w:rsid w:val="001D49CE"/>
    <w:rsid w:val="001D54AA"/>
    <w:rsid w:val="001D609C"/>
    <w:rsid w:val="001D625F"/>
    <w:rsid w:val="001D6E38"/>
    <w:rsid w:val="001D7576"/>
    <w:rsid w:val="001E11FA"/>
    <w:rsid w:val="001E1408"/>
    <w:rsid w:val="001E14A0"/>
    <w:rsid w:val="001E1E72"/>
    <w:rsid w:val="001E40CC"/>
    <w:rsid w:val="001E4AF5"/>
    <w:rsid w:val="001E671D"/>
    <w:rsid w:val="001E67ED"/>
    <w:rsid w:val="001E7376"/>
    <w:rsid w:val="001E7EB3"/>
    <w:rsid w:val="001F15C5"/>
    <w:rsid w:val="001F225C"/>
    <w:rsid w:val="001F3C69"/>
    <w:rsid w:val="001F5CCB"/>
    <w:rsid w:val="001F7063"/>
    <w:rsid w:val="002005F0"/>
    <w:rsid w:val="00201CFA"/>
    <w:rsid w:val="0020220D"/>
    <w:rsid w:val="00202448"/>
    <w:rsid w:val="00202D15"/>
    <w:rsid w:val="00204C60"/>
    <w:rsid w:val="002063D0"/>
    <w:rsid w:val="00210837"/>
    <w:rsid w:val="00210D64"/>
    <w:rsid w:val="00212653"/>
    <w:rsid w:val="00212EAE"/>
    <w:rsid w:val="00214BEE"/>
    <w:rsid w:val="00216017"/>
    <w:rsid w:val="002169D9"/>
    <w:rsid w:val="00217411"/>
    <w:rsid w:val="00217C17"/>
    <w:rsid w:val="00220160"/>
    <w:rsid w:val="002205B8"/>
    <w:rsid w:val="00221056"/>
    <w:rsid w:val="002230FC"/>
    <w:rsid w:val="002231D0"/>
    <w:rsid w:val="0022469D"/>
    <w:rsid w:val="002249C2"/>
    <w:rsid w:val="00225720"/>
    <w:rsid w:val="002259E5"/>
    <w:rsid w:val="00225A9B"/>
    <w:rsid w:val="00226140"/>
    <w:rsid w:val="002274F3"/>
    <w:rsid w:val="002275AF"/>
    <w:rsid w:val="0023003A"/>
    <w:rsid w:val="0023094C"/>
    <w:rsid w:val="002318AA"/>
    <w:rsid w:val="00231952"/>
    <w:rsid w:val="00232D3B"/>
    <w:rsid w:val="00234BE3"/>
    <w:rsid w:val="002353D4"/>
    <w:rsid w:val="00235A90"/>
    <w:rsid w:val="00235FEE"/>
    <w:rsid w:val="00236854"/>
    <w:rsid w:val="002378F1"/>
    <w:rsid w:val="00237ED1"/>
    <w:rsid w:val="00241E48"/>
    <w:rsid w:val="0024214E"/>
    <w:rsid w:val="00242623"/>
    <w:rsid w:val="0024325B"/>
    <w:rsid w:val="0024439D"/>
    <w:rsid w:val="00246AA4"/>
    <w:rsid w:val="00250558"/>
    <w:rsid w:val="002506FD"/>
    <w:rsid w:val="0025110E"/>
    <w:rsid w:val="0025689A"/>
    <w:rsid w:val="00257244"/>
    <w:rsid w:val="002573DE"/>
    <w:rsid w:val="00260652"/>
    <w:rsid w:val="002611A4"/>
    <w:rsid w:val="00261F25"/>
    <w:rsid w:val="00261F69"/>
    <w:rsid w:val="002648A9"/>
    <w:rsid w:val="0026536F"/>
    <w:rsid w:val="0026553C"/>
    <w:rsid w:val="0026750C"/>
    <w:rsid w:val="00267DD5"/>
    <w:rsid w:val="00270025"/>
    <w:rsid w:val="002730C1"/>
    <w:rsid w:val="00274A0A"/>
    <w:rsid w:val="00274C2D"/>
    <w:rsid w:val="00277593"/>
    <w:rsid w:val="00280918"/>
    <w:rsid w:val="002823BB"/>
    <w:rsid w:val="00282AF6"/>
    <w:rsid w:val="00284B41"/>
    <w:rsid w:val="00287085"/>
    <w:rsid w:val="002876EF"/>
    <w:rsid w:val="00287D5D"/>
    <w:rsid w:val="00290AF9"/>
    <w:rsid w:val="00292108"/>
    <w:rsid w:val="00294289"/>
    <w:rsid w:val="0029495E"/>
    <w:rsid w:val="002967CF"/>
    <w:rsid w:val="00297788"/>
    <w:rsid w:val="00297F19"/>
    <w:rsid w:val="002A28B2"/>
    <w:rsid w:val="002A4173"/>
    <w:rsid w:val="002A484B"/>
    <w:rsid w:val="002A64A6"/>
    <w:rsid w:val="002A7030"/>
    <w:rsid w:val="002B5591"/>
    <w:rsid w:val="002B7FDC"/>
    <w:rsid w:val="002C2D96"/>
    <w:rsid w:val="002C3500"/>
    <w:rsid w:val="002C452F"/>
    <w:rsid w:val="002C47D4"/>
    <w:rsid w:val="002C565C"/>
    <w:rsid w:val="002C5DFE"/>
    <w:rsid w:val="002C5EC2"/>
    <w:rsid w:val="002C5F7D"/>
    <w:rsid w:val="002C69AE"/>
    <w:rsid w:val="002C792C"/>
    <w:rsid w:val="002D027F"/>
    <w:rsid w:val="002D0F38"/>
    <w:rsid w:val="002D13D5"/>
    <w:rsid w:val="002D1D90"/>
    <w:rsid w:val="002D1FB6"/>
    <w:rsid w:val="002D2DFA"/>
    <w:rsid w:val="002D43DB"/>
    <w:rsid w:val="002D57EA"/>
    <w:rsid w:val="002D5B05"/>
    <w:rsid w:val="002D77E3"/>
    <w:rsid w:val="002E3D9F"/>
    <w:rsid w:val="002E48D0"/>
    <w:rsid w:val="002E65C9"/>
    <w:rsid w:val="002F00B2"/>
    <w:rsid w:val="002F04EB"/>
    <w:rsid w:val="002F0ACD"/>
    <w:rsid w:val="002F2859"/>
    <w:rsid w:val="002F425A"/>
    <w:rsid w:val="002F4A02"/>
    <w:rsid w:val="002F54B5"/>
    <w:rsid w:val="002F5E22"/>
    <w:rsid w:val="002F6E3C"/>
    <w:rsid w:val="0030117D"/>
    <w:rsid w:val="00301F30"/>
    <w:rsid w:val="00303C87"/>
    <w:rsid w:val="00303D1C"/>
    <w:rsid w:val="003102AF"/>
    <w:rsid w:val="003108E5"/>
    <w:rsid w:val="0031124C"/>
    <w:rsid w:val="003120CB"/>
    <w:rsid w:val="003127BA"/>
    <w:rsid w:val="00313794"/>
    <w:rsid w:val="0031516E"/>
    <w:rsid w:val="00320153"/>
    <w:rsid w:val="00320367"/>
    <w:rsid w:val="00321165"/>
    <w:rsid w:val="00322871"/>
    <w:rsid w:val="0032523E"/>
    <w:rsid w:val="003268F9"/>
    <w:rsid w:val="00326FB3"/>
    <w:rsid w:val="00330DAC"/>
    <w:rsid w:val="0033146C"/>
    <w:rsid w:val="003316D4"/>
    <w:rsid w:val="00331816"/>
    <w:rsid w:val="00331D55"/>
    <w:rsid w:val="003325E9"/>
    <w:rsid w:val="00332ABC"/>
    <w:rsid w:val="003332E1"/>
    <w:rsid w:val="00333822"/>
    <w:rsid w:val="00334676"/>
    <w:rsid w:val="00334E2F"/>
    <w:rsid w:val="00336715"/>
    <w:rsid w:val="00336AD8"/>
    <w:rsid w:val="00337964"/>
    <w:rsid w:val="0034025C"/>
    <w:rsid w:val="00340DFD"/>
    <w:rsid w:val="00342F7A"/>
    <w:rsid w:val="003448CA"/>
    <w:rsid w:val="00344954"/>
    <w:rsid w:val="00346BD0"/>
    <w:rsid w:val="00350CD7"/>
    <w:rsid w:val="00351252"/>
    <w:rsid w:val="0035142D"/>
    <w:rsid w:val="00352256"/>
    <w:rsid w:val="00352423"/>
    <w:rsid w:val="00353720"/>
    <w:rsid w:val="003538CC"/>
    <w:rsid w:val="00356A31"/>
    <w:rsid w:val="00360C17"/>
    <w:rsid w:val="003621C6"/>
    <w:rsid w:val="003622B8"/>
    <w:rsid w:val="00362FDB"/>
    <w:rsid w:val="003637E4"/>
    <w:rsid w:val="00364DF0"/>
    <w:rsid w:val="00365E81"/>
    <w:rsid w:val="00366B76"/>
    <w:rsid w:val="00367458"/>
    <w:rsid w:val="00367626"/>
    <w:rsid w:val="00367935"/>
    <w:rsid w:val="003714EF"/>
    <w:rsid w:val="00371B10"/>
    <w:rsid w:val="0037275B"/>
    <w:rsid w:val="00373051"/>
    <w:rsid w:val="0037367A"/>
    <w:rsid w:val="00373B8F"/>
    <w:rsid w:val="00376D95"/>
    <w:rsid w:val="00377FBB"/>
    <w:rsid w:val="003831C9"/>
    <w:rsid w:val="00385140"/>
    <w:rsid w:val="003864A6"/>
    <w:rsid w:val="00390F77"/>
    <w:rsid w:val="0039190A"/>
    <w:rsid w:val="00392B07"/>
    <w:rsid w:val="00396819"/>
    <w:rsid w:val="00396A5C"/>
    <w:rsid w:val="003A150D"/>
    <w:rsid w:val="003A16FC"/>
    <w:rsid w:val="003A291A"/>
    <w:rsid w:val="003A3B48"/>
    <w:rsid w:val="003A4EA2"/>
    <w:rsid w:val="003A4FCD"/>
    <w:rsid w:val="003B0944"/>
    <w:rsid w:val="003B0A31"/>
    <w:rsid w:val="003B1593"/>
    <w:rsid w:val="003B22D0"/>
    <w:rsid w:val="003B2F3D"/>
    <w:rsid w:val="003B3191"/>
    <w:rsid w:val="003B3371"/>
    <w:rsid w:val="003B3486"/>
    <w:rsid w:val="003B3A06"/>
    <w:rsid w:val="003B4381"/>
    <w:rsid w:val="003B5178"/>
    <w:rsid w:val="003C01DF"/>
    <w:rsid w:val="003C0E9F"/>
    <w:rsid w:val="003C1043"/>
    <w:rsid w:val="003C1A30"/>
    <w:rsid w:val="003C2741"/>
    <w:rsid w:val="003C42DF"/>
    <w:rsid w:val="003C6779"/>
    <w:rsid w:val="003C6CBE"/>
    <w:rsid w:val="003D0FD9"/>
    <w:rsid w:val="003D1F75"/>
    <w:rsid w:val="003D2998"/>
    <w:rsid w:val="003D2F0A"/>
    <w:rsid w:val="003D3891"/>
    <w:rsid w:val="003D4895"/>
    <w:rsid w:val="003D5D84"/>
    <w:rsid w:val="003D7C99"/>
    <w:rsid w:val="003E01EE"/>
    <w:rsid w:val="003E0F4F"/>
    <w:rsid w:val="003E18AC"/>
    <w:rsid w:val="003E210B"/>
    <w:rsid w:val="003E299B"/>
    <w:rsid w:val="003E2A12"/>
    <w:rsid w:val="003E2A91"/>
    <w:rsid w:val="003E3384"/>
    <w:rsid w:val="003E3A72"/>
    <w:rsid w:val="003E548E"/>
    <w:rsid w:val="003F33E0"/>
    <w:rsid w:val="003F41A0"/>
    <w:rsid w:val="003F662A"/>
    <w:rsid w:val="003F6E4E"/>
    <w:rsid w:val="003F71E0"/>
    <w:rsid w:val="00402335"/>
    <w:rsid w:val="00404AF1"/>
    <w:rsid w:val="00405F5E"/>
    <w:rsid w:val="004107A3"/>
    <w:rsid w:val="004115EB"/>
    <w:rsid w:val="004148E1"/>
    <w:rsid w:val="00414CFA"/>
    <w:rsid w:val="00420BE9"/>
    <w:rsid w:val="004222BC"/>
    <w:rsid w:val="004225CC"/>
    <w:rsid w:val="00423AD8"/>
    <w:rsid w:val="00424138"/>
    <w:rsid w:val="00424C85"/>
    <w:rsid w:val="004254F0"/>
    <w:rsid w:val="004260BD"/>
    <w:rsid w:val="00426DDD"/>
    <w:rsid w:val="00427B87"/>
    <w:rsid w:val="0043012F"/>
    <w:rsid w:val="004301C5"/>
    <w:rsid w:val="00430F1F"/>
    <w:rsid w:val="004311E2"/>
    <w:rsid w:val="004311F6"/>
    <w:rsid w:val="004326EA"/>
    <w:rsid w:val="00432F31"/>
    <w:rsid w:val="0043428A"/>
    <w:rsid w:val="004348F4"/>
    <w:rsid w:val="00435D25"/>
    <w:rsid w:val="004366BD"/>
    <w:rsid w:val="00440213"/>
    <w:rsid w:val="00440956"/>
    <w:rsid w:val="004424D4"/>
    <w:rsid w:val="0044397F"/>
    <w:rsid w:val="00443CD6"/>
    <w:rsid w:val="0044434C"/>
    <w:rsid w:val="0044456B"/>
    <w:rsid w:val="00445353"/>
    <w:rsid w:val="004454B8"/>
    <w:rsid w:val="00447728"/>
    <w:rsid w:val="004478E1"/>
    <w:rsid w:val="00447BD1"/>
    <w:rsid w:val="00447BFB"/>
    <w:rsid w:val="004507F3"/>
    <w:rsid w:val="00450AF4"/>
    <w:rsid w:val="00454E02"/>
    <w:rsid w:val="004550E2"/>
    <w:rsid w:val="00455DF9"/>
    <w:rsid w:val="004560F0"/>
    <w:rsid w:val="004572F9"/>
    <w:rsid w:val="00461758"/>
    <w:rsid w:val="0046176E"/>
    <w:rsid w:val="00461A8E"/>
    <w:rsid w:val="004631E5"/>
    <w:rsid w:val="00465C8D"/>
    <w:rsid w:val="004664D5"/>
    <w:rsid w:val="004671C7"/>
    <w:rsid w:val="004672F5"/>
    <w:rsid w:val="0047142F"/>
    <w:rsid w:val="004727F6"/>
    <w:rsid w:val="00472F4D"/>
    <w:rsid w:val="004730BF"/>
    <w:rsid w:val="00474DCB"/>
    <w:rsid w:val="0047535C"/>
    <w:rsid w:val="0047595B"/>
    <w:rsid w:val="00475DEE"/>
    <w:rsid w:val="00481AAD"/>
    <w:rsid w:val="00485870"/>
    <w:rsid w:val="00485FE8"/>
    <w:rsid w:val="00487811"/>
    <w:rsid w:val="00491F43"/>
    <w:rsid w:val="00492EB5"/>
    <w:rsid w:val="00494F77"/>
    <w:rsid w:val="00495A45"/>
    <w:rsid w:val="00497721"/>
    <w:rsid w:val="004A0229"/>
    <w:rsid w:val="004A17BD"/>
    <w:rsid w:val="004A27B1"/>
    <w:rsid w:val="004A35D2"/>
    <w:rsid w:val="004A52CD"/>
    <w:rsid w:val="004A619A"/>
    <w:rsid w:val="004A71E4"/>
    <w:rsid w:val="004A7CCD"/>
    <w:rsid w:val="004B2F00"/>
    <w:rsid w:val="004B39F5"/>
    <w:rsid w:val="004B449A"/>
    <w:rsid w:val="004B6577"/>
    <w:rsid w:val="004B6C9A"/>
    <w:rsid w:val="004B6E31"/>
    <w:rsid w:val="004C1A73"/>
    <w:rsid w:val="004C1D66"/>
    <w:rsid w:val="004C31D7"/>
    <w:rsid w:val="004C338A"/>
    <w:rsid w:val="004C4AD2"/>
    <w:rsid w:val="004C69FE"/>
    <w:rsid w:val="004D0F8E"/>
    <w:rsid w:val="004D1F21"/>
    <w:rsid w:val="004D3895"/>
    <w:rsid w:val="004D4EA1"/>
    <w:rsid w:val="004D59CE"/>
    <w:rsid w:val="004D59D8"/>
    <w:rsid w:val="004D5DA1"/>
    <w:rsid w:val="004E150F"/>
    <w:rsid w:val="004E1DCA"/>
    <w:rsid w:val="004E23A1"/>
    <w:rsid w:val="004E3489"/>
    <w:rsid w:val="004E358A"/>
    <w:rsid w:val="004E3AFA"/>
    <w:rsid w:val="004E490F"/>
    <w:rsid w:val="004E6588"/>
    <w:rsid w:val="004E6F4F"/>
    <w:rsid w:val="004F04E6"/>
    <w:rsid w:val="004F231D"/>
    <w:rsid w:val="004F63DF"/>
    <w:rsid w:val="004F7109"/>
    <w:rsid w:val="0050158A"/>
    <w:rsid w:val="00502A0A"/>
    <w:rsid w:val="00503D76"/>
    <w:rsid w:val="00507C50"/>
    <w:rsid w:val="00507C91"/>
    <w:rsid w:val="005100B5"/>
    <w:rsid w:val="005103AD"/>
    <w:rsid w:val="00510920"/>
    <w:rsid w:val="00510E77"/>
    <w:rsid w:val="00511238"/>
    <w:rsid w:val="0051573A"/>
    <w:rsid w:val="0051605E"/>
    <w:rsid w:val="00516C02"/>
    <w:rsid w:val="00517876"/>
    <w:rsid w:val="00517C3A"/>
    <w:rsid w:val="005201A1"/>
    <w:rsid w:val="005203F6"/>
    <w:rsid w:val="005217C1"/>
    <w:rsid w:val="005243A2"/>
    <w:rsid w:val="00526592"/>
    <w:rsid w:val="00526FBC"/>
    <w:rsid w:val="00527BF4"/>
    <w:rsid w:val="00530689"/>
    <w:rsid w:val="00530934"/>
    <w:rsid w:val="00531D87"/>
    <w:rsid w:val="005324BE"/>
    <w:rsid w:val="0053308B"/>
    <w:rsid w:val="00534F6C"/>
    <w:rsid w:val="00535994"/>
    <w:rsid w:val="00535B23"/>
    <w:rsid w:val="0053646D"/>
    <w:rsid w:val="00536900"/>
    <w:rsid w:val="00540427"/>
    <w:rsid w:val="00540AAD"/>
    <w:rsid w:val="00543EC1"/>
    <w:rsid w:val="00544531"/>
    <w:rsid w:val="00544EC9"/>
    <w:rsid w:val="0054537A"/>
    <w:rsid w:val="00546458"/>
    <w:rsid w:val="00546926"/>
    <w:rsid w:val="0055087C"/>
    <w:rsid w:val="00550929"/>
    <w:rsid w:val="00551888"/>
    <w:rsid w:val="0055331E"/>
    <w:rsid w:val="00553413"/>
    <w:rsid w:val="005538AB"/>
    <w:rsid w:val="005546E3"/>
    <w:rsid w:val="00555AE0"/>
    <w:rsid w:val="00560E31"/>
    <w:rsid w:val="00561ED0"/>
    <w:rsid w:val="00564060"/>
    <w:rsid w:val="00564862"/>
    <w:rsid w:val="00564AA0"/>
    <w:rsid w:val="00567F46"/>
    <w:rsid w:val="00572519"/>
    <w:rsid w:val="00573224"/>
    <w:rsid w:val="00573CF0"/>
    <w:rsid w:val="0057547D"/>
    <w:rsid w:val="0057716C"/>
    <w:rsid w:val="00577D35"/>
    <w:rsid w:val="005815CB"/>
    <w:rsid w:val="0058179B"/>
    <w:rsid w:val="00581B23"/>
    <w:rsid w:val="0058219C"/>
    <w:rsid w:val="00585FDF"/>
    <w:rsid w:val="00586836"/>
    <w:rsid w:val="0058707F"/>
    <w:rsid w:val="005911DA"/>
    <w:rsid w:val="005931FE"/>
    <w:rsid w:val="00594388"/>
    <w:rsid w:val="00597C24"/>
    <w:rsid w:val="005A28C3"/>
    <w:rsid w:val="005A7E88"/>
    <w:rsid w:val="005B001D"/>
    <w:rsid w:val="005B0072"/>
    <w:rsid w:val="005B0732"/>
    <w:rsid w:val="005B0B10"/>
    <w:rsid w:val="005B12A1"/>
    <w:rsid w:val="005B30B2"/>
    <w:rsid w:val="005B38A0"/>
    <w:rsid w:val="005B426C"/>
    <w:rsid w:val="005B491C"/>
    <w:rsid w:val="005B4DBF"/>
    <w:rsid w:val="005B5DE2"/>
    <w:rsid w:val="005B674C"/>
    <w:rsid w:val="005B7351"/>
    <w:rsid w:val="005B7A5B"/>
    <w:rsid w:val="005C1858"/>
    <w:rsid w:val="005C2173"/>
    <w:rsid w:val="005C3EB6"/>
    <w:rsid w:val="005C5559"/>
    <w:rsid w:val="005C5821"/>
    <w:rsid w:val="005C63C3"/>
    <w:rsid w:val="005C63CF"/>
    <w:rsid w:val="005C73A1"/>
    <w:rsid w:val="005C7561"/>
    <w:rsid w:val="005D1E57"/>
    <w:rsid w:val="005D2F57"/>
    <w:rsid w:val="005D34F6"/>
    <w:rsid w:val="005D4F1A"/>
    <w:rsid w:val="005D5AC8"/>
    <w:rsid w:val="005D7145"/>
    <w:rsid w:val="005D7601"/>
    <w:rsid w:val="005E07B0"/>
    <w:rsid w:val="005E1322"/>
    <w:rsid w:val="005E1884"/>
    <w:rsid w:val="005E2902"/>
    <w:rsid w:val="005E346E"/>
    <w:rsid w:val="005E5E9E"/>
    <w:rsid w:val="005E6680"/>
    <w:rsid w:val="005E6F74"/>
    <w:rsid w:val="005E7347"/>
    <w:rsid w:val="005F1639"/>
    <w:rsid w:val="005F21DD"/>
    <w:rsid w:val="005F373A"/>
    <w:rsid w:val="005F4807"/>
    <w:rsid w:val="005F4DA2"/>
    <w:rsid w:val="005F4F5C"/>
    <w:rsid w:val="005F4F87"/>
    <w:rsid w:val="005F65B2"/>
    <w:rsid w:val="005F67B9"/>
    <w:rsid w:val="005F6B0E"/>
    <w:rsid w:val="005F6F64"/>
    <w:rsid w:val="005F760E"/>
    <w:rsid w:val="005F7B1D"/>
    <w:rsid w:val="00600D1D"/>
    <w:rsid w:val="00601BC2"/>
    <w:rsid w:val="0060222A"/>
    <w:rsid w:val="00603BAC"/>
    <w:rsid w:val="0060531B"/>
    <w:rsid w:val="00606DC7"/>
    <w:rsid w:val="00606EEB"/>
    <w:rsid w:val="00607EBB"/>
    <w:rsid w:val="00610C21"/>
    <w:rsid w:val="00611907"/>
    <w:rsid w:val="00612A25"/>
    <w:rsid w:val="00613116"/>
    <w:rsid w:val="006150F5"/>
    <w:rsid w:val="006158A9"/>
    <w:rsid w:val="00617363"/>
    <w:rsid w:val="00617A93"/>
    <w:rsid w:val="006202A6"/>
    <w:rsid w:val="0062054B"/>
    <w:rsid w:val="0062136F"/>
    <w:rsid w:val="00621C4E"/>
    <w:rsid w:val="00623021"/>
    <w:rsid w:val="00623730"/>
    <w:rsid w:val="00624EAE"/>
    <w:rsid w:val="0062506E"/>
    <w:rsid w:val="00626B14"/>
    <w:rsid w:val="00630404"/>
    <w:rsid w:val="006305D7"/>
    <w:rsid w:val="00630882"/>
    <w:rsid w:val="00632522"/>
    <w:rsid w:val="00633A01"/>
    <w:rsid w:val="00633B97"/>
    <w:rsid w:val="006341F7"/>
    <w:rsid w:val="00635014"/>
    <w:rsid w:val="006369CE"/>
    <w:rsid w:val="006374E9"/>
    <w:rsid w:val="006411CA"/>
    <w:rsid w:val="0064337A"/>
    <w:rsid w:val="00643FB5"/>
    <w:rsid w:val="006520DA"/>
    <w:rsid w:val="006536BB"/>
    <w:rsid w:val="0065378E"/>
    <w:rsid w:val="00654074"/>
    <w:rsid w:val="0065451D"/>
    <w:rsid w:val="00655942"/>
    <w:rsid w:val="00656017"/>
    <w:rsid w:val="00656721"/>
    <w:rsid w:val="00657CFE"/>
    <w:rsid w:val="0066046F"/>
    <w:rsid w:val="006607F5"/>
    <w:rsid w:val="006619C8"/>
    <w:rsid w:val="00663BD1"/>
    <w:rsid w:val="00671710"/>
    <w:rsid w:val="0067243F"/>
    <w:rsid w:val="00672545"/>
    <w:rsid w:val="00672A18"/>
    <w:rsid w:val="00672D79"/>
    <w:rsid w:val="00673414"/>
    <w:rsid w:val="00675CEF"/>
    <w:rsid w:val="00676079"/>
    <w:rsid w:val="00676ECD"/>
    <w:rsid w:val="00677D0A"/>
    <w:rsid w:val="00680F00"/>
    <w:rsid w:val="00681616"/>
    <w:rsid w:val="0068185F"/>
    <w:rsid w:val="00683F58"/>
    <w:rsid w:val="00686048"/>
    <w:rsid w:val="006877E2"/>
    <w:rsid w:val="006922C2"/>
    <w:rsid w:val="006930BD"/>
    <w:rsid w:val="00694937"/>
    <w:rsid w:val="006A01CF"/>
    <w:rsid w:val="006A04A8"/>
    <w:rsid w:val="006A05AF"/>
    <w:rsid w:val="006A0CE4"/>
    <w:rsid w:val="006A1BD3"/>
    <w:rsid w:val="006A4DF5"/>
    <w:rsid w:val="006A5435"/>
    <w:rsid w:val="006A60DD"/>
    <w:rsid w:val="006A720B"/>
    <w:rsid w:val="006B074C"/>
    <w:rsid w:val="006B1865"/>
    <w:rsid w:val="006B19AA"/>
    <w:rsid w:val="006B3B84"/>
    <w:rsid w:val="006B4E7C"/>
    <w:rsid w:val="006B52FA"/>
    <w:rsid w:val="006B5D8C"/>
    <w:rsid w:val="006B670E"/>
    <w:rsid w:val="006B6A13"/>
    <w:rsid w:val="006B72D4"/>
    <w:rsid w:val="006C11CC"/>
    <w:rsid w:val="006C1AEB"/>
    <w:rsid w:val="006C4DE7"/>
    <w:rsid w:val="006C57FE"/>
    <w:rsid w:val="006C735B"/>
    <w:rsid w:val="006C7C18"/>
    <w:rsid w:val="006D0E0E"/>
    <w:rsid w:val="006D1C80"/>
    <w:rsid w:val="006D3900"/>
    <w:rsid w:val="006D41CB"/>
    <w:rsid w:val="006D6C72"/>
    <w:rsid w:val="006D73D9"/>
    <w:rsid w:val="006E21E5"/>
    <w:rsid w:val="006E4B53"/>
    <w:rsid w:val="006E4B63"/>
    <w:rsid w:val="006E5C37"/>
    <w:rsid w:val="006E6887"/>
    <w:rsid w:val="006E6B74"/>
    <w:rsid w:val="006E7990"/>
    <w:rsid w:val="006F06E4"/>
    <w:rsid w:val="006F0EC9"/>
    <w:rsid w:val="006F2072"/>
    <w:rsid w:val="006F22CC"/>
    <w:rsid w:val="006F2EE6"/>
    <w:rsid w:val="006F4631"/>
    <w:rsid w:val="006F4A07"/>
    <w:rsid w:val="006F5C30"/>
    <w:rsid w:val="006F6536"/>
    <w:rsid w:val="006F6AF0"/>
    <w:rsid w:val="006F743B"/>
    <w:rsid w:val="006F7B41"/>
    <w:rsid w:val="007014A4"/>
    <w:rsid w:val="00702B5D"/>
    <w:rsid w:val="0070360F"/>
    <w:rsid w:val="00703ED2"/>
    <w:rsid w:val="00704E33"/>
    <w:rsid w:val="007060FB"/>
    <w:rsid w:val="00706AB5"/>
    <w:rsid w:val="007071E6"/>
    <w:rsid w:val="00707B8D"/>
    <w:rsid w:val="007117CE"/>
    <w:rsid w:val="007129D9"/>
    <w:rsid w:val="00713196"/>
    <w:rsid w:val="00713636"/>
    <w:rsid w:val="0071383C"/>
    <w:rsid w:val="00713D28"/>
    <w:rsid w:val="00714383"/>
    <w:rsid w:val="00714B8C"/>
    <w:rsid w:val="00715E1E"/>
    <w:rsid w:val="00716628"/>
    <w:rsid w:val="0071675D"/>
    <w:rsid w:val="007179F4"/>
    <w:rsid w:val="00717AF9"/>
    <w:rsid w:val="007207A0"/>
    <w:rsid w:val="00720D85"/>
    <w:rsid w:val="007246B3"/>
    <w:rsid w:val="007271FF"/>
    <w:rsid w:val="00727C23"/>
    <w:rsid w:val="00727E14"/>
    <w:rsid w:val="0073015C"/>
    <w:rsid w:val="007350A0"/>
    <w:rsid w:val="00735CF5"/>
    <w:rsid w:val="0074063A"/>
    <w:rsid w:val="00742AA4"/>
    <w:rsid w:val="00743BA1"/>
    <w:rsid w:val="007441F3"/>
    <w:rsid w:val="00745B58"/>
    <w:rsid w:val="00745F1E"/>
    <w:rsid w:val="007515FE"/>
    <w:rsid w:val="00752C41"/>
    <w:rsid w:val="00755BCE"/>
    <w:rsid w:val="007570D9"/>
    <w:rsid w:val="00757CE7"/>
    <w:rsid w:val="007601D0"/>
    <w:rsid w:val="0076109D"/>
    <w:rsid w:val="0076242E"/>
    <w:rsid w:val="007636A2"/>
    <w:rsid w:val="007643B4"/>
    <w:rsid w:val="007658B8"/>
    <w:rsid w:val="00767107"/>
    <w:rsid w:val="007678DF"/>
    <w:rsid w:val="00767F7F"/>
    <w:rsid w:val="00773BFD"/>
    <w:rsid w:val="007743B3"/>
    <w:rsid w:val="00774490"/>
    <w:rsid w:val="0077561F"/>
    <w:rsid w:val="00780BED"/>
    <w:rsid w:val="007819FF"/>
    <w:rsid w:val="00784A4C"/>
    <w:rsid w:val="00784BC6"/>
    <w:rsid w:val="0078523D"/>
    <w:rsid w:val="00787558"/>
    <w:rsid w:val="007906E4"/>
    <w:rsid w:val="007931DF"/>
    <w:rsid w:val="0079448E"/>
    <w:rsid w:val="00795816"/>
    <w:rsid w:val="00796DEF"/>
    <w:rsid w:val="007978CA"/>
    <w:rsid w:val="007979FF"/>
    <w:rsid w:val="007A0172"/>
    <w:rsid w:val="007A214C"/>
    <w:rsid w:val="007A2511"/>
    <w:rsid w:val="007A260E"/>
    <w:rsid w:val="007A2A8E"/>
    <w:rsid w:val="007A49CF"/>
    <w:rsid w:val="007A4D4C"/>
    <w:rsid w:val="007A4DD6"/>
    <w:rsid w:val="007A5CB9"/>
    <w:rsid w:val="007A5E07"/>
    <w:rsid w:val="007A5E51"/>
    <w:rsid w:val="007A67B1"/>
    <w:rsid w:val="007A7502"/>
    <w:rsid w:val="007A75C1"/>
    <w:rsid w:val="007B4F4D"/>
    <w:rsid w:val="007B6B07"/>
    <w:rsid w:val="007B6D43"/>
    <w:rsid w:val="007B749A"/>
    <w:rsid w:val="007B7C6E"/>
    <w:rsid w:val="007C2C3F"/>
    <w:rsid w:val="007C543D"/>
    <w:rsid w:val="007C5928"/>
    <w:rsid w:val="007C62B5"/>
    <w:rsid w:val="007C640A"/>
    <w:rsid w:val="007C6D33"/>
    <w:rsid w:val="007D1D16"/>
    <w:rsid w:val="007D213F"/>
    <w:rsid w:val="007D2FB3"/>
    <w:rsid w:val="007D44D7"/>
    <w:rsid w:val="007D621A"/>
    <w:rsid w:val="007D698D"/>
    <w:rsid w:val="007E058A"/>
    <w:rsid w:val="007E1D2E"/>
    <w:rsid w:val="007E264C"/>
    <w:rsid w:val="007E27BE"/>
    <w:rsid w:val="007E2887"/>
    <w:rsid w:val="007E2AC3"/>
    <w:rsid w:val="007E3455"/>
    <w:rsid w:val="007E3D8C"/>
    <w:rsid w:val="007E4045"/>
    <w:rsid w:val="007E5278"/>
    <w:rsid w:val="007E5285"/>
    <w:rsid w:val="007E57E4"/>
    <w:rsid w:val="007E6739"/>
    <w:rsid w:val="007E749C"/>
    <w:rsid w:val="007F0664"/>
    <w:rsid w:val="007F1B5C"/>
    <w:rsid w:val="007F56F2"/>
    <w:rsid w:val="007F7795"/>
    <w:rsid w:val="00800B32"/>
    <w:rsid w:val="00800BB4"/>
    <w:rsid w:val="00801257"/>
    <w:rsid w:val="00801D02"/>
    <w:rsid w:val="00803B0A"/>
    <w:rsid w:val="00804DBD"/>
    <w:rsid w:val="00804DED"/>
    <w:rsid w:val="00805B96"/>
    <w:rsid w:val="00806F10"/>
    <w:rsid w:val="0080752C"/>
    <w:rsid w:val="008105BE"/>
    <w:rsid w:val="00810BD4"/>
    <w:rsid w:val="008115A5"/>
    <w:rsid w:val="00811D46"/>
    <w:rsid w:val="008122A2"/>
    <w:rsid w:val="0081295F"/>
    <w:rsid w:val="00813E0B"/>
    <w:rsid w:val="0081415D"/>
    <w:rsid w:val="00816294"/>
    <w:rsid w:val="00820229"/>
    <w:rsid w:val="00820826"/>
    <w:rsid w:val="00820F36"/>
    <w:rsid w:val="00821039"/>
    <w:rsid w:val="00822448"/>
    <w:rsid w:val="008228F1"/>
    <w:rsid w:val="00822ABE"/>
    <w:rsid w:val="0082352A"/>
    <w:rsid w:val="00823CD0"/>
    <w:rsid w:val="008244D1"/>
    <w:rsid w:val="008250E5"/>
    <w:rsid w:val="0082592D"/>
    <w:rsid w:val="00826BDD"/>
    <w:rsid w:val="00827F51"/>
    <w:rsid w:val="0083104E"/>
    <w:rsid w:val="008343BE"/>
    <w:rsid w:val="008371CB"/>
    <w:rsid w:val="00840FB4"/>
    <w:rsid w:val="008410B2"/>
    <w:rsid w:val="00842735"/>
    <w:rsid w:val="008454B6"/>
    <w:rsid w:val="00846925"/>
    <w:rsid w:val="008500A0"/>
    <w:rsid w:val="00852000"/>
    <w:rsid w:val="00852088"/>
    <w:rsid w:val="008520A5"/>
    <w:rsid w:val="008524E5"/>
    <w:rsid w:val="00852CC6"/>
    <w:rsid w:val="00853482"/>
    <w:rsid w:val="0085351C"/>
    <w:rsid w:val="00853B78"/>
    <w:rsid w:val="00854811"/>
    <w:rsid w:val="008549CA"/>
    <w:rsid w:val="008556C3"/>
    <w:rsid w:val="0085687C"/>
    <w:rsid w:val="00856A74"/>
    <w:rsid w:val="008603CB"/>
    <w:rsid w:val="00860482"/>
    <w:rsid w:val="00862D58"/>
    <w:rsid w:val="00863205"/>
    <w:rsid w:val="008643DA"/>
    <w:rsid w:val="008666A3"/>
    <w:rsid w:val="00867FA4"/>
    <w:rsid w:val="008706C5"/>
    <w:rsid w:val="0087209C"/>
    <w:rsid w:val="0087209F"/>
    <w:rsid w:val="00872749"/>
    <w:rsid w:val="00873707"/>
    <w:rsid w:val="00874691"/>
    <w:rsid w:val="00874B20"/>
    <w:rsid w:val="00874E8E"/>
    <w:rsid w:val="008757ED"/>
    <w:rsid w:val="0087593D"/>
    <w:rsid w:val="008763E1"/>
    <w:rsid w:val="0087775C"/>
    <w:rsid w:val="00877EC8"/>
    <w:rsid w:val="0088062D"/>
    <w:rsid w:val="00880D61"/>
    <w:rsid w:val="00880F36"/>
    <w:rsid w:val="00883FBD"/>
    <w:rsid w:val="00884F6A"/>
    <w:rsid w:val="00885530"/>
    <w:rsid w:val="0089083F"/>
    <w:rsid w:val="008910D1"/>
    <w:rsid w:val="008912E2"/>
    <w:rsid w:val="008921A3"/>
    <w:rsid w:val="0089296C"/>
    <w:rsid w:val="0089564A"/>
    <w:rsid w:val="00896ABD"/>
    <w:rsid w:val="008A3380"/>
    <w:rsid w:val="008A468D"/>
    <w:rsid w:val="008A4EB5"/>
    <w:rsid w:val="008A7A9C"/>
    <w:rsid w:val="008B087D"/>
    <w:rsid w:val="008B0CCA"/>
    <w:rsid w:val="008B2DA5"/>
    <w:rsid w:val="008B3EF3"/>
    <w:rsid w:val="008B5218"/>
    <w:rsid w:val="008B656E"/>
    <w:rsid w:val="008B66C6"/>
    <w:rsid w:val="008B67B6"/>
    <w:rsid w:val="008B7102"/>
    <w:rsid w:val="008B76E9"/>
    <w:rsid w:val="008C1022"/>
    <w:rsid w:val="008C1747"/>
    <w:rsid w:val="008C18D3"/>
    <w:rsid w:val="008C1E28"/>
    <w:rsid w:val="008C3910"/>
    <w:rsid w:val="008C3B7D"/>
    <w:rsid w:val="008C6B95"/>
    <w:rsid w:val="008C6E48"/>
    <w:rsid w:val="008C7CF1"/>
    <w:rsid w:val="008D0F90"/>
    <w:rsid w:val="008D1A12"/>
    <w:rsid w:val="008D3715"/>
    <w:rsid w:val="008D3D03"/>
    <w:rsid w:val="008D3F98"/>
    <w:rsid w:val="008D46B1"/>
    <w:rsid w:val="008D5115"/>
    <w:rsid w:val="008D5180"/>
    <w:rsid w:val="008D5465"/>
    <w:rsid w:val="008D5ACF"/>
    <w:rsid w:val="008D5B2C"/>
    <w:rsid w:val="008D64C6"/>
    <w:rsid w:val="008D6EAF"/>
    <w:rsid w:val="008D7EB7"/>
    <w:rsid w:val="008E12C4"/>
    <w:rsid w:val="008E228D"/>
    <w:rsid w:val="008E27F9"/>
    <w:rsid w:val="008E3684"/>
    <w:rsid w:val="008E36F7"/>
    <w:rsid w:val="008E3930"/>
    <w:rsid w:val="008E5135"/>
    <w:rsid w:val="008E56FE"/>
    <w:rsid w:val="008E57F5"/>
    <w:rsid w:val="008E6E12"/>
    <w:rsid w:val="008E7606"/>
    <w:rsid w:val="008E7A3D"/>
    <w:rsid w:val="008F0E4A"/>
    <w:rsid w:val="008F1DAA"/>
    <w:rsid w:val="008F1E16"/>
    <w:rsid w:val="008F1E32"/>
    <w:rsid w:val="008F248F"/>
    <w:rsid w:val="008F3EBD"/>
    <w:rsid w:val="008F60B2"/>
    <w:rsid w:val="008F75D9"/>
    <w:rsid w:val="008F7C41"/>
    <w:rsid w:val="0090071D"/>
    <w:rsid w:val="009031E2"/>
    <w:rsid w:val="009038E9"/>
    <w:rsid w:val="00904A8A"/>
    <w:rsid w:val="00904E89"/>
    <w:rsid w:val="00910084"/>
    <w:rsid w:val="00911263"/>
    <w:rsid w:val="00911976"/>
    <w:rsid w:val="0091276C"/>
    <w:rsid w:val="009165AC"/>
    <w:rsid w:val="00916993"/>
    <w:rsid w:val="0091737A"/>
    <w:rsid w:val="009179F0"/>
    <w:rsid w:val="0092053F"/>
    <w:rsid w:val="00921C10"/>
    <w:rsid w:val="0092340A"/>
    <w:rsid w:val="00924CE5"/>
    <w:rsid w:val="00924DB1"/>
    <w:rsid w:val="00925904"/>
    <w:rsid w:val="009313D9"/>
    <w:rsid w:val="00932584"/>
    <w:rsid w:val="0093357A"/>
    <w:rsid w:val="00934524"/>
    <w:rsid w:val="00934F01"/>
    <w:rsid w:val="00935B7F"/>
    <w:rsid w:val="00941293"/>
    <w:rsid w:val="009417FE"/>
    <w:rsid w:val="009446B9"/>
    <w:rsid w:val="00945CD7"/>
    <w:rsid w:val="00946372"/>
    <w:rsid w:val="009465A8"/>
    <w:rsid w:val="00950C17"/>
    <w:rsid w:val="00951810"/>
    <w:rsid w:val="00951EE6"/>
    <w:rsid w:val="00951FAF"/>
    <w:rsid w:val="00952228"/>
    <w:rsid w:val="009531B5"/>
    <w:rsid w:val="00953253"/>
    <w:rsid w:val="00954740"/>
    <w:rsid w:val="00960332"/>
    <w:rsid w:val="00960AD1"/>
    <w:rsid w:val="00961055"/>
    <w:rsid w:val="00961673"/>
    <w:rsid w:val="00963ABC"/>
    <w:rsid w:val="00965D21"/>
    <w:rsid w:val="0096728F"/>
    <w:rsid w:val="00967764"/>
    <w:rsid w:val="00970B0E"/>
    <w:rsid w:val="00970BB9"/>
    <w:rsid w:val="00971AC0"/>
    <w:rsid w:val="009726EE"/>
    <w:rsid w:val="00975573"/>
    <w:rsid w:val="00975CBF"/>
    <w:rsid w:val="00976618"/>
    <w:rsid w:val="009766C4"/>
    <w:rsid w:val="00976D03"/>
    <w:rsid w:val="00977B30"/>
    <w:rsid w:val="00982F41"/>
    <w:rsid w:val="00984CD9"/>
    <w:rsid w:val="00985090"/>
    <w:rsid w:val="0098593F"/>
    <w:rsid w:val="00986A85"/>
    <w:rsid w:val="00986F9A"/>
    <w:rsid w:val="00987710"/>
    <w:rsid w:val="009904AB"/>
    <w:rsid w:val="00990946"/>
    <w:rsid w:val="00995688"/>
    <w:rsid w:val="009958A6"/>
    <w:rsid w:val="00996456"/>
    <w:rsid w:val="009A04F5"/>
    <w:rsid w:val="009A112B"/>
    <w:rsid w:val="009A15EF"/>
    <w:rsid w:val="009A38A5"/>
    <w:rsid w:val="009A424B"/>
    <w:rsid w:val="009A48F8"/>
    <w:rsid w:val="009A65BA"/>
    <w:rsid w:val="009A6DAB"/>
    <w:rsid w:val="009B0E74"/>
    <w:rsid w:val="009B118B"/>
    <w:rsid w:val="009B125D"/>
    <w:rsid w:val="009B1737"/>
    <w:rsid w:val="009B3D4B"/>
    <w:rsid w:val="009B3F9E"/>
    <w:rsid w:val="009B50C8"/>
    <w:rsid w:val="009B5B99"/>
    <w:rsid w:val="009B620B"/>
    <w:rsid w:val="009B6398"/>
    <w:rsid w:val="009B67A2"/>
    <w:rsid w:val="009B6EFC"/>
    <w:rsid w:val="009C1C76"/>
    <w:rsid w:val="009C2DF8"/>
    <w:rsid w:val="009C3071"/>
    <w:rsid w:val="009C310B"/>
    <w:rsid w:val="009C31BF"/>
    <w:rsid w:val="009C368A"/>
    <w:rsid w:val="009C3C5E"/>
    <w:rsid w:val="009C5AA4"/>
    <w:rsid w:val="009C68B7"/>
    <w:rsid w:val="009C6EAB"/>
    <w:rsid w:val="009D0090"/>
    <w:rsid w:val="009D0834"/>
    <w:rsid w:val="009D0931"/>
    <w:rsid w:val="009D0A1E"/>
    <w:rsid w:val="009D0A94"/>
    <w:rsid w:val="009D2AE3"/>
    <w:rsid w:val="009D4406"/>
    <w:rsid w:val="009D52BC"/>
    <w:rsid w:val="009D6255"/>
    <w:rsid w:val="009D7D0A"/>
    <w:rsid w:val="009D7ECF"/>
    <w:rsid w:val="009E09D9"/>
    <w:rsid w:val="009E3286"/>
    <w:rsid w:val="009E527A"/>
    <w:rsid w:val="009E58F7"/>
    <w:rsid w:val="009F01B1"/>
    <w:rsid w:val="009F0CCE"/>
    <w:rsid w:val="009F0DBB"/>
    <w:rsid w:val="009F2EC4"/>
    <w:rsid w:val="009F31A4"/>
    <w:rsid w:val="009F3887"/>
    <w:rsid w:val="009F732B"/>
    <w:rsid w:val="00A00FBF"/>
    <w:rsid w:val="00A0133B"/>
    <w:rsid w:val="00A019FF"/>
    <w:rsid w:val="00A01FE0"/>
    <w:rsid w:val="00A0309F"/>
    <w:rsid w:val="00A06CD3"/>
    <w:rsid w:val="00A07EBC"/>
    <w:rsid w:val="00A10656"/>
    <w:rsid w:val="00A10AC5"/>
    <w:rsid w:val="00A1138B"/>
    <w:rsid w:val="00A113C0"/>
    <w:rsid w:val="00A11C8E"/>
    <w:rsid w:val="00A12FA6"/>
    <w:rsid w:val="00A1339B"/>
    <w:rsid w:val="00A13B46"/>
    <w:rsid w:val="00A14ABA"/>
    <w:rsid w:val="00A206F4"/>
    <w:rsid w:val="00A21D73"/>
    <w:rsid w:val="00A21DD0"/>
    <w:rsid w:val="00A22E67"/>
    <w:rsid w:val="00A233C9"/>
    <w:rsid w:val="00A23B79"/>
    <w:rsid w:val="00A241F8"/>
    <w:rsid w:val="00A244B0"/>
    <w:rsid w:val="00A24CB6"/>
    <w:rsid w:val="00A26CD2"/>
    <w:rsid w:val="00A27667"/>
    <w:rsid w:val="00A310DA"/>
    <w:rsid w:val="00A32979"/>
    <w:rsid w:val="00A32E1B"/>
    <w:rsid w:val="00A34A67"/>
    <w:rsid w:val="00A37462"/>
    <w:rsid w:val="00A40E83"/>
    <w:rsid w:val="00A42E34"/>
    <w:rsid w:val="00A432B1"/>
    <w:rsid w:val="00A448B0"/>
    <w:rsid w:val="00A45728"/>
    <w:rsid w:val="00A459E1"/>
    <w:rsid w:val="00A45CD3"/>
    <w:rsid w:val="00A45ED2"/>
    <w:rsid w:val="00A46F49"/>
    <w:rsid w:val="00A477F5"/>
    <w:rsid w:val="00A503FA"/>
    <w:rsid w:val="00A510C9"/>
    <w:rsid w:val="00A52296"/>
    <w:rsid w:val="00A55661"/>
    <w:rsid w:val="00A57609"/>
    <w:rsid w:val="00A61868"/>
    <w:rsid w:val="00A61B70"/>
    <w:rsid w:val="00A61FA8"/>
    <w:rsid w:val="00A637F4"/>
    <w:rsid w:val="00A65485"/>
    <w:rsid w:val="00A66E05"/>
    <w:rsid w:val="00A70182"/>
    <w:rsid w:val="00A70753"/>
    <w:rsid w:val="00A70CE6"/>
    <w:rsid w:val="00A712D2"/>
    <w:rsid w:val="00A727FA"/>
    <w:rsid w:val="00A72A29"/>
    <w:rsid w:val="00A75571"/>
    <w:rsid w:val="00A82C8A"/>
    <w:rsid w:val="00A8346B"/>
    <w:rsid w:val="00A842A1"/>
    <w:rsid w:val="00A852FF"/>
    <w:rsid w:val="00A859D3"/>
    <w:rsid w:val="00A87337"/>
    <w:rsid w:val="00A87886"/>
    <w:rsid w:val="00A90293"/>
    <w:rsid w:val="00A90C97"/>
    <w:rsid w:val="00A9229A"/>
    <w:rsid w:val="00A942EF"/>
    <w:rsid w:val="00A960C8"/>
    <w:rsid w:val="00A964DD"/>
    <w:rsid w:val="00A96604"/>
    <w:rsid w:val="00AA03DF"/>
    <w:rsid w:val="00AA1B4F"/>
    <w:rsid w:val="00AA21D8"/>
    <w:rsid w:val="00AA2BAB"/>
    <w:rsid w:val="00AA54F3"/>
    <w:rsid w:val="00AA5706"/>
    <w:rsid w:val="00AA6B43"/>
    <w:rsid w:val="00AB206C"/>
    <w:rsid w:val="00AB30A4"/>
    <w:rsid w:val="00AB367A"/>
    <w:rsid w:val="00AB4FA5"/>
    <w:rsid w:val="00AB6A3B"/>
    <w:rsid w:val="00AB7870"/>
    <w:rsid w:val="00AB7990"/>
    <w:rsid w:val="00AB7E17"/>
    <w:rsid w:val="00AC01D1"/>
    <w:rsid w:val="00AC0E4F"/>
    <w:rsid w:val="00AC2494"/>
    <w:rsid w:val="00AC3022"/>
    <w:rsid w:val="00AC52A5"/>
    <w:rsid w:val="00AC6EFD"/>
    <w:rsid w:val="00AC7151"/>
    <w:rsid w:val="00AD00A2"/>
    <w:rsid w:val="00AD227D"/>
    <w:rsid w:val="00AD3018"/>
    <w:rsid w:val="00AD460A"/>
    <w:rsid w:val="00AD6A05"/>
    <w:rsid w:val="00AD6D52"/>
    <w:rsid w:val="00AD6D82"/>
    <w:rsid w:val="00AD774A"/>
    <w:rsid w:val="00AE129C"/>
    <w:rsid w:val="00AE1745"/>
    <w:rsid w:val="00AE272B"/>
    <w:rsid w:val="00AE2DDE"/>
    <w:rsid w:val="00AE309F"/>
    <w:rsid w:val="00AE3519"/>
    <w:rsid w:val="00AE3E3A"/>
    <w:rsid w:val="00AE3FFE"/>
    <w:rsid w:val="00AE50E7"/>
    <w:rsid w:val="00AE544B"/>
    <w:rsid w:val="00AE6E1E"/>
    <w:rsid w:val="00AE77B4"/>
    <w:rsid w:val="00AE7C1A"/>
    <w:rsid w:val="00AE7DF8"/>
    <w:rsid w:val="00AE7FE4"/>
    <w:rsid w:val="00AF0A83"/>
    <w:rsid w:val="00AF0D9C"/>
    <w:rsid w:val="00AF13AB"/>
    <w:rsid w:val="00AF1D36"/>
    <w:rsid w:val="00AF280B"/>
    <w:rsid w:val="00AF4271"/>
    <w:rsid w:val="00AF4A4A"/>
    <w:rsid w:val="00AF5F75"/>
    <w:rsid w:val="00AF6001"/>
    <w:rsid w:val="00AF6A26"/>
    <w:rsid w:val="00AF75AF"/>
    <w:rsid w:val="00B0138B"/>
    <w:rsid w:val="00B01A16"/>
    <w:rsid w:val="00B07F45"/>
    <w:rsid w:val="00B1021A"/>
    <w:rsid w:val="00B109B3"/>
    <w:rsid w:val="00B10AA7"/>
    <w:rsid w:val="00B11DBD"/>
    <w:rsid w:val="00B12152"/>
    <w:rsid w:val="00B147E3"/>
    <w:rsid w:val="00B1481A"/>
    <w:rsid w:val="00B15A1F"/>
    <w:rsid w:val="00B15FE9"/>
    <w:rsid w:val="00B16692"/>
    <w:rsid w:val="00B16B97"/>
    <w:rsid w:val="00B179D3"/>
    <w:rsid w:val="00B20BCD"/>
    <w:rsid w:val="00B2148A"/>
    <w:rsid w:val="00B220C2"/>
    <w:rsid w:val="00B2285E"/>
    <w:rsid w:val="00B23AAC"/>
    <w:rsid w:val="00B24A14"/>
    <w:rsid w:val="00B24B43"/>
    <w:rsid w:val="00B25080"/>
    <w:rsid w:val="00B25B32"/>
    <w:rsid w:val="00B25B51"/>
    <w:rsid w:val="00B26948"/>
    <w:rsid w:val="00B26B2B"/>
    <w:rsid w:val="00B26DCF"/>
    <w:rsid w:val="00B273EF"/>
    <w:rsid w:val="00B32616"/>
    <w:rsid w:val="00B36280"/>
    <w:rsid w:val="00B36C42"/>
    <w:rsid w:val="00B36F1E"/>
    <w:rsid w:val="00B41885"/>
    <w:rsid w:val="00B420C7"/>
    <w:rsid w:val="00B4264A"/>
    <w:rsid w:val="00B42C05"/>
    <w:rsid w:val="00B42EA7"/>
    <w:rsid w:val="00B44295"/>
    <w:rsid w:val="00B45CDD"/>
    <w:rsid w:val="00B45F1F"/>
    <w:rsid w:val="00B4664E"/>
    <w:rsid w:val="00B47598"/>
    <w:rsid w:val="00B5337C"/>
    <w:rsid w:val="00B53FDE"/>
    <w:rsid w:val="00B546E2"/>
    <w:rsid w:val="00B557DB"/>
    <w:rsid w:val="00B559D0"/>
    <w:rsid w:val="00B56397"/>
    <w:rsid w:val="00B6027B"/>
    <w:rsid w:val="00B630A3"/>
    <w:rsid w:val="00B65EDB"/>
    <w:rsid w:val="00B66D3A"/>
    <w:rsid w:val="00B67AFF"/>
    <w:rsid w:val="00B70B59"/>
    <w:rsid w:val="00B731DE"/>
    <w:rsid w:val="00B7327B"/>
    <w:rsid w:val="00B73657"/>
    <w:rsid w:val="00B74325"/>
    <w:rsid w:val="00B749EC"/>
    <w:rsid w:val="00B7651C"/>
    <w:rsid w:val="00B824A9"/>
    <w:rsid w:val="00B8690A"/>
    <w:rsid w:val="00B91CFD"/>
    <w:rsid w:val="00B92CB1"/>
    <w:rsid w:val="00B94E27"/>
    <w:rsid w:val="00BA1579"/>
    <w:rsid w:val="00BA1735"/>
    <w:rsid w:val="00BA19FA"/>
    <w:rsid w:val="00BA2EB4"/>
    <w:rsid w:val="00BA2EE4"/>
    <w:rsid w:val="00BA4288"/>
    <w:rsid w:val="00BA4580"/>
    <w:rsid w:val="00BA4E4D"/>
    <w:rsid w:val="00BA58FF"/>
    <w:rsid w:val="00BB06DA"/>
    <w:rsid w:val="00BB0C21"/>
    <w:rsid w:val="00BB48E5"/>
    <w:rsid w:val="00BB5607"/>
    <w:rsid w:val="00BB5ACA"/>
    <w:rsid w:val="00BB5F92"/>
    <w:rsid w:val="00BB627F"/>
    <w:rsid w:val="00BC1A53"/>
    <w:rsid w:val="00BC295C"/>
    <w:rsid w:val="00BC3823"/>
    <w:rsid w:val="00BC3A0B"/>
    <w:rsid w:val="00BC474B"/>
    <w:rsid w:val="00BC5841"/>
    <w:rsid w:val="00BC78FF"/>
    <w:rsid w:val="00BD05AF"/>
    <w:rsid w:val="00BD092C"/>
    <w:rsid w:val="00BD3B22"/>
    <w:rsid w:val="00BD4EFE"/>
    <w:rsid w:val="00BD52DC"/>
    <w:rsid w:val="00BD5C4D"/>
    <w:rsid w:val="00BD5D4F"/>
    <w:rsid w:val="00BD60B4"/>
    <w:rsid w:val="00BD796B"/>
    <w:rsid w:val="00BE0CD9"/>
    <w:rsid w:val="00BE19BC"/>
    <w:rsid w:val="00BE19FB"/>
    <w:rsid w:val="00BE31BE"/>
    <w:rsid w:val="00BE3BB0"/>
    <w:rsid w:val="00BE40C0"/>
    <w:rsid w:val="00BE4E15"/>
    <w:rsid w:val="00BE5F4A"/>
    <w:rsid w:val="00BE66C5"/>
    <w:rsid w:val="00BE7AEF"/>
    <w:rsid w:val="00BF09B0"/>
    <w:rsid w:val="00BF0AED"/>
    <w:rsid w:val="00BF1544"/>
    <w:rsid w:val="00BF187F"/>
    <w:rsid w:val="00BF1B53"/>
    <w:rsid w:val="00BF20B8"/>
    <w:rsid w:val="00BF246D"/>
    <w:rsid w:val="00BF3C84"/>
    <w:rsid w:val="00BF4DA2"/>
    <w:rsid w:val="00BF4E80"/>
    <w:rsid w:val="00BF5129"/>
    <w:rsid w:val="00BF5744"/>
    <w:rsid w:val="00BF5C1C"/>
    <w:rsid w:val="00BF5D7F"/>
    <w:rsid w:val="00BF6D2C"/>
    <w:rsid w:val="00C01526"/>
    <w:rsid w:val="00C0392A"/>
    <w:rsid w:val="00C0570F"/>
    <w:rsid w:val="00C06F06"/>
    <w:rsid w:val="00C06FDD"/>
    <w:rsid w:val="00C07C71"/>
    <w:rsid w:val="00C13E4D"/>
    <w:rsid w:val="00C141FC"/>
    <w:rsid w:val="00C167D4"/>
    <w:rsid w:val="00C16DF0"/>
    <w:rsid w:val="00C17722"/>
    <w:rsid w:val="00C17C83"/>
    <w:rsid w:val="00C17DDD"/>
    <w:rsid w:val="00C20FAD"/>
    <w:rsid w:val="00C213BF"/>
    <w:rsid w:val="00C2375F"/>
    <w:rsid w:val="00C247CB"/>
    <w:rsid w:val="00C24D48"/>
    <w:rsid w:val="00C26AF4"/>
    <w:rsid w:val="00C30161"/>
    <w:rsid w:val="00C3200F"/>
    <w:rsid w:val="00C32E66"/>
    <w:rsid w:val="00C3355F"/>
    <w:rsid w:val="00C3390E"/>
    <w:rsid w:val="00C34B87"/>
    <w:rsid w:val="00C3569A"/>
    <w:rsid w:val="00C35A8E"/>
    <w:rsid w:val="00C37601"/>
    <w:rsid w:val="00C37758"/>
    <w:rsid w:val="00C37A67"/>
    <w:rsid w:val="00C37D9D"/>
    <w:rsid w:val="00C43063"/>
    <w:rsid w:val="00C43F48"/>
    <w:rsid w:val="00C448FF"/>
    <w:rsid w:val="00C44F5B"/>
    <w:rsid w:val="00C45E57"/>
    <w:rsid w:val="00C45E7A"/>
    <w:rsid w:val="00C51D91"/>
    <w:rsid w:val="00C52F29"/>
    <w:rsid w:val="00C542C9"/>
    <w:rsid w:val="00C5560D"/>
    <w:rsid w:val="00C55DC1"/>
    <w:rsid w:val="00C55F5E"/>
    <w:rsid w:val="00C56CE6"/>
    <w:rsid w:val="00C56E13"/>
    <w:rsid w:val="00C5745F"/>
    <w:rsid w:val="00C57755"/>
    <w:rsid w:val="00C60005"/>
    <w:rsid w:val="00C6066E"/>
    <w:rsid w:val="00C6109D"/>
    <w:rsid w:val="00C61A98"/>
    <w:rsid w:val="00C621AA"/>
    <w:rsid w:val="00C62622"/>
    <w:rsid w:val="00C63201"/>
    <w:rsid w:val="00C6356C"/>
    <w:rsid w:val="00C64E62"/>
    <w:rsid w:val="00C651D5"/>
    <w:rsid w:val="00C65CCC"/>
    <w:rsid w:val="00C66298"/>
    <w:rsid w:val="00C66D36"/>
    <w:rsid w:val="00C705B7"/>
    <w:rsid w:val="00C71375"/>
    <w:rsid w:val="00C71AF0"/>
    <w:rsid w:val="00C73D54"/>
    <w:rsid w:val="00C7618F"/>
    <w:rsid w:val="00C7621D"/>
    <w:rsid w:val="00C765A9"/>
    <w:rsid w:val="00C80180"/>
    <w:rsid w:val="00C8102F"/>
    <w:rsid w:val="00C8162D"/>
    <w:rsid w:val="00C83A0B"/>
    <w:rsid w:val="00C83EB9"/>
    <w:rsid w:val="00C842D0"/>
    <w:rsid w:val="00C84ED1"/>
    <w:rsid w:val="00C86724"/>
    <w:rsid w:val="00C86836"/>
    <w:rsid w:val="00C9038F"/>
    <w:rsid w:val="00C92AAB"/>
    <w:rsid w:val="00C92E32"/>
    <w:rsid w:val="00C93871"/>
    <w:rsid w:val="00C93A9A"/>
    <w:rsid w:val="00C94183"/>
    <w:rsid w:val="00C949D4"/>
    <w:rsid w:val="00C95BEA"/>
    <w:rsid w:val="00C969C9"/>
    <w:rsid w:val="00C9757D"/>
    <w:rsid w:val="00CA09E6"/>
    <w:rsid w:val="00CA2186"/>
    <w:rsid w:val="00CA2435"/>
    <w:rsid w:val="00CA3624"/>
    <w:rsid w:val="00CA4068"/>
    <w:rsid w:val="00CA508F"/>
    <w:rsid w:val="00CA6444"/>
    <w:rsid w:val="00CB1057"/>
    <w:rsid w:val="00CB37F8"/>
    <w:rsid w:val="00CB3A6A"/>
    <w:rsid w:val="00CB4057"/>
    <w:rsid w:val="00CB5A6F"/>
    <w:rsid w:val="00CB699A"/>
    <w:rsid w:val="00CB7DC3"/>
    <w:rsid w:val="00CC7270"/>
    <w:rsid w:val="00CC7DC5"/>
    <w:rsid w:val="00CC7FB9"/>
    <w:rsid w:val="00CD0E2F"/>
    <w:rsid w:val="00CD1D49"/>
    <w:rsid w:val="00CD2F20"/>
    <w:rsid w:val="00CD3CFC"/>
    <w:rsid w:val="00CD6B20"/>
    <w:rsid w:val="00CE1339"/>
    <w:rsid w:val="00CE281F"/>
    <w:rsid w:val="00CE2F3E"/>
    <w:rsid w:val="00CE3FC4"/>
    <w:rsid w:val="00CE61CC"/>
    <w:rsid w:val="00CE65A3"/>
    <w:rsid w:val="00CE6E42"/>
    <w:rsid w:val="00CF1786"/>
    <w:rsid w:val="00CF19F9"/>
    <w:rsid w:val="00CF20B7"/>
    <w:rsid w:val="00CF28A9"/>
    <w:rsid w:val="00CF5716"/>
    <w:rsid w:val="00CF620D"/>
    <w:rsid w:val="00CF6692"/>
    <w:rsid w:val="00CF7441"/>
    <w:rsid w:val="00D00D16"/>
    <w:rsid w:val="00D01506"/>
    <w:rsid w:val="00D03C6C"/>
    <w:rsid w:val="00D0424C"/>
    <w:rsid w:val="00D04760"/>
    <w:rsid w:val="00D04A95"/>
    <w:rsid w:val="00D06288"/>
    <w:rsid w:val="00D068C7"/>
    <w:rsid w:val="00D128A4"/>
    <w:rsid w:val="00D149D4"/>
    <w:rsid w:val="00D15131"/>
    <w:rsid w:val="00D16B1F"/>
    <w:rsid w:val="00D16FA2"/>
    <w:rsid w:val="00D17ADE"/>
    <w:rsid w:val="00D17F20"/>
    <w:rsid w:val="00D20954"/>
    <w:rsid w:val="00D21C39"/>
    <w:rsid w:val="00D21FC6"/>
    <w:rsid w:val="00D2200B"/>
    <w:rsid w:val="00D2243A"/>
    <w:rsid w:val="00D22F04"/>
    <w:rsid w:val="00D238AF"/>
    <w:rsid w:val="00D24948"/>
    <w:rsid w:val="00D326E7"/>
    <w:rsid w:val="00D33393"/>
    <w:rsid w:val="00D33CE4"/>
    <w:rsid w:val="00D33D36"/>
    <w:rsid w:val="00D349E2"/>
    <w:rsid w:val="00D34D94"/>
    <w:rsid w:val="00D36808"/>
    <w:rsid w:val="00D36A50"/>
    <w:rsid w:val="00D409E2"/>
    <w:rsid w:val="00D427D7"/>
    <w:rsid w:val="00D42D7B"/>
    <w:rsid w:val="00D43518"/>
    <w:rsid w:val="00D44DC9"/>
    <w:rsid w:val="00D44E62"/>
    <w:rsid w:val="00D47546"/>
    <w:rsid w:val="00D50EF5"/>
    <w:rsid w:val="00D51473"/>
    <w:rsid w:val="00D51570"/>
    <w:rsid w:val="00D556AD"/>
    <w:rsid w:val="00D60381"/>
    <w:rsid w:val="00D616DE"/>
    <w:rsid w:val="00D61749"/>
    <w:rsid w:val="00D62201"/>
    <w:rsid w:val="00D63DF2"/>
    <w:rsid w:val="00D651D1"/>
    <w:rsid w:val="00D67AAD"/>
    <w:rsid w:val="00D70B3B"/>
    <w:rsid w:val="00D717BB"/>
    <w:rsid w:val="00D7226B"/>
    <w:rsid w:val="00D72707"/>
    <w:rsid w:val="00D73FCF"/>
    <w:rsid w:val="00D74508"/>
    <w:rsid w:val="00D75A9C"/>
    <w:rsid w:val="00D75BBD"/>
    <w:rsid w:val="00D8227B"/>
    <w:rsid w:val="00D82547"/>
    <w:rsid w:val="00D82748"/>
    <w:rsid w:val="00D82862"/>
    <w:rsid w:val="00D83A41"/>
    <w:rsid w:val="00D86C4C"/>
    <w:rsid w:val="00D8788A"/>
    <w:rsid w:val="00D90292"/>
    <w:rsid w:val="00D90871"/>
    <w:rsid w:val="00D9155F"/>
    <w:rsid w:val="00D917D7"/>
    <w:rsid w:val="00D9374E"/>
    <w:rsid w:val="00D9403F"/>
    <w:rsid w:val="00D959B4"/>
    <w:rsid w:val="00D97ADC"/>
    <w:rsid w:val="00DA1A58"/>
    <w:rsid w:val="00DA44DE"/>
    <w:rsid w:val="00DB0919"/>
    <w:rsid w:val="00DB12A8"/>
    <w:rsid w:val="00DB17EF"/>
    <w:rsid w:val="00DB1DE4"/>
    <w:rsid w:val="00DB2D8A"/>
    <w:rsid w:val="00DB3044"/>
    <w:rsid w:val="00DB43C5"/>
    <w:rsid w:val="00DB527A"/>
    <w:rsid w:val="00DB620A"/>
    <w:rsid w:val="00DB780E"/>
    <w:rsid w:val="00DB7AD8"/>
    <w:rsid w:val="00DC282B"/>
    <w:rsid w:val="00DC322E"/>
    <w:rsid w:val="00DC3832"/>
    <w:rsid w:val="00DC5615"/>
    <w:rsid w:val="00DC7A51"/>
    <w:rsid w:val="00DD3B1E"/>
    <w:rsid w:val="00DE1BC8"/>
    <w:rsid w:val="00DE22D0"/>
    <w:rsid w:val="00DE4BB2"/>
    <w:rsid w:val="00DE5A06"/>
    <w:rsid w:val="00DE5B5F"/>
    <w:rsid w:val="00DE5BD6"/>
    <w:rsid w:val="00DE6A84"/>
    <w:rsid w:val="00DF25CB"/>
    <w:rsid w:val="00DF2A18"/>
    <w:rsid w:val="00DF4B0E"/>
    <w:rsid w:val="00DF60E5"/>
    <w:rsid w:val="00DF651E"/>
    <w:rsid w:val="00DF6600"/>
    <w:rsid w:val="00DF7D9A"/>
    <w:rsid w:val="00E00696"/>
    <w:rsid w:val="00E03651"/>
    <w:rsid w:val="00E03808"/>
    <w:rsid w:val="00E0414D"/>
    <w:rsid w:val="00E05239"/>
    <w:rsid w:val="00E060C2"/>
    <w:rsid w:val="00E06324"/>
    <w:rsid w:val="00E11DFC"/>
    <w:rsid w:val="00E12FB0"/>
    <w:rsid w:val="00E146BA"/>
    <w:rsid w:val="00E14814"/>
    <w:rsid w:val="00E14D44"/>
    <w:rsid w:val="00E1591B"/>
    <w:rsid w:val="00E16A50"/>
    <w:rsid w:val="00E17302"/>
    <w:rsid w:val="00E2167A"/>
    <w:rsid w:val="00E21B43"/>
    <w:rsid w:val="00E21B92"/>
    <w:rsid w:val="00E2286A"/>
    <w:rsid w:val="00E2332B"/>
    <w:rsid w:val="00E249D5"/>
    <w:rsid w:val="00E24E0E"/>
    <w:rsid w:val="00E26D3A"/>
    <w:rsid w:val="00E26F73"/>
    <w:rsid w:val="00E270E6"/>
    <w:rsid w:val="00E30AB6"/>
    <w:rsid w:val="00E30BBF"/>
    <w:rsid w:val="00E33C68"/>
    <w:rsid w:val="00E34EEB"/>
    <w:rsid w:val="00E3687C"/>
    <w:rsid w:val="00E37101"/>
    <w:rsid w:val="00E40525"/>
    <w:rsid w:val="00E41D80"/>
    <w:rsid w:val="00E44EB9"/>
    <w:rsid w:val="00E46358"/>
    <w:rsid w:val="00E46C4E"/>
    <w:rsid w:val="00E471DC"/>
    <w:rsid w:val="00E47671"/>
    <w:rsid w:val="00E50EB4"/>
    <w:rsid w:val="00E51484"/>
    <w:rsid w:val="00E532FC"/>
    <w:rsid w:val="00E5401E"/>
    <w:rsid w:val="00E559B4"/>
    <w:rsid w:val="00E55BB0"/>
    <w:rsid w:val="00E5685E"/>
    <w:rsid w:val="00E571AD"/>
    <w:rsid w:val="00E606C8"/>
    <w:rsid w:val="00E609E5"/>
    <w:rsid w:val="00E60F27"/>
    <w:rsid w:val="00E63C9E"/>
    <w:rsid w:val="00E63D1B"/>
    <w:rsid w:val="00E643F1"/>
    <w:rsid w:val="00E64C78"/>
    <w:rsid w:val="00E64D93"/>
    <w:rsid w:val="00E65D01"/>
    <w:rsid w:val="00E65EDB"/>
    <w:rsid w:val="00E66927"/>
    <w:rsid w:val="00E67393"/>
    <w:rsid w:val="00E676AA"/>
    <w:rsid w:val="00E677B8"/>
    <w:rsid w:val="00E67A4A"/>
    <w:rsid w:val="00E67FA1"/>
    <w:rsid w:val="00E70D61"/>
    <w:rsid w:val="00E719F7"/>
    <w:rsid w:val="00E72FD2"/>
    <w:rsid w:val="00E7387D"/>
    <w:rsid w:val="00E73D53"/>
    <w:rsid w:val="00E74B09"/>
    <w:rsid w:val="00E75111"/>
    <w:rsid w:val="00E77296"/>
    <w:rsid w:val="00E85928"/>
    <w:rsid w:val="00E862FA"/>
    <w:rsid w:val="00E8685E"/>
    <w:rsid w:val="00E86A8F"/>
    <w:rsid w:val="00E90D6A"/>
    <w:rsid w:val="00E91795"/>
    <w:rsid w:val="00E918F6"/>
    <w:rsid w:val="00E926AC"/>
    <w:rsid w:val="00E93763"/>
    <w:rsid w:val="00E93857"/>
    <w:rsid w:val="00E93883"/>
    <w:rsid w:val="00E939B7"/>
    <w:rsid w:val="00E93D88"/>
    <w:rsid w:val="00E9524D"/>
    <w:rsid w:val="00E96C4C"/>
    <w:rsid w:val="00E97E5F"/>
    <w:rsid w:val="00EA02FC"/>
    <w:rsid w:val="00EA1116"/>
    <w:rsid w:val="00EA260B"/>
    <w:rsid w:val="00EA2AAE"/>
    <w:rsid w:val="00EA2EC0"/>
    <w:rsid w:val="00EA427A"/>
    <w:rsid w:val="00EA461D"/>
    <w:rsid w:val="00EA4863"/>
    <w:rsid w:val="00EA49E0"/>
    <w:rsid w:val="00EA62FD"/>
    <w:rsid w:val="00EA6F7D"/>
    <w:rsid w:val="00EA71B7"/>
    <w:rsid w:val="00EA723B"/>
    <w:rsid w:val="00EB0136"/>
    <w:rsid w:val="00EB1208"/>
    <w:rsid w:val="00EB6350"/>
    <w:rsid w:val="00EB671C"/>
    <w:rsid w:val="00EB6864"/>
    <w:rsid w:val="00EB687A"/>
    <w:rsid w:val="00EB6B8E"/>
    <w:rsid w:val="00EC2F62"/>
    <w:rsid w:val="00EC5CA0"/>
    <w:rsid w:val="00EC62EB"/>
    <w:rsid w:val="00EC6E9F"/>
    <w:rsid w:val="00EC7DBD"/>
    <w:rsid w:val="00ED05F1"/>
    <w:rsid w:val="00ED0663"/>
    <w:rsid w:val="00ED178B"/>
    <w:rsid w:val="00ED3383"/>
    <w:rsid w:val="00ED44F0"/>
    <w:rsid w:val="00ED4B33"/>
    <w:rsid w:val="00ED6032"/>
    <w:rsid w:val="00ED7D11"/>
    <w:rsid w:val="00ED7DD6"/>
    <w:rsid w:val="00EE060B"/>
    <w:rsid w:val="00EE06B5"/>
    <w:rsid w:val="00EE0EAF"/>
    <w:rsid w:val="00EE10DC"/>
    <w:rsid w:val="00EE15A1"/>
    <w:rsid w:val="00EE29BE"/>
    <w:rsid w:val="00EE2A7C"/>
    <w:rsid w:val="00EE2C42"/>
    <w:rsid w:val="00EE341B"/>
    <w:rsid w:val="00EE3CE2"/>
    <w:rsid w:val="00EE4453"/>
    <w:rsid w:val="00EE5FCE"/>
    <w:rsid w:val="00EE6763"/>
    <w:rsid w:val="00EE6BBD"/>
    <w:rsid w:val="00EE6E1E"/>
    <w:rsid w:val="00EE705F"/>
    <w:rsid w:val="00EF1462"/>
    <w:rsid w:val="00EF3336"/>
    <w:rsid w:val="00EF37C0"/>
    <w:rsid w:val="00EF54FD"/>
    <w:rsid w:val="00EF748C"/>
    <w:rsid w:val="00F016F3"/>
    <w:rsid w:val="00F01A8B"/>
    <w:rsid w:val="00F02520"/>
    <w:rsid w:val="00F02876"/>
    <w:rsid w:val="00F02A93"/>
    <w:rsid w:val="00F032D5"/>
    <w:rsid w:val="00F04AD8"/>
    <w:rsid w:val="00F06C1F"/>
    <w:rsid w:val="00F104D6"/>
    <w:rsid w:val="00F1061B"/>
    <w:rsid w:val="00F118DE"/>
    <w:rsid w:val="00F11ADD"/>
    <w:rsid w:val="00F11F31"/>
    <w:rsid w:val="00F13112"/>
    <w:rsid w:val="00F13916"/>
    <w:rsid w:val="00F13D84"/>
    <w:rsid w:val="00F14248"/>
    <w:rsid w:val="00F1505D"/>
    <w:rsid w:val="00F1530D"/>
    <w:rsid w:val="00F15DF7"/>
    <w:rsid w:val="00F16FE6"/>
    <w:rsid w:val="00F20860"/>
    <w:rsid w:val="00F21ED3"/>
    <w:rsid w:val="00F2245E"/>
    <w:rsid w:val="00F224CC"/>
    <w:rsid w:val="00F238BD"/>
    <w:rsid w:val="00F24992"/>
    <w:rsid w:val="00F249AE"/>
    <w:rsid w:val="00F25E6C"/>
    <w:rsid w:val="00F271F9"/>
    <w:rsid w:val="00F27761"/>
    <w:rsid w:val="00F27E6C"/>
    <w:rsid w:val="00F308BD"/>
    <w:rsid w:val="00F32F2F"/>
    <w:rsid w:val="00F33F3F"/>
    <w:rsid w:val="00F3412A"/>
    <w:rsid w:val="00F35BDD"/>
    <w:rsid w:val="00F35DBC"/>
    <w:rsid w:val="00F36002"/>
    <w:rsid w:val="00F403FD"/>
    <w:rsid w:val="00F40441"/>
    <w:rsid w:val="00F41E72"/>
    <w:rsid w:val="00F44298"/>
    <w:rsid w:val="00F45BDF"/>
    <w:rsid w:val="00F45BE4"/>
    <w:rsid w:val="00F50300"/>
    <w:rsid w:val="00F50460"/>
    <w:rsid w:val="00F53B13"/>
    <w:rsid w:val="00F54A69"/>
    <w:rsid w:val="00F56E39"/>
    <w:rsid w:val="00F612F6"/>
    <w:rsid w:val="00F61E6F"/>
    <w:rsid w:val="00F623E9"/>
    <w:rsid w:val="00F63951"/>
    <w:rsid w:val="00F63C86"/>
    <w:rsid w:val="00F65F51"/>
    <w:rsid w:val="00F671C7"/>
    <w:rsid w:val="00F709FE"/>
    <w:rsid w:val="00F70A2E"/>
    <w:rsid w:val="00F71448"/>
    <w:rsid w:val="00F74C7F"/>
    <w:rsid w:val="00F74DC1"/>
    <w:rsid w:val="00F757A1"/>
    <w:rsid w:val="00F766BE"/>
    <w:rsid w:val="00F76BDB"/>
    <w:rsid w:val="00F77EB9"/>
    <w:rsid w:val="00F80635"/>
    <w:rsid w:val="00F815D1"/>
    <w:rsid w:val="00F81B3C"/>
    <w:rsid w:val="00F81E7E"/>
    <w:rsid w:val="00F81F0F"/>
    <w:rsid w:val="00F825F4"/>
    <w:rsid w:val="00F85067"/>
    <w:rsid w:val="00F860F3"/>
    <w:rsid w:val="00F87FD5"/>
    <w:rsid w:val="00F87FDD"/>
    <w:rsid w:val="00F918C2"/>
    <w:rsid w:val="00F92492"/>
    <w:rsid w:val="00F92AA1"/>
    <w:rsid w:val="00F932DE"/>
    <w:rsid w:val="00F9374F"/>
    <w:rsid w:val="00F9429D"/>
    <w:rsid w:val="00F963DD"/>
    <w:rsid w:val="00F9641A"/>
    <w:rsid w:val="00F97004"/>
    <w:rsid w:val="00FA1A1D"/>
    <w:rsid w:val="00FA2045"/>
    <w:rsid w:val="00FA398E"/>
    <w:rsid w:val="00FA4089"/>
    <w:rsid w:val="00FA6EF9"/>
    <w:rsid w:val="00FA79BF"/>
    <w:rsid w:val="00FA7A66"/>
    <w:rsid w:val="00FB1442"/>
    <w:rsid w:val="00FB14B9"/>
    <w:rsid w:val="00FB1AA9"/>
    <w:rsid w:val="00FB29CF"/>
    <w:rsid w:val="00FB3437"/>
    <w:rsid w:val="00FB3CD5"/>
    <w:rsid w:val="00FB3D01"/>
    <w:rsid w:val="00FB4858"/>
    <w:rsid w:val="00FB4B5A"/>
    <w:rsid w:val="00FB55E9"/>
    <w:rsid w:val="00FB5963"/>
    <w:rsid w:val="00FB5DAA"/>
    <w:rsid w:val="00FB6165"/>
    <w:rsid w:val="00FC04B9"/>
    <w:rsid w:val="00FC161A"/>
    <w:rsid w:val="00FC23D5"/>
    <w:rsid w:val="00FC3EA5"/>
    <w:rsid w:val="00FC4C1A"/>
    <w:rsid w:val="00FC56B8"/>
    <w:rsid w:val="00FC6468"/>
    <w:rsid w:val="00FC6D49"/>
    <w:rsid w:val="00FD10EF"/>
    <w:rsid w:val="00FD24D9"/>
    <w:rsid w:val="00FD3612"/>
    <w:rsid w:val="00FD3ABB"/>
    <w:rsid w:val="00FD4922"/>
    <w:rsid w:val="00FD5C79"/>
    <w:rsid w:val="00FD6461"/>
    <w:rsid w:val="00FD7179"/>
    <w:rsid w:val="00FD78AD"/>
    <w:rsid w:val="00FD7E8A"/>
    <w:rsid w:val="00FE0281"/>
    <w:rsid w:val="00FE2506"/>
    <w:rsid w:val="00FE3F7D"/>
    <w:rsid w:val="00FE7083"/>
    <w:rsid w:val="00FF019F"/>
    <w:rsid w:val="00FF1B2A"/>
    <w:rsid w:val="00FF2622"/>
    <w:rsid w:val="00FF30DE"/>
    <w:rsid w:val="00FF32E6"/>
    <w:rsid w:val="00FF4069"/>
    <w:rsid w:val="00FF487E"/>
    <w:rsid w:val="00FF623C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4610C"/>
  </w:style>
  <w:style w:type="character" w:customStyle="1" w:styleId="CommentTextChar">
    <w:name w:val="Comment Text Char"/>
    <w:link w:val="CommentText"/>
    <w:uiPriority w:val="99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0"/>
    <w:rsid w:val="008921A3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8921A3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8921A3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8921A3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F76BDB"/>
  </w:style>
  <w:style w:type="character" w:customStyle="1" w:styleId="1">
    <w:name w:val="未解析的提及1"/>
    <w:basedOn w:val="DefaultParagraphFont"/>
    <w:uiPriority w:val="99"/>
    <w:semiHidden/>
    <w:unhideWhenUsed/>
    <w:rsid w:val="00586836"/>
    <w:rPr>
      <w:color w:val="605E5C"/>
      <w:shd w:val="clear" w:color="auto" w:fill="E1DFDD"/>
    </w:rPr>
  </w:style>
  <w:style w:type="character" w:customStyle="1" w:styleId="10">
    <w:name w:val="未解析的提及項目1"/>
    <w:basedOn w:val="DefaultParagraphFont"/>
    <w:uiPriority w:val="99"/>
    <w:semiHidden/>
    <w:unhideWhenUsed/>
    <w:rsid w:val="00336AD8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F54A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7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965186">
          <w:marLeft w:val="0"/>
          <w:marRight w:val="0"/>
          <w:marTop w:val="255"/>
          <w:marBottom w:val="30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33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869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6155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89200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3707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0496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5639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3323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1346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8260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2036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592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806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4768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4124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175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2771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8911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4161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2012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8843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540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9215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B125E2-0566-4598-8141-634D0D0BBD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6703</Words>
  <Characters>54861</Characters>
  <Application>Microsoft Office Word</Application>
  <DocSecurity>0</DocSecurity>
  <Lines>457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61442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18-01-10T00:38:00Z</cp:lastPrinted>
  <dcterms:created xsi:type="dcterms:W3CDTF">2021-10-26T10:14:00Z</dcterms:created>
  <dcterms:modified xsi:type="dcterms:W3CDTF">2021-10-26T1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